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DF545C" w14:textId="449C9E15" w:rsidR="00A052F0" w:rsidRPr="00F948D2" w:rsidRDefault="00070211" w:rsidP="006C0717">
      <w:pPr>
        <w:spacing w:line="480" w:lineRule="auto"/>
        <w:jc w:val="both"/>
        <w:rPr>
          <w:rFonts w:ascii="Arial" w:hAnsi="Arial" w:cs="Arial"/>
          <w:b/>
          <w:bCs/>
        </w:rPr>
      </w:pPr>
      <w:r w:rsidRPr="39C04674">
        <w:rPr>
          <w:rFonts w:ascii="Arial" w:hAnsi="Arial" w:cs="Arial"/>
          <w:b/>
          <w:bCs/>
          <w:sz w:val="28"/>
          <w:szCs w:val="28"/>
        </w:rPr>
        <w:t>Meta-analysis o</w:t>
      </w:r>
      <w:r w:rsidR="002F6DC2" w:rsidRPr="39C04674">
        <w:rPr>
          <w:rFonts w:ascii="Arial" w:hAnsi="Arial" w:cs="Arial"/>
          <w:b/>
          <w:bCs/>
          <w:sz w:val="28"/>
          <w:szCs w:val="28"/>
        </w:rPr>
        <w:t>f genome-wide association studies</w:t>
      </w:r>
      <w:r w:rsidR="00816A5F" w:rsidRPr="39C04674">
        <w:rPr>
          <w:rFonts w:ascii="Arial" w:hAnsi="Arial" w:cs="Arial"/>
          <w:b/>
          <w:bCs/>
          <w:sz w:val="28"/>
          <w:szCs w:val="28"/>
        </w:rPr>
        <w:t xml:space="preserve"> of food allerg</w:t>
      </w:r>
      <w:r w:rsidR="00D64462" w:rsidRPr="39C04674">
        <w:rPr>
          <w:rFonts w:ascii="Arial" w:hAnsi="Arial" w:cs="Arial"/>
          <w:b/>
          <w:bCs/>
          <w:sz w:val="28"/>
          <w:szCs w:val="28"/>
        </w:rPr>
        <w:t xml:space="preserve">y and </w:t>
      </w:r>
      <w:r w:rsidR="07046831" w:rsidRPr="39C04674">
        <w:rPr>
          <w:rFonts w:ascii="Arial" w:hAnsi="Arial" w:cs="Arial"/>
          <w:b/>
          <w:bCs/>
          <w:sz w:val="28"/>
          <w:szCs w:val="28"/>
        </w:rPr>
        <w:t>IgE-</w:t>
      </w:r>
      <w:r w:rsidR="00D64462" w:rsidRPr="39C04674">
        <w:rPr>
          <w:rFonts w:ascii="Arial" w:hAnsi="Arial" w:cs="Arial"/>
          <w:b/>
          <w:bCs/>
          <w:sz w:val="28"/>
          <w:szCs w:val="28"/>
        </w:rPr>
        <w:t>sensitization</w:t>
      </w:r>
    </w:p>
    <w:p w14:paraId="666365DB" w14:textId="7C374821" w:rsidR="00803E68" w:rsidRDefault="00803E68" w:rsidP="00123BF2">
      <w:pPr>
        <w:spacing w:line="360" w:lineRule="auto"/>
        <w:jc w:val="both"/>
        <w:rPr>
          <w:rFonts w:ascii="Arial" w:hAnsi="Arial" w:cs="Arial"/>
        </w:rPr>
      </w:pPr>
      <w:r w:rsidRPr="00803E68">
        <w:rPr>
          <w:rFonts w:ascii="Arial" w:hAnsi="Arial" w:cs="Arial"/>
        </w:rPr>
        <w:t>Lisa Maier, MSc </w:t>
      </w:r>
      <w:r w:rsidRPr="00803E68">
        <w:rPr>
          <w:rFonts w:ascii="Arial" w:hAnsi="Arial" w:cs="Arial"/>
          <w:vertAlign w:val="superscript"/>
        </w:rPr>
        <w:t xml:space="preserve">1, 2, </w:t>
      </w:r>
      <w:r w:rsidR="00D7558E">
        <w:rPr>
          <w:rFonts w:ascii="Arial" w:hAnsi="Arial" w:cs="Arial"/>
          <w:vertAlign w:val="superscript"/>
        </w:rPr>
        <w:t>79</w:t>
      </w:r>
      <w:r w:rsidRPr="00803E68">
        <w:rPr>
          <w:rFonts w:ascii="Arial" w:hAnsi="Arial" w:cs="Arial"/>
        </w:rPr>
        <w:t xml:space="preserve">, </w:t>
      </w:r>
      <w:proofErr w:type="spellStart"/>
      <w:r w:rsidRPr="00803E68">
        <w:rPr>
          <w:rFonts w:ascii="Arial" w:hAnsi="Arial" w:cs="Arial"/>
        </w:rPr>
        <w:t>Yidan</w:t>
      </w:r>
      <w:proofErr w:type="spellEnd"/>
      <w:r w:rsidRPr="00803E68">
        <w:rPr>
          <w:rFonts w:ascii="Arial" w:hAnsi="Arial" w:cs="Arial"/>
        </w:rPr>
        <w:t xml:space="preserve"> Sun,</w:t>
      </w:r>
      <w:r>
        <w:rPr>
          <w:rFonts w:ascii="Arial" w:hAnsi="Arial" w:cs="Arial"/>
        </w:rPr>
        <w:t xml:space="preserve"> MSc</w:t>
      </w:r>
      <w:r w:rsidRPr="00803E68">
        <w:rPr>
          <w:rFonts w:ascii="Arial" w:hAnsi="Arial" w:cs="Arial"/>
        </w:rPr>
        <w:t> </w:t>
      </w:r>
      <w:r w:rsidRPr="00803E68">
        <w:rPr>
          <w:rFonts w:ascii="Arial" w:hAnsi="Arial" w:cs="Arial"/>
          <w:vertAlign w:val="superscript"/>
        </w:rPr>
        <w:t xml:space="preserve">3, 4, </w:t>
      </w:r>
      <w:r w:rsidR="00D7558E">
        <w:rPr>
          <w:rFonts w:ascii="Arial" w:hAnsi="Arial" w:cs="Arial"/>
          <w:vertAlign w:val="superscript"/>
        </w:rPr>
        <w:t>79</w:t>
      </w:r>
      <w:r w:rsidRPr="00803E68">
        <w:rPr>
          <w:rFonts w:ascii="Arial" w:hAnsi="Arial" w:cs="Arial"/>
        </w:rPr>
        <w:t>, Jaanika Kronberg, PhD </w:t>
      </w:r>
      <w:r w:rsidRPr="00803E68">
        <w:rPr>
          <w:rFonts w:ascii="Arial" w:hAnsi="Arial" w:cs="Arial"/>
          <w:vertAlign w:val="superscript"/>
        </w:rPr>
        <w:t>5</w:t>
      </w:r>
      <w:r w:rsidRPr="00803E68">
        <w:rPr>
          <w:rFonts w:ascii="Arial" w:hAnsi="Arial" w:cs="Arial"/>
        </w:rPr>
        <w:t>, Erik Abner, PhD </w:t>
      </w:r>
      <w:r w:rsidRPr="00803E68">
        <w:rPr>
          <w:rFonts w:ascii="Arial" w:hAnsi="Arial" w:cs="Arial"/>
          <w:vertAlign w:val="superscript"/>
        </w:rPr>
        <w:t>5</w:t>
      </w:r>
      <w:r w:rsidRPr="00803E68">
        <w:rPr>
          <w:rFonts w:ascii="Arial" w:hAnsi="Arial" w:cs="Arial"/>
        </w:rPr>
        <w:t xml:space="preserve">, </w:t>
      </w:r>
      <w:r>
        <w:rPr>
          <w:rFonts w:ascii="Arial" w:hAnsi="Arial" w:cs="Arial"/>
        </w:rPr>
        <w:t xml:space="preserve">Estonian Biobank Research Team, </w:t>
      </w:r>
      <w:r w:rsidRPr="00803E68">
        <w:rPr>
          <w:rFonts w:ascii="Arial" w:hAnsi="Arial" w:cs="Arial"/>
        </w:rPr>
        <w:t>Kayesha Coley, PhD </w:t>
      </w:r>
      <w:r w:rsidRPr="00803E68">
        <w:rPr>
          <w:rFonts w:ascii="Arial" w:hAnsi="Arial" w:cs="Arial"/>
          <w:vertAlign w:val="superscript"/>
        </w:rPr>
        <w:t>6, 7</w:t>
      </w:r>
      <w:r w:rsidRPr="00803E68">
        <w:rPr>
          <w:rFonts w:ascii="Arial" w:hAnsi="Arial" w:cs="Arial"/>
        </w:rPr>
        <w:t>, Ingo Marenholz, PhD </w:t>
      </w:r>
      <w:r w:rsidRPr="00803E68">
        <w:rPr>
          <w:rFonts w:ascii="Arial" w:hAnsi="Arial" w:cs="Arial"/>
          <w:vertAlign w:val="superscript"/>
        </w:rPr>
        <w:t>8, 9, 10</w:t>
      </w:r>
      <w:r w:rsidRPr="00803E68">
        <w:rPr>
          <w:rFonts w:ascii="Arial" w:hAnsi="Arial" w:cs="Arial"/>
        </w:rPr>
        <w:t>, Stefan Weiss, PhD </w:t>
      </w:r>
      <w:r w:rsidRPr="00803E68">
        <w:rPr>
          <w:rFonts w:ascii="Arial" w:hAnsi="Arial" w:cs="Arial"/>
          <w:vertAlign w:val="superscript"/>
        </w:rPr>
        <w:t>11, 12</w:t>
      </w:r>
      <w:r w:rsidRPr="00803E68">
        <w:rPr>
          <w:rFonts w:ascii="Arial" w:hAnsi="Arial" w:cs="Arial"/>
        </w:rPr>
        <w:t xml:space="preserve">, Ronja </w:t>
      </w:r>
      <w:proofErr w:type="spellStart"/>
      <w:r w:rsidRPr="00803E68">
        <w:rPr>
          <w:rFonts w:ascii="Arial" w:hAnsi="Arial" w:cs="Arial"/>
        </w:rPr>
        <w:t>Foraita</w:t>
      </w:r>
      <w:proofErr w:type="spellEnd"/>
      <w:r w:rsidRPr="00803E68">
        <w:rPr>
          <w:rFonts w:ascii="Arial" w:hAnsi="Arial" w:cs="Arial"/>
        </w:rPr>
        <w:t>, PhD </w:t>
      </w:r>
      <w:r w:rsidRPr="00803E68">
        <w:rPr>
          <w:rFonts w:ascii="Arial" w:hAnsi="Arial" w:cs="Arial"/>
          <w:vertAlign w:val="superscript"/>
        </w:rPr>
        <w:t>13</w:t>
      </w:r>
      <w:r w:rsidRPr="00803E68">
        <w:rPr>
          <w:rFonts w:ascii="Arial" w:hAnsi="Arial" w:cs="Arial"/>
        </w:rPr>
        <w:t xml:space="preserve">, Tarik Karramass, </w:t>
      </w:r>
      <w:r>
        <w:rPr>
          <w:rFonts w:ascii="Arial" w:hAnsi="Arial" w:cs="Arial"/>
        </w:rPr>
        <w:t>MD</w:t>
      </w:r>
      <w:r w:rsidRPr="00803E68">
        <w:rPr>
          <w:rFonts w:ascii="Arial" w:hAnsi="Arial" w:cs="Arial"/>
        </w:rPr>
        <w:t> </w:t>
      </w:r>
      <w:r w:rsidRPr="00803E68">
        <w:rPr>
          <w:rFonts w:ascii="Arial" w:hAnsi="Arial" w:cs="Arial"/>
          <w:vertAlign w:val="superscript"/>
        </w:rPr>
        <w:t>14</w:t>
      </w:r>
      <w:r w:rsidRPr="00803E68">
        <w:rPr>
          <w:rFonts w:ascii="Arial" w:hAnsi="Arial" w:cs="Arial"/>
        </w:rPr>
        <w:t>, Juha Mykkänen, PhD </w:t>
      </w:r>
      <w:r w:rsidRPr="00803E68">
        <w:rPr>
          <w:rFonts w:ascii="Arial" w:hAnsi="Arial" w:cs="Arial"/>
          <w:vertAlign w:val="superscript"/>
        </w:rPr>
        <w:t>15, 16</w:t>
      </w:r>
      <w:r w:rsidRPr="00803E68">
        <w:rPr>
          <w:rFonts w:ascii="Arial" w:hAnsi="Arial" w:cs="Arial"/>
        </w:rPr>
        <w:t>, Natalia Hernandez-Pacheco, PhD </w:t>
      </w:r>
      <w:r w:rsidRPr="00803E68">
        <w:rPr>
          <w:rFonts w:ascii="Arial" w:hAnsi="Arial" w:cs="Arial"/>
          <w:vertAlign w:val="superscript"/>
        </w:rPr>
        <w:t>17</w:t>
      </w:r>
      <w:r w:rsidRPr="00803E68">
        <w:rPr>
          <w:rFonts w:ascii="Arial" w:hAnsi="Arial" w:cs="Arial"/>
        </w:rPr>
        <w:t>, Carol A</w:t>
      </w:r>
      <w:r w:rsidR="00473D0F">
        <w:rPr>
          <w:rFonts w:ascii="Arial" w:hAnsi="Arial" w:cs="Arial"/>
        </w:rPr>
        <w:t>.</w:t>
      </w:r>
      <w:r w:rsidRPr="00803E68">
        <w:rPr>
          <w:rFonts w:ascii="Arial" w:hAnsi="Arial" w:cs="Arial"/>
        </w:rPr>
        <w:t xml:space="preserve"> Wang, </w:t>
      </w:r>
      <w:r w:rsidR="003D3DFB">
        <w:rPr>
          <w:rFonts w:ascii="Arial" w:hAnsi="Arial" w:cs="Arial"/>
        </w:rPr>
        <w:t>BSc</w:t>
      </w:r>
      <w:r w:rsidRPr="00803E68">
        <w:rPr>
          <w:rFonts w:ascii="Arial" w:hAnsi="Arial" w:cs="Arial"/>
        </w:rPr>
        <w:t> </w:t>
      </w:r>
      <w:r w:rsidRPr="00803E68">
        <w:rPr>
          <w:rFonts w:ascii="Arial" w:hAnsi="Arial" w:cs="Arial"/>
          <w:vertAlign w:val="superscript"/>
        </w:rPr>
        <w:t>18, 19</w:t>
      </w:r>
      <w:r w:rsidRPr="00803E68">
        <w:rPr>
          <w:rFonts w:ascii="Arial" w:hAnsi="Arial" w:cs="Arial"/>
        </w:rPr>
        <w:t>, Negusse T</w:t>
      </w:r>
      <w:r w:rsidR="00002E73">
        <w:rPr>
          <w:rFonts w:ascii="Arial" w:hAnsi="Arial" w:cs="Arial"/>
        </w:rPr>
        <w:t>.</w:t>
      </w:r>
      <w:r w:rsidRPr="00803E68">
        <w:rPr>
          <w:rFonts w:ascii="Arial" w:hAnsi="Arial" w:cs="Arial"/>
        </w:rPr>
        <w:t xml:space="preserve"> </w:t>
      </w:r>
      <w:proofErr w:type="spellStart"/>
      <w:r w:rsidRPr="00803E68">
        <w:rPr>
          <w:rFonts w:ascii="Arial" w:hAnsi="Arial" w:cs="Arial"/>
        </w:rPr>
        <w:t>Kitaba</w:t>
      </w:r>
      <w:proofErr w:type="spellEnd"/>
      <w:r w:rsidRPr="00803E68">
        <w:rPr>
          <w:rFonts w:ascii="Arial" w:hAnsi="Arial" w:cs="Arial"/>
        </w:rPr>
        <w:t>, PhD </w:t>
      </w:r>
      <w:r w:rsidRPr="00803E68">
        <w:rPr>
          <w:rFonts w:ascii="Arial" w:hAnsi="Arial" w:cs="Arial"/>
          <w:vertAlign w:val="superscript"/>
        </w:rPr>
        <w:t>20</w:t>
      </w:r>
      <w:r w:rsidRPr="00803E68">
        <w:rPr>
          <w:rFonts w:ascii="Arial" w:hAnsi="Arial" w:cs="Arial"/>
        </w:rPr>
        <w:t xml:space="preserve">, Sonali </w:t>
      </w:r>
      <w:proofErr w:type="spellStart"/>
      <w:r w:rsidRPr="00803E68">
        <w:rPr>
          <w:rFonts w:ascii="Arial" w:hAnsi="Arial" w:cs="Arial"/>
        </w:rPr>
        <w:t>Pechlivanis</w:t>
      </w:r>
      <w:proofErr w:type="spellEnd"/>
      <w:r w:rsidRPr="00803E68">
        <w:rPr>
          <w:rFonts w:ascii="Arial" w:hAnsi="Arial" w:cs="Arial"/>
        </w:rPr>
        <w:t>, PhD </w:t>
      </w:r>
      <w:r w:rsidRPr="00803E68">
        <w:rPr>
          <w:rFonts w:ascii="Arial" w:hAnsi="Arial" w:cs="Arial"/>
          <w:vertAlign w:val="superscript"/>
        </w:rPr>
        <w:t>21</w:t>
      </w:r>
      <w:r w:rsidRPr="00803E68">
        <w:rPr>
          <w:rFonts w:ascii="Arial" w:hAnsi="Arial" w:cs="Arial"/>
        </w:rPr>
        <w:t>, Emmanuelle Bouzigon, PhD, MD </w:t>
      </w:r>
      <w:r w:rsidRPr="00803E68">
        <w:rPr>
          <w:rFonts w:ascii="Arial" w:hAnsi="Arial" w:cs="Arial"/>
          <w:vertAlign w:val="superscript"/>
        </w:rPr>
        <w:t>22</w:t>
      </w:r>
      <w:r w:rsidRPr="00803E68">
        <w:rPr>
          <w:rFonts w:ascii="Arial" w:hAnsi="Arial" w:cs="Arial"/>
        </w:rPr>
        <w:t xml:space="preserve">, Casper </w:t>
      </w:r>
      <w:r>
        <w:rPr>
          <w:rFonts w:ascii="Arial" w:hAnsi="Arial" w:cs="Arial"/>
        </w:rPr>
        <w:t>E</w:t>
      </w:r>
      <w:r w:rsidR="00C64A64">
        <w:rPr>
          <w:rFonts w:ascii="Arial" w:hAnsi="Arial" w:cs="Arial"/>
        </w:rPr>
        <w:t>.</w:t>
      </w:r>
      <w:r w:rsidRPr="00803E68">
        <w:rPr>
          <w:rFonts w:ascii="Arial" w:hAnsi="Arial" w:cs="Arial"/>
        </w:rPr>
        <w:t xml:space="preserve"> Tingskov Pedersen, PhD </w:t>
      </w:r>
      <w:r w:rsidRPr="00803E68">
        <w:rPr>
          <w:rFonts w:ascii="Arial" w:hAnsi="Arial" w:cs="Arial"/>
          <w:vertAlign w:val="superscript"/>
        </w:rPr>
        <w:t>23</w:t>
      </w:r>
      <w:r w:rsidRPr="00803E68">
        <w:rPr>
          <w:rFonts w:ascii="Arial" w:hAnsi="Arial" w:cs="Arial"/>
        </w:rPr>
        <w:t>, Ann-Marie M</w:t>
      </w:r>
      <w:r w:rsidR="00C64A64">
        <w:rPr>
          <w:rFonts w:ascii="Arial" w:hAnsi="Arial" w:cs="Arial"/>
        </w:rPr>
        <w:t>.</w:t>
      </w:r>
      <w:r w:rsidRPr="00803E68">
        <w:rPr>
          <w:rFonts w:ascii="Arial" w:hAnsi="Arial" w:cs="Arial"/>
        </w:rPr>
        <w:t xml:space="preserve"> Schoos, MD, PhD</w:t>
      </w:r>
      <w:r w:rsidR="002B63C2">
        <w:rPr>
          <w:rFonts w:ascii="Arial" w:hAnsi="Arial" w:cs="Arial"/>
        </w:rPr>
        <w:t xml:space="preserve">, </w:t>
      </w:r>
      <w:proofErr w:type="spellStart"/>
      <w:r w:rsidR="002B63C2">
        <w:rPr>
          <w:rFonts w:ascii="Arial" w:hAnsi="Arial" w:cs="Arial"/>
        </w:rPr>
        <w:t>DMsc</w:t>
      </w:r>
      <w:proofErr w:type="spellEnd"/>
      <w:r w:rsidRPr="00803E68">
        <w:rPr>
          <w:rFonts w:ascii="Arial" w:hAnsi="Arial" w:cs="Arial"/>
        </w:rPr>
        <w:t> </w:t>
      </w:r>
      <w:r w:rsidRPr="00803E68">
        <w:rPr>
          <w:rFonts w:ascii="Arial" w:hAnsi="Arial" w:cs="Arial"/>
          <w:vertAlign w:val="superscript"/>
        </w:rPr>
        <w:t>23, 24, 25, 26</w:t>
      </w:r>
      <w:r w:rsidRPr="00803E68">
        <w:rPr>
          <w:rFonts w:ascii="Arial" w:hAnsi="Arial" w:cs="Arial"/>
        </w:rPr>
        <w:t>, John Curtin, PhD </w:t>
      </w:r>
      <w:r w:rsidRPr="00803E68">
        <w:rPr>
          <w:rFonts w:ascii="Arial" w:hAnsi="Arial" w:cs="Arial"/>
          <w:vertAlign w:val="superscript"/>
        </w:rPr>
        <w:t>27</w:t>
      </w:r>
      <w:r w:rsidRPr="00803E68">
        <w:rPr>
          <w:rFonts w:ascii="Arial" w:hAnsi="Arial" w:cs="Arial"/>
        </w:rPr>
        <w:t>, Sara Kress, PhD </w:t>
      </w:r>
      <w:r w:rsidRPr="00803E68">
        <w:rPr>
          <w:rFonts w:ascii="Arial" w:hAnsi="Arial" w:cs="Arial"/>
          <w:vertAlign w:val="superscript"/>
        </w:rPr>
        <w:t>28</w:t>
      </w:r>
      <w:r w:rsidRPr="00803E68">
        <w:rPr>
          <w:rFonts w:ascii="Arial" w:hAnsi="Arial" w:cs="Arial"/>
        </w:rPr>
        <w:t>, Alba Hernangomez-</w:t>
      </w:r>
      <w:proofErr w:type="spellStart"/>
      <w:r w:rsidRPr="00803E68">
        <w:rPr>
          <w:rFonts w:ascii="Arial" w:hAnsi="Arial" w:cs="Arial"/>
        </w:rPr>
        <w:t>Laderas</w:t>
      </w:r>
      <w:proofErr w:type="spellEnd"/>
      <w:r w:rsidRPr="00803E68">
        <w:rPr>
          <w:rFonts w:ascii="Arial" w:hAnsi="Arial" w:cs="Arial"/>
        </w:rPr>
        <w:t>, MSc </w:t>
      </w:r>
      <w:r w:rsidRPr="00803E68">
        <w:rPr>
          <w:rFonts w:ascii="Arial" w:hAnsi="Arial" w:cs="Arial"/>
          <w:vertAlign w:val="superscript"/>
        </w:rPr>
        <w:t>29, 30</w:t>
      </w:r>
      <w:r w:rsidRPr="00803E68">
        <w:rPr>
          <w:rFonts w:ascii="Arial" w:hAnsi="Arial" w:cs="Arial"/>
        </w:rPr>
        <w:t>, Francesco Foppiano, MSc </w:t>
      </w:r>
      <w:r w:rsidRPr="00803E68">
        <w:rPr>
          <w:rFonts w:ascii="Arial" w:hAnsi="Arial" w:cs="Arial"/>
          <w:vertAlign w:val="superscript"/>
        </w:rPr>
        <w:t>31, 32</w:t>
      </w:r>
      <w:r w:rsidRPr="00803E68">
        <w:rPr>
          <w:rFonts w:ascii="Arial" w:hAnsi="Arial" w:cs="Arial"/>
        </w:rPr>
        <w:t>, Sarah Ashley, PhD </w:t>
      </w:r>
      <w:r w:rsidRPr="00803E68">
        <w:rPr>
          <w:rFonts w:ascii="Arial" w:hAnsi="Arial" w:cs="Arial"/>
          <w:vertAlign w:val="superscript"/>
        </w:rPr>
        <w:t>33, 34, 35</w:t>
      </w:r>
      <w:r w:rsidRPr="00803E68">
        <w:rPr>
          <w:rFonts w:ascii="Arial" w:hAnsi="Arial" w:cs="Arial"/>
        </w:rPr>
        <w:t>, Chiara Batini, PhD </w:t>
      </w:r>
      <w:r w:rsidRPr="00803E68">
        <w:rPr>
          <w:rFonts w:ascii="Arial" w:hAnsi="Arial" w:cs="Arial"/>
          <w:vertAlign w:val="superscript"/>
        </w:rPr>
        <w:t>6, 7</w:t>
      </w:r>
      <w:r w:rsidRPr="00803E68">
        <w:rPr>
          <w:rFonts w:ascii="Arial" w:hAnsi="Arial" w:cs="Arial"/>
        </w:rPr>
        <w:t>, Luke Bryant, PhD </w:t>
      </w:r>
      <w:r w:rsidRPr="00803E68">
        <w:rPr>
          <w:rFonts w:ascii="Arial" w:hAnsi="Arial" w:cs="Arial"/>
          <w:vertAlign w:val="superscript"/>
        </w:rPr>
        <w:t>7, 36</w:t>
      </w:r>
      <w:r w:rsidRPr="00803E68">
        <w:rPr>
          <w:rFonts w:ascii="Arial" w:hAnsi="Arial" w:cs="Arial"/>
        </w:rPr>
        <w:t>, Georg Homuth, PhD </w:t>
      </w:r>
      <w:r w:rsidRPr="00803E68">
        <w:rPr>
          <w:rFonts w:ascii="Arial" w:hAnsi="Arial" w:cs="Arial"/>
          <w:vertAlign w:val="superscript"/>
        </w:rPr>
        <w:t>11</w:t>
      </w:r>
      <w:r w:rsidRPr="00803E68">
        <w:rPr>
          <w:rFonts w:ascii="Arial" w:hAnsi="Arial" w:cs="Arial"/>
        </w:rPr>
        <w:t>, Christian Gieger, PhD </w:t>
      </w:r>
      <w:r w:rsidRPr="00803E68">
        <w:rPr>
          <w:rFonts w:ascii="Arial" w:hAnsi="Arial" w:cs="Arial"/>
          <w:vertAlign w:val="superscript"/>
        </w:rPr>
        <w:t>1, 37, 38</w:t>
      </w:r>
      <w:r w:rsidRPr="00803E68">
        <w:rPr>
          <w:rFonts w:ascii="Arial" w:hAnsi="Arial" w:cs="Arial"/>
        </w:rPr>
        <w:t>, Stefanie Gilles, PhD </w:t>
      </w:r>
      <w:r w:rsidRPr="00803E68">
        <w:rPr>
          <w:rFonts w:ascii="Arial" w:hAnsi="Arial" w:cs="Arial"/>
          <w:vertAlign w:val="superscript"/>
        </w:rPr>
        <w:t>39, 40</w:t>
      </w:r>
      <w:r w:rsidRPr="00803E68">
        <w:rPr>
          <w:rFonts w:ascii="Arial" w:hAnsi="Arial" w:cs="Arial"/>
        </w:rPr>
        <w:t>, Leo-Pekka Lyytikäinen, MD </w:t>
      </w:r>
      <w:r w:rsidRPr="00803E68">
        <w:rPr>
          <w:rFonts w:ascii="Arial" w:hAnsi="Arial" w:cs="Arial"/>
          <w:vertAlign w:val="superscript"/>
        </w:rPr>
        <w:t>41, 42, 43</w:t>
      </w:r>
      <w:r w:rsidRPr="00803E68">
        <w:rPr>
          <w:rFonts w:ascii="Arial" w:hAnsi="Arial" w:cs="Arial"/>
        </w:rPr>
        <w:t>, Suvi Rovio, PhD </w:t>
      </w:r>
      <w:r w:rsidRPr="00803E68">
        <w:rPr>
          <w:rFonts w:ascii="Arial" w:hAnsi="Arial" w:cs="Arial"/>
          <w:vertAlign w:val="superscript"/>
        </w:rPr>
        <w:t>15, 16, 44</w:t>
      </w:r>
      <w:r w:rsidRPr="00803E68">
        <w:rPr>
          <w:rFonts w:ascii="Arial" w:hAnsi="Arial" w:cs="Arial"/>
        </w:rPr>
        <w:t xml:space="preserve">, Katja </w:t>
      </w:r>
      <w:proofErr w:type="spellStart"/>
      <w:r w:rsidRPr="00803E68">
        <w:rPr>
          <w:rFonts w:ascii="Arial" w:hAnsi="Arial" w:cs="Arial"/>
        </w:rPr>
        <w:t>Pahkala</w:t>
      </w:r>
      <w:proofErr w:type="spellEnd"/>
      <w:r w:rsidRPr="00803E68">
        <w:rPr>
          <w:rFonts w:ascii="Arial" w:hAnsi="Arial" w:cs="Arial"/>
        </w:rPr>
        <w:t>, PhD </w:t>
      </w:r>
      <w:r w:rsidRPr="00803E68">
        <w:rPr>
          <w:rFonts w:ascii="Arial" w:hAnsi="Arial" w:cs="Arial"/>
          <w:vertAlign w:val="superscript"/>
        </w:rPr>
        <w:t>15, 16, 45</w:t>
      </w:r>
      <w:r w:rsidRPr="00803E68">
        <w:rPr>
          <w:rFonts w:ascii="Arial" w:hAnsi="Arial" w:cs="Arial"/>
        </w:rPr>
        <w:t>, Raphaël Vernet, MD </w:t>
      </w:r>
      <w:r w:rsidRPr="00803E68">
        <w:rPr>
          <w:rFonts w:ascii="Arial" w:hAnsi="Arial" w:cs="Arial"/>
          <w:vertAlign w:val="superscript"/>
        </w:rPr>
        <w:t>22</w:t>
      </w:r>
      <w:r w:rsidRPr="00803E68">
        <w:rPr>
          <w:rFonts w:ascii="Arial" w:hAnsi="Arial" w:cs="Arial"/>
        </w:rPr>
        <w:t>, Rudolph Valenta, MD </w:t>
      </w:r>
      <w:r w:rsidRPr="00803E68">
        <w:rPr>
          <w:rFonts w:ascii="Arial" w:hAnsi="Arial" w:cs="Arial"/>
          <w:vertAlign w:val="superscript"/>
        </w:rPr>
        <w:t>46, 47</w:t>
      </w:r>
      <w:r w:rsidRPr="00803E68">
        <w:rPr>
          <w:rFonts w:ascii="Arial" w:hAnsi="Arial" w:cs="Arial"/>
        </w:rPr>
        <w:t>, Sabrina Llop, PhD </w:t>
      </w:r>
      <w:r w:rsidRPr="00803E68">
        <w:rPr>
          <w:rFonts w:ascii="Arial" w:hAnsi="Arial" w:cs="Arial"/>
          <w:vertAlign w:val="superscript"/>
        </w:rPr>
        <w:t>48, 49</w:t>
      </w:r>
      <w:r w:rsidRPr="00803E68">
        <w:rPr>
          <w:rFonts w:ascii="Arial" w:hAnsi="Arial" w:cs="Arial"/>
        </w:rPr>
        <w:t>, Maties Torrent, PhD </w:t>
      </w:r>
      <w:r w:rsidRPr="00803E68">
        <w:rPr>
          <w:rFonts w:ascii="Arial" w:hAnsi="Arial" w:cs="Arial"/>
          <w:vertAlign w:val="superscript"/>
        </w:rPr>
        <w:t>50</w:t>
      </w:r>
      <w:r w:rsidRPr="00803E68">
        <w:rPr>
          <w:rFonts w:ascii="Arial" w:hAnsi="Arial" w:cs="Arial"/>
        </w:rPr>
        <w:t>, Andreas Böck, PhD </w:t>
      </w:r>
      <w:r w:rsidRPr="00803E68">
        <w:rPr>
          <w:rFonts w:ascii="Arial" w:hAnsi="Arial" w:cs="Arial"/>
          <w:vertAlign w:val="superscript"/>
        </w:rPr>
        <w:t>31, 32, 51</w:t>
      </w:r>
      <w:r w:rsidRPr="00803E68">
        <w:rPr>
          <w:rFonts w:ascii="Arial" w:hAnsi="Arial" w:cs="Arial"/>
        </w:rPr>
        <w:t xml:space="preserve">, Mimi </w:t>
      </w:r>
      <w:r w:rsidR="00EE7247">
        <w:rPr>
          <w:rFonts w:ascii="Arial" w:hAnsi="Arial" w:cs="Arial"/>
        </w:rPr>
        <w:t xml:space="preserve">L.K. </w:t>
      </w:r>
      <w:r w:rsidRPr="00803E68">
        <w:rPr>
          <w:rFonts w:ascii="Arial" w:hAnsi="Arial" w:cs="Arial"/>
        </w:rPr>
        <w:t>Tang, PhD </w:t>
      </w:r>
      <w:r w:rsidRPr="00803E68">
        <w:rPr>
          <w:rFonts w:ascii="Arial" w:hAnsi="Arial" w:cs="Arial"/>
          <w:vertAlign w:val="superscript"/>
        </w:rPr>
        <w:t>33, 34, 35</w:t>
      </w:r>
      <w:r w:rsidRPr="00803E68">
        <w:rPr>
          <w:rFonts w:ascii="Arial" w:hAnsi="Arial" w:cs="Arial"/>
        </w:rPr>
        <w:t>, Carsten B</w:t>
      </w:r>
      <w:r w:rsidR="008D1840">
        <w:rPr>
          <w:rFonts w:ascii="Arial" w:hAnsi="Arial" w:cs="Arial"/>
        </w:rPr>
        <w:t>.</w:t>
      </w:r>
      <w:r w:rsidRPr="00803E68">
        <w:rPr>
          <w:rFonts w:ascii="Arial" w:hAnsi="Arial" w:cs="Arial"/>
        </w:rPr>
        <w:t xml:space="preserve"> Schmidt-Weber, PhD </w:t>
      </w:r>
      <w:r w:rsidRPr="00803E68">
        <w:rPr>
          <w:rFonts w:ascii="Arial" w:hAnsi="Arial" w:cs="Arial"/>
          <w:vertAlign w:val="superscript"/>
        </w:rPr>
        <w:t>52, 53, 54</w:t>
      </w:r>
      <w:r w:rsidRPr="00803E68">
        <w:rPr>
          <w:rFonts w:ascii="Arial" w:hAnsi="Arial" w:cs="Arial"/>
        </w:rPr>
        <w:t>, Andres Metspalu, PhD </w:t>
      </w:r>
      <w:r w:rsidRPr="00803E68">
        <w:rPr>
          <w:rFonts w:ascii="Arial" w:hAnsi="Arial" w:cs="Arial"/>
          <w:vertAlign w:val="superscript"/>
        </w:rPr>
        <w:t>5, 55</w:t>
      </w:r>
      <w:r w:rsidRPr="00803E68">
        <w:rPr>
          <w:rFonts w:ascii="Arial" w:hAnsi="Arial" w:cs="Arial"/>
        </w:rPr>
        <w:t xml:space="preserve">, </w:t>
      </w:r>
      <w:proofErr w:type="spellStart"/>
      <w:r w:rsidRPr="00803E68">
        <w:rPr>
          <w:rFonts w:ascii="Arial" w:hAnsi="Arial" w:cs="Arial"/>
        </w:rPr>
        <w:t>Tõnu</w:t>
      </w:r>
      <w:proofErr w:type="spellEnd"/>
      <w:r w:rsidRPr="00803E68">
        <w:rPr>
          <w:rFonts w:ascii="Arial" w:hAnsi="Arial" w:cs="Arial"/>
        </w:rPr>
        <w:t xml:space="preserve"> Esko, PhD </w:t>
      </w:r>
      <w:r w:rsidRPr="00803E68">
        <w:rPr>
          <w:rFonts w:ascii="Arial" w:hAnsi="Arial" w:cs="Arial"/>
          <w:vertAlign w:val="superscript"/>
        </w:rPr>
        <w:t>5, 55</w:t>
      </w:r>
      <w:r w:rsidRPr="00803E68">
        <w:rPr>
          <w:rFonts w:ascii="Arial" w:hAnsi="Arial" w:cs="Arial"/>
        </w:rPr>
        <w:t xml:space="preserve">, Aline B. </w:t>
      </w:r>
      <w:proofErr w:type="spellStart"/>
      <w:r w:rsidRPr="00803E68">
        <w:rPr>
          <w:rFonts w:ascii="Arial" w:hAnsi="Arial" w:cs="Arial"/>
        </w:rPr>
        <w:t>Sprikkelman</w:t>
      </w:r>
      <w:proofErr w:type="spellEnd"/>
      <w:r w:rsidRPr="00803E68">
        <w:rPr>
          <w:rFonts w:ascii="Arial" w:hAnsi="Arial" w:cs="Arial"/>
        </w:rPr>
        <w:t>, PhD, MD </w:t>
      </w:r>
      <w:r w:rsidRPr="00803E68">
        <w:rPr>
          <w:rFonts w:ascii="Arial" w:hAnsi="Arial" w:cs="Arial"/>
          <w:vertAlign w:val="superscript"/>
        </w:rPr>
        <w:t>3, 4</w:t>
      </w:r>
      <w:r w:rsidRPr="00803E68">
        <w:rPr>
          <w:rFonts w:ascii="Arial" w:hAnsi="Arial" w:cs="Arial"/>
        </w:rPr>
        <w:t>, Catherine John, PhD </w:t>
      </w:r>
      <w:r w:rsidRPr="00803E68">
        <w:rPr>
          <w:rFonts w:ascii="Arial" w:hAnsi="Arial" w:cs="Arial"/>
          <w:vertAlign w:val="superscript"/>
        </w:rPr>
        <w:t>6, 7</w:t>
      </w:r>
      <w:r w:rsidRPr="00803E68">
        <w:rPr>
          <w:rFonts w:ascii="Arial" w:hAnsi="Arial" w:cs="Arial"/>
        </w:rPr>
        <w:t>, Young-Ae Lee, MD </w:t>
      </w:r>
      <w:r w:rsidRPr="00803E68">
        <w:rPr>
          <w:rFonts w:ascii="Arial" w:hAnsi="Arial" w:cs="Arial"/>
          <w:vertAlign w:val="superscript"/>
        </w:rPr>
        <w:t>8, 9, 10</w:t>
      </w:r>
      <w:r w:rsidRPr="00803E68">
        <w:rPr>
          <w:rFonts w:ascii="Arial" w:hAnsi="Arial" w:cs="Arial"/>
        </w:rPr>
        <w:t>, Kirsten Beyer,</w:t>
      </w:r>
      <w:r w:rsidR="004A221E">
        <w:rPr>
          <w:rFonts w:ascii="Arial" w:hAnsi="Arial" w:cs="Arial"/>
        </w:rPr>
        <w:t xml:space="preserve"> </w:t>
      </w:r>
      <w:r w:rsidRPr="00803E68">
        <w:rPr>
          <w:rFonts w:ascii="Arial" w:hAnsi="Arial" w:cs="Arial"/>
        </w:rPr>
        <w:t>MD </w:t>
      </w:r>
      <w:r w:rsidR="008250DE" w:rsidRPr="008250DE">
        <w:rPr>
          <w:rFonts w:ascii="Arial" w:hAnsi="Arial" w:cs="Arial"/>
          <w:vertAlign w:val="superscript"/>
        </w:rPr>
        <w:t>10,</w:t>
      </w:r>
      <w:r w:rsidR="008250DE">
        <w:rPr>
          <w:rFonts w:ascii="Arial" w:hAnsi="Arial" w:cs="Arial"/>
        </w:rPr>
        <w:t xml:space="preserve"> </w:t>
      </w:r>
      <w:r w:rsidRPr="00803E68">
        <w:rPr>
          <w:rFonts w:ascii="Arial" w:hAnsi="Arial" w:cs="Arial"/>
          <w:vertAlign w:val="superscript"/>
        </w:rPr>
        <w:t>56</w:t>
      </w:r>
      <w:r w:rsidRPr="00803E68">
        <w:rPr>
          <w:rFonts w:ascii="Arial" w:hAnsi="Arial" w:cs="Arial"/>
        </w:rPr>
        <w:t>, Henry Völzke, PhD, MD </w:t>
      </w:r>
      <w:r w:rsidRPr="00803E68">
        <w:rPr>
          <w:rFonts w:ascii="Arial" w:hAnsi="Arial" w:cs="Arial"/>
          <w:vertAlign w:val="superscript"/>
        </w:rPr>
        <w:t>12, 5</w:t>
      </w:r>
      <w:r w:rsidR="00150C3B">
        <w:rPr>
          <w:rFonts w:ascii="Arial" w:hAnsi="Arial" w:cs="Arial"/>
          <w:vertAlign w:val="superscript"/>
        </w:rPr>
        <w:t>7</w:t>
      </w:r>
      <w:r w:rsidRPr="00803E68">
        <w:rPr>
          <w:rFonts w:ascii="Arial" w:hAnsi="Arial" w:cs="Arial"/>
        </w:rPr>
        <w:t xml:space="preserve">, Iris </w:t>
      </w:r>
      <w:proofErr w:type="spellStart"/>
      <w:r w:rsidRPr="00803E68">
        <w:rPr>
          <w:rFonts w:ascii="Arial" w:hAnsi="Arial" w:cs="Arial"/>
        </w:rPr>
        <w:t>Pigeot</w:t>
      </w:r>
      <w:proofErr w:type="spellEnd"/>
      <w:r w:rsidRPr="00803E68">
        <w:rPr>
          <w:rFonts w:ascii="Arial" w:hAnsi="Arial" w:cs="Arial"/>
        </w:rPr>
        <w:t>, PhD </w:t>
      </w:r>
      <w:r w:rsidRPr="00803E68">
        <w:rPr>
          <w:rFonts w:ascii="Arial" w:hAnsi="Arial" w:cs="Arial"/>
          <w:vertAlign w:val="superscript"/>
        </w:rPr>
        <w:t>13, 5</w:t>
      </w:r>
      <w:r w:rsidR="00C10750">
        <w:rPr>
          <w:rFonts w:ascii="Arial" w:hAnsi="Arial" w:cs="Arial"/>
          <w:vertAlign w:val="superscript"/>
        </w:rPr>
        <w:t>8</w:t>
      </w:r>
      <w:r w:rsidRPr="00803E68">
        <w:rPr>
          <w:rFonts w:ascii="Arial" w:hAnsi="Arial" w:cs="Arial"/>
        </w:rPr>
        <w:t xml:space="preserve">, Claudia </w:t>
      </w:r>
      <w:proofErr w:type="spellStart"/>
      <w:r w:rsidRPr="00803E68">
        <w:rPr>
          <w:rFonts w:ascii="Arial" w:hAnsi="Arial" w:cs="Arial"/>
        </w:rPr>
        <w:t>Traidl</w:t>
      </w:r>
      <w:proofErr w:type="spellEnd"/>
      <w:r w:rsidRPr="00803E68">
        <w:rPr>
          <w:rFonts w:ascii="Arial" w:hAnsi="Arial" w:cs="Arial"/>
        </w:rPr>
        <w:t>-Hoffmann, PhD, MD </w:t>
      </w:r>
      <w:r w:rsidRPr="00803E68">
        <w:rPr>
          <w:rFonts w:ascii="Arial" w:hAnsi="Arial" w:cs="Arial"/>
          <w:vertAlign w:val="superscript"/>
        </w:rPr>
        <w:t xml:space="preserve">39, 40, </w:t>
      </w:r>
      <w:r w:rsidR="00C10750">
        <w:rPr>
          <w:rFonts w:ascii="Arial" w:hAnsi="Arial" w:cs="Arial"/>
          <w:vertAlign w:val="superscript"/>
        </w:rPr>
        <w:t>59</w:t>
      </w:r>
      <w:r w:rsidRPr="00803E68">
        <w:rPr>
          <w:rFonts w:ascii="Arial" w:hAnsi="Arial" w:cs="Arial"/>
        </w:rPr>
        <w:t xml:space="preserve">, Liesbeth </w:t>
      </w:r>
      <w:proofErr w:type="spellStart"/>
      <w:r w:rsidRPr="00803E68">
        <w:rPr>
          <w:rFonts w:ascii="Arial" w:hAnsi="Arial" w:cs="Arial"/>
        </w:rPr>
        <w:t>Duijts</w:t>
      </w:r>
      <w:proofErr w:type="spellEnd"/>
      <w:r w:rsidRPr="00803E68">
        <w:rPr>
          <w:rFonts w:ascii="Arial" w:hAnsi="Arial" w:cs="Arial"/>
        </w:rPr>
        <w:t xml:space="preserve">, </w:t>
      </w:r>
      <w:r w:rsidR="007B0A27">
        <w:rPr>
          <w:rFonts w:ascii="Arial" w:hAnsi="Arial" w:cs="Arial"/>
        </w:rPr>
        <w:t xml:space="preserve">PhD, </w:t>
      </w:r>
      <w:r w:rsidRPr="00803E68">
        <w:rPr>
          <w:rFonts w:ascii="Arial" w:hAnsi="Arial" w:cs="Arial"/>
        </w:rPr>
        <w:t>MD </w:t>
      </w:r>
      <w:r w:rsidRPr="00803E68">
        <w:rPr>
          <w:rFonts w:ascii="Arial" w:hAnsi="Arial" w:cs="Arial"/>
          <w:vertAlign w:val="superscript"/>
        </w:rPr>
        <w:t>6</w:t>
      </w:r>
      <w:r w:rsidR="00C10750">
        <w:rPr>
          <w:rFonts w:ascii="Arial" w:hAnsi="Arial" w:cs="Arial"/>
          <w:vertAlign w:val="superscript"/>
        </w:rPr>
        <w:t>0</w:t>
      </w:r>
      <w:r w:rsidRPr="00803E68">
        <w:rPr>
          <w:rFonts w:ascii="Arial" w:hAnsi="Arial" w:cs="Arial"/>
          <w:vertAlign w:val="superscript"/>
        </w:rPr>
        <w:t>, 6</w:t>
      </w:r>
      <w:r w:rsidR="00C10750">
        <w:rPr>
          <w:rFonts w:ascii="Arial" w:hAnsi="Arial" w:cs="Arial"/>
          <w:vertAlign w:val="superscript"/>
        </w:rPr>
        <w:t>1</w:t>
      </w:r>
      <w:r w:rsidRPr="00803E68">
        <w:rPr>
          <w:rFonts w:ascii="Arial" w:hAnsi="Arial" w:cs="Arial"/>
        </w:rPr>
        <w:t xml:space="preserve">, </w:t>
      </w:r>
      <w:r w:rsidR="009956B1">
        <w:rPr>
          <w:rFonts w:ascii="Arial" w:hAnsi="Arial" w:cs="Arial"/>
        </w:rPr>
        <w:t>Ha</w:t>
      </w:r>
      <w:r w:rsidR="00B43F94">
        <w:rPr>
          <w:rFonts w:ascii="Arial" w:hAnsi="Arial" w:cs="Arial"/>
        </w:rPr>
        <w:t>ojie</w:t>
      </w:r>
      <w:r w:rsidR="009D6E62">
        <w:rPr>
          <w:rFonts w:ascii="Arial" w:hAnsi="Arial" w:cs="Arial"/>
        </w:rPr>
        <w:t xml:space="preserve"> Lu</w:t>
      </w:r>
      <w:r w:rsidRPr="00803E68">
        <w:rPr>
          <w:rFonts w:ascii="Arial" w:hAnsi="Arial" w:cs="Arial"/>
        </w:rPr>
        <w:t xml:space="preserve">, </w:t>
      </w:r>
      <w:r w:rsidR="00AE25C9">
        <w:rPr>
          <w:rFonts w:ascii="Arial" w:hAnsi="Arial" w:cs="Arial"/>
        </w:rPr>
        <w:t>MD</w:t>
      </w:r>
      <w:r w:rsidRPr="00803E68">
        <w:rPr>
          <w:rFonts w:ascii="Arial" w:hAnsi="Arial" w:cs="Arial"/>
        </w:rPr>
        <w:t> </w:t>
      </w:r>
      <w:r w:rsidR="00A50AAD" w:rsidRPr="001D006B">
        <w:rPr>
          <w:rFonts w:ascii="Arial" w:hAnsi="Arial" w:cs="Arial"/>
          <w:vertAlign w:val="superscript"/>
        </w:rPr>
        <w:t>62</w:t>
      </w:r>
      <w:r w:rsidRPr="001D006B">
        <w:rPr>
          <w:rFonts w:ascii="Arial" w:hAnsi="Arial" w:cs="Arial"/>
          <w:vertAlign w:val="superscript"/>
        </w:rPr>
        <w:t>, 63</w:t>
      </w:r>
      <w:r w:rsidRPr="00803E68">
        <w:rPr>
          <w:rFonts w:ascii="Arial" w:hAnsi="Arial" w:cs="Arial"/>
        </w:rPr>
        <w:t>, Olli T</w:t>
      </w:r>
      <w:r w:rsidR="000C6A00">
        <w:rPr>
          <w:rFonts w:ascii="Arial" w:hAnsi="Arial" w:cs="Arial"/>
        </w:rPr>
        <w:t>.</w:t>
      </w:r>
      <w:r w:rsidRPr="00803E68">
        <w:rPr>
          <w:rFonts w:ascii="Arial" w:hAnsi="Arial" w:cs="Arial"/>
        </w:rPr>
        <w:t xml:space="preserve"> </w:t>
      </w:r>
      <w:proofErr w:type="spellStart"/>
      <w:r w:rsidRPr="00803E68">
        <w:rPr>
          <w:rFonts w:ascii="Arial" w:hAnsi="Arial" w:cs="Arial"/>
        </w:rPr>
        <w:t>Raitakari</w:t>
      </w:r>
      <w:proofErr w:type="spellEnd"/>
      <w:r w:rsidRPr="00803E68">
        <w:rPr>
          <w:rFonts w:ascii="Arial" w:hAnsi="Arial" w:cs="Arial"/>
        </w:rPr>
        <w:t>, PhD, MD </w:t>
      </w:r>
      <w:r w:rsidRPr="00803E68">
        <w:rPr>
          <w:rFonts w:ascii="Arial" w:hAnsi="Arial" w:cs="Arial"/>
          <w:vertAlign w:val="superscript"/>
        </w:rPr>
        <w:t>15, 16</w:t>
      </w:r>
      <w:r w:rsidRPr="00803E68">
        <w:rPr>
          <w:rFonts w:ascii="Arial" w:hAnsi="Arial" w:cs="Arial"/>
        </w:rPr>
        <w:t>, Terho Lehtimäki, PhD, MD </w:t>
      </w:r>
      <w:r w:rsidRPr="00803E68">
        <w:rPr>
          <w:rFonts w:ascii="Arial" w:hAnsi="Arial" w:cs="Arial"/>
          <w:vertAlign w:val="superscript"/>
        </w:rPr>
        <w:t>41, 42</w:t>
      </w:r>
      <w:r w:rsidRPr="00803E68">
        <w:rPr>
          <w:rFonts w:ascii="Arial" w:hAnsi="Arial" w:cs="Arial"/>
        </w:rPr>
        <w:t>, Mika Kähönen, PhD, MD </w:t>
      </w:r>
      <w:r w:rsidRPr="00803E68">
        <w:rPr>
          <w:rFonts w:ascii="Arial" w:hAnsi="Arial" w:cs="Arial"/>
          <w:vertAlign w:val="superscript"/>
        </w:rPr>
        <w:t>64, 65</w:t>
      </w:r>
      <w:r w:rsidRPr="00803E68">
        <w:rPr>
          <w:rFonts w:ascii="Arial" w:hAnsi="Arial" w:cs="Arial"/>
        </w:rPr>
        <w:t>, Chris H</w:t>
      </w:r>
      <w:r w:rsidR="005C16B5">
        <w:rPr>
          <w:rFonts w:ascii="Arial" w:hAnsi="Arial" w:cs="Arial"/>
        </w:rPr>
        <w:t xml:space="preserve">. </w:t>
      </w:r>
      <w:r w:rsidRPr="00803E68">
        <w:rPr>
          <w:rFonts w:ascii="Arial" w:hAnsi="Arial" w:cs="Arial"/>
        </w:rPr>
        <w:t>L</w:t>
      </w:r>
      <w:r w:rsidR="005C16B5">
        <w:rPr>
          <w:rFonts w:ascii="Arial" w:hAnsi="Arial" w:cs="Arial"/>
        </w:rPr>
        <w:t>.</w:t>
      </w:r>
      <w:r w:rsidRPr="00803E68">
        <w:rPr>
          <w:rFonts w:ascii="Arial" w:hAnsi="Arial" w:cs="Arial"/>
        </w:rPr>
        <w:t xml:space="preserve"> Tio, PhD </w:t>
      </w:r>
      <w:r w:rsidRPr="00803E68">
        <w:rPr>
          <w:rFonts w:ascii="Arial" w:hAnsi="Arial" w:cs="Arial"/>
          <w:vertAlign w:val="superscript"/>
        </w:rPr>
        <w:t>66</w:t>
      </w:r>
      <w:r w:rsidRPr="00803E68">
        <w:rPr>
          <w:rFonts w:ascii="Arial" w:hAnsi="Arial" w:cs="Arial"/>
        </w:rPr>
        <w:t>, Erik Melén,</w:t>
      </w:r>
      <w:r w:rsidR="004A221E">
        <w:rPr>
          <w:rFonts w:ascii="Arial" w:hAnsi="Arial" w:cs="Arial"/>
        </w:rPr>
        <w:t xml:space="preserve"> </w:t>
      </w:r>
      <w:r w:rsidRPr="00803E68">
        <w:rPr>
          <w:rFonts w:ascii="Arial" w:hAnsi="Arial" w:cs="Arial"/>
        </w:rPr>
        <w:t>PhD</w:t>
      </w:r>
      <w:r w:rsidR="009D06B9">
        <w:rPr>
          <w:rFonts w:ascii="Arial" w:hAnsi="Arial" w:cs="Arial"/>
        </w:rPr>
        <w:t>, MD</w:t>
      </w:r>
      <w:r w:rsidRPr="00803E68">
        <w:rPr>
          <w:rFonts w:ascii="Arial" w:hAnsi="Arial" w:cs="Arial"/>
        </w:rPr>
        <w:t> </w:t>
      </w:r>
      <w:r w:rsidRPr="00803E68">
        <w:rPr>
          <w:rFonts w:ascii="Arial" w:hAnsi="Arial" w:cs="Arial"/>
          <w:vertAlign w:val="superscript"/>
        </w:rPr>
        <w:t>17, 67</w:t>
      </w:r>
      <w:r w:rsidRPr="00803E68">
        <w:rPr>
          <w:rFonts w:ascii="Arial" w:hAnsi="Arial" w:cs="Arial"/>
        </w:rPr>
        <w:t>, Craig E</w:t>
      </w:r>
      <w:r w:rsidR="009D06B9">
        <w:rPr>
          <w:rFonts w:ascii="Arial" w:hAnsi="Arial" w:cs="Arial"/>
        </w:rPr>
        <w:t>.</w:t>
      </w:r>
      <w:r w:rsidRPr="00803E68">
        <w:rPr>
          <w:rFonts w:ascii="Arial" w:hAnsi="Arial" w:cs="Arial"/>
        </w:rPr>
        <w:t xml:space="preserve"> Pennell, PhD </w:t>
      </w:r>
      <w:r w:rsidRPr="00803E68">
        <w:rPr>
          <w:rFonts w:ascii="Arial" w:hAnsi="Arial" w:cs="Arial"/>
          <w:vertAlign w:val="superscript"/>
        </w:rPr>
        <w:t>18, 19</w:t>
      </w:r>
      <w:r w:rsidRPr="00803E68">
        <w:rPr>
          <w:rFonts w:ascii="Arial" w:hAnsi="Arial" w:cs="Arial"/>
        </w:rPr>
        <w:t>, John W</w:t>
      </w:r>
      <w:r w:rsidR="009D06B9">
        <w:rPr>
          <w:rFonts w:ascii="Arial" w:hAnsi="Arial" w:cs="Arial"/>
        </w:rPr>
        <w:t>.</w:t>
      </w:r>
      <w:r w:rsidRPr="00803E68">
        <w:rPr>
          <w:rFonts w:ascii="Arial" w:hAnsi="Arial" w:cs="Arial"/>
        </w:rPr>
        <w:t xml:space="preserve"> Holloway, PhD </w:t>
      </w:r>
      <w:r w:rsidRPr="00803E68">
        <w:rPr>
          <w:rFonts w:ascii="Arial" w:hAnsi="Arial" w:cs="Arial"/>
          <w:vertAlign w:val="superscript"/>
        </w:rPr>
        <w:t>20, 68</w:t>
      </w:r>
      <w:r w:rsidRPr="00803E68">
        <w:rPr>
          <w:rFonts w:ascii="Arial" w:hAnsi="Arial" w:cs="Arial"/>
        </w:rPr>
        <w:t>, Erika von Mutius,</w:t>
      </w:r>
      <w:r>
        <w:rPr>
          <w:rFonts w:ascii="Arial" w:hAnsi="Arial" w:cs="Arial"/>
        </w:rPr>
        <w:t xml:space="preserve"> </w:t>
      </w:r>
      <w:r w:rsidRPr="00803E68">
        <w:rPr>
          <w:rFonts w:ascii="Arial" w:hAnsi="Arial" w:cs="Arial"/>
        </w:rPr>
        <w:t>MD</w:t>
      </w:r>
      <w:r w:rsidR="003C5454">
        <w:rPr>
          <w:rFonts w:ascii="Arial" w:hAnsi="Arial" w:cs="Arial"/>
        </w:rPr>
        <w:t>, MSc</w:t>
      </w:r>
      <w:r w:rsidRPr="00803E68">
        <w:rPr>
          <w:rFonts w:ascii="Arial" w:hAnsi="Arial" w:cs="Arial"/>
          <w:vertAlign w:val="superscript"/>
        </w:rPr>
        <w:t>21, 69, 70</w:t>
      </w:r>
      <w:r w:rsidRPr="00803E68">
        <w:rPr>
          <w:rFonts w:ascii="Arial" w:hAnsi="Arial" w:cs="Arial"/>
        </w:rPr>
        <w:t>, Valérie Siroux, PhD </w:t>
      </w:r>
      <w:r w:rsidRPr="00803E68">
        <w:rPr>
          <w:rFonts w:ascii="Arial" w:hAnsi="Arial" w:cs="Arial"/>
          <w:vertAlign w:val="superscript"/>
        </w:rPr>
        <w:t>71</w:t>
      </w:r>
      <w:r w:rsidRPr="00803E68">
        <w:rPr>
          <w:rFonts w:ascii="Arial" w:hAnsi="Arial" w:cs="Arial"/>
        </w:rPr>
        <w:t>, Klaus Bønnelykke , PhD</w:t>
      </w:r>
      <w:r w:rsidR="00B122A3">
        <w:rPr>
          <w:rFonts w:ascii="Arial" w:hAnsi="Arial" w:cs="Arial"/>
        </w:rPr>
        <w:t>, MD</w:t>
      </w:r>
      <w:r w:rsidRPr="00803E68">
        <w:rPr>
          <w:rFonts w:ascii="Arial" w:hAnsi="Arial" w:cs="Arial"/>
        </w:rPr>
        <w:t> </w:t>
      </w:r>
      <w:r w:rsidRPr="00803E68">
        <w:rPr>
          <w:rFonts w:ascii="Arial" w:hAnsi="Arial" w:cs="Arial"/>
          <w:vertAlign w:val="superscript"/>
        </w:rPr>
        <w:t>23, 72</w:t>
      </w:r>
      <w:r w:rsidRPr="00803E68">
        <w:rPr>
          <w:rFonts w:ascii="Arial" w:hAnsi="Arial" w:cs="Arial"/>
        </w:rPr>
        <w:t>, Adnan Custovic, PhD, MD </w:t>
      </w:r>
      <w:r w:rsidRPr="00803E68">
        <w:rPr>
          <w:rFonts w:ascii="Arial" w:hAnsi="Arial" w:cs="Arial"/>
          <w:vertAlign w:val="superscript"/>
        </w:rPr>
        <w:t>73, 74</w:t>
      </w:r>
      <w:r w:rsidRPr="00803E68">
        <w:rPr>
          <w:rFonts w:ascii="Arial" w:hAnsi="Arial" w:cs="Arial"/>
        </w:rPr>
        <w:t>, Angela Simpson, PhD, MD </w:t>
      </w:r>
      <w:r w:rsidRPr="00803E68">
        <w:rPr>
          <w:rFonts w:ascii="Arial" w:hAnsi="Arial" w:cs="Arial"/>
          <w:vertAlign w:val="superscript"/>
        </w:rPr>
        <w:t>27</w:t>
      </w:r>
      <w:r w:rsidRPr="00803E68">
        <w:rPr>
          <w:rFonts w:ascii="Arial" w:hAnsi="Arial" w:cs="Arial"/>
        </w:rPr>
        <w:t xml:space="preserve">, Tamara Schikowski, </w:t>
      </w:r>
      <w:r>
        <w:rPr>
          <w:rFonts w:ascii="Arial" w:hAnsi="Arial" w:cs="Arial"/>
        </w:rPr>
        <w:t>PhD</w:t>
      </w:r>
      <w:r w:rsidRPr="00803E68">
        <w:rPr>
          <w:rFonts w:ascii="Arial" w:hAnsi="Arial" w:cs="Arial"/>
        </w:rPr>
        <w:t> </w:t>
      </w:r>
      <w:r w:rsidR="00B4370C">
        <w:rPr>
          <w:rFonts w:ascii="Arial" w:hAnsi="Arial" w:cs="Arial"/>
          <w:vertAlign w:val="superscript"/>
        </w:rPr>
        <w:t>28</w:t>
      </w:r>
      <w:r w:rsidRPr="00803E68">
        <w:rPr>
          <w:rFonts w:ascii="Arial" w:hAnsi="Arial" w:cs="Arial"/>
        </w:rPr>
        <w:t>, Jose Ramon Bilbao, PhD </w:t>
      </w:r>
      <w:r w:rsidRPr="00803E68">
        <w:rPr>
          <w:rFonts w:ascii="Arial" w:hAnsi="Arial" w:cs="Arial"/>
          <w:vertAlign w:val="superscript"/>
        </w:rPr>
        <w:t>29, 30, 7</w:t>
      </w:r>
      <w:r w:rsidR="00674DB0">
        <w:rPr>
          <w:rFonts w:ascii="Arial" w:hAnsi="Arial" w:cs="Arial"/>
          <w:vertAlign w:val="superscript"/>
        </w:rPr>
        <w:t>5</w:t>
      </w:r>
      <w:r w:rsidRPr="00803E68">
        <w:rPr>
          <w:rFonts w:ascii="Arial" w:hAnsi="Arial" w:cs="Arial"/>
        </w:rPr>
        <w:t>, Bianca Schaub, MD </w:t>
      </w:r>
      <w:r w:rsidRPr="00803E68">
        <w:rPr>
          <w:rFonts w:ascii="Arial" w:hAnsi="Arial" w:cs="Arial"/>
          <w:vertAlign w:val="superscript"/>
        </w:rPr>
        <w:t>31, 32, 7</w:t>
      </w:r>
      <w:r w:rsidR="00C96FC8">
        <w:rPr>
          <w:rFonts w:ascii="Arial" w:hAnsi="Arial" w:cs="Arial"/>
          <w:vertAlign w:val="superscript"/>
        </w:rPr>
        <w:t>0</w:t>
      </w:r>
      <w:r w:rsidRPr="00803E68">
        <w:rPr>
          <w:rFonts w:ascii="Arial" w:hAnsi="Arial" w:cs="Arial"/>
          <w:vertAlign w:val="superscript"/>
        </w:rPr>
        <w:t>, 7</w:t>
      </w:r>
      <w:r w:rsidR="00C96FC8">
        <w:rPr>
          <w:rFonts w:ascii="Arial" w:hAnsi="Arial" w:cs="Arial"/>
          <w:vertAlign w:val="superscript"/>
        </w:rPr>
        <w:t>6</w:t>
      </w:r>
      <w:r w:rsidRPr="00803E68">
        <w:rPr>
          <w:rFonts w:ascii="Arial" w:hAnsi="Arial" w:cs="Arial"/>
        </w:rPr>
        <w:t>, Rachel Peters, PhD </w:t>
      </w:r>
      <w:r w:rsidR="001A0A6D">
        <w:rPr>
          <w:rFonts w:ascii="Arial" w:hAnsi="Arial" w:cs="Arial"/>
          <w:vertAlign w:val="superscript"/>
        </w:rPr>
        <w:t>33</w:t>
      </w:r>
      <w:r w:rsidRPr="00803E68">
        <w:rPr>
          <w:rFonts w:ascii="Arial" w:hAnsi="Arial" w:cs="Arial"/>
          <w:vertAlign w:val="superscript"/>
        </w:rPr>
        <w:t xml:space="preserve">, </w:t>
      </w:r>
      <w:r w:rsidR="001A0A6D">
        <w:rPr>
          <w:rFonts w:ascii="Arial" w:hAnsi="Arial" w:cs="Arial"/>
          <w:vertAlign w:val="superscript"/>
        </w:rPr>
        <w:t>34</w:t>
      </w:r>
      <w:r w:rsidRPr="00803E68">
        <w:rPr>
          <w:rFonts w:ascii="Arial" w:hAnsi="Arial" w:cs="Arial"/>
        </w:rPr>
        <w:t>, Elin T.</w:t>
      </w:r>
      <w:r w:rsidR="009F5004">
        <w:rPr>
          <w:rFonts w:ascii="Arial" w:hAnsi="Arial" w:cs="Arial"/>
        </w:rPr>
        <w:t xml:space="preserve"> </w:t>
      </w:r>
      <w:r w:rsidRPr="00803E68">
        <w:rPr>
          <w:rFonts w:ascii="Arial" w:hAnsi="Arial" w:cs="Arial"/>
        </w:rPr>
        <w:t>G</w:t>
      </w:r>
      <w:r w:rsidR="009F5004">
        <w:rPr>
          <w:rFonts w:ascii="Arial" w:hAnsi="Arial" w:cs="Arial"/>
        </w:rPr>
        <w:t>.</w:t>
      </w:r>
      <w:r w:rsidRPr="00803E68">
        <w:rPr>
          <w:rFonts w:ascii="Arial" w:hAnsi="Arial" w:cs="Arial"/>
        </w:rPr>
        <w:t xml:space="preserve"> Kersten, PhD, MD </w:t>
      </w:r>
      <w:r w:rsidRPr="00803E68">
        <w:rPr>
          <w:rFonts w:ascii="Arial" w:hAnsi="Arial" w:cs="Arial"/>
          <w:vertAlign w:val="superscript"/>
        </w:rPr>
        <w:t>3, 4</w:t>
      </w:r>
      <w:r w:rsidRPr="00803E68">
        <w:rPr>
          <w:rFonts w:ascii="Arial" w:hAnsi="Arial" w:cs="Arial"/>
        </w:rPr>
        <w:t>, Judith M</w:t>
      </w:r>
      <w:r w:rsidR="009F5004">
        <w:rPr>
          <w:rFonts w:ascii="Arial" w:hAnsi="Arial" w:cs="Arial"/>
        </w:rPr>
        <w:t>.</w:t>
      </w:r>
      <w:r w:rsidRPr="00803E68">
        <w:rPr>
          <w:rFonts w:ascii="Arial" w:hAnsi="Arial" w:cs="Arial"/>
        </w:rPr>
        <w:t xml:space="preserve"> Vonk, PhD </w:t>
      </w:r>
      <w:r w:rsidRPr="00803E68">
        <w:rPr>
          <w:rFonts w:ascii="Arial" w:hAnsi="Arial" w:cs="Arial"/>
          <w:vertAlign w:val="superscript"/>
        </w:rPr>
        <w:t xml:space="preserve">3, </w:t>
      </w:r>
      <w:r w:rsidR="00A256EB">
        <w:rPr>
          <w:rFonts w:ascii="Arial" w:hAnsi="Arial" w:cs="Arial"/>
          <w:vertAlign w:val="superscript"/>
        </w:rPr>
        <w:t>7</w:t>
      </w:r>
      <w:r w:rsidR="00460103">
        <w:rPr>
          <w:rFonts w:ascii="Arial" w:hAnsi="Arial" w:cs="Arial"/>
          <w:vertAlign w:val="superscript"/>
        </w:rPr>
        <w:t>7</w:t>
      </w:r>
      <w:r w:rsidRPr="00803E68">
        <w:rPr>
          <w:rFonts w:ascii="Arial" w:hAnsi="Arial" w:cs="Arial"/>
        </w:rPr>
        <w:t>, Elisabeth Thiering, PhD </w:t>
      </w:r>
      <w:r w:rsidRPr="00803E68">
        <w:rPr>
          <w:rFonts w:ascii="Arial" w:hAnsi="Arial" w:cs="Arial"/>
          <w:vertAlign w:val="superscript"/>
        </w:rPr>
        <w:t xml:space="preserve">1, </w:t>
      </w:r>
      <w:r w:rsidR="00BB384F">
        <w:rPr>
          <w:rFonts w:ascii="Arial" w:hAnsi="Arial" w:cs="Arial"/>
          <w:vertAlign w:val="superscript"/>
        </w:rPr>
        <w:t>7</w:t>
      </w:r>
      <w:r w:rsidR="00460103">
        <w:rPr>
          <w:rFonts w:ascii="Arial" w:hAnsi="Arial" w:cs="Arial"/>
          <w:vertAlign w:val="superscript"/>
        </w:rPr>
        <w:t>8</w:t>
      </w:r>
      <w:r w:rsidRPr="00803E68">
        <w:rPr>
          <w:rFonts w:ascii="Arial" w:hAnsi="Arial" w:cs="Arial"/>
        </w:rPr>
        <w:t>, Annette Peters, PhD </w:t>
      </w:r>
      <w:r w:rsidRPr="00803E68">
        <w:rPr>
          <w:rFonts w:ascii="Arial" w:hAnsi="Arial" w:cs="Arial"/>
          <w:vertAlign w:val="superscript"/>
        </w:rPr>
        <w:t xml:space="preserve">1, </w:t>
      </w:r>
      <w:r w:rsidR="006C577D">
        <w:rPr>
          <w:rFonts w:ascii="Arial" w:hAnsi="Arial" w:cs="Arial"/>
          <w:vertAlign w:val="superscript"/>
        </w:rPr>
        <w:t>2</w:t>
      </w:r>
      <w:r w:rsidRPr="00803E68">
        <w:rPr>
          <w:rFonts w:ascii="Arial" w:hAnsi="Arial" w:cs="Arial"/>
        </w:rPr>
        <w:t>, Gerard H</w:t>
      </w:r>
      <w:r w:rsidR="00D710EF">
        <w:rPr>
          <w:rFonts w:ascii="Arial" w:hAnsi="Arial" w:cs="Arial"/>
        </w:rPr>
        <w:t>.</w:t>
      </w:r>
      <w:r w:rsidRPr="00803E68">
        <w:rPr>
          <w:rFonts w:ascii="Arial" w:hAnsi="Arial" w:cs="Arial"/>
        </w:rPr>
        <w:t xml:space="preserve"> Koppelman, PhD, MD </w:t>
      </w:r>
      <w:r w:rsidRPr="00803E68">
        <w:rPr>
          <w:rFonts w:ascii="Arial" w:hAnsi="Arial" w:cs="Arial"/>
          <w:vertAlign w:val="superscript"/>
        </w:rPr>
        <w:t>3, 4</w:t>
      </w:r>
      <w:r w:rsidR="00D51C81">
        <w:rPr>
          <w:rFonts w:ascii="Arial" w:hAnsi="Arial" w:cs="Arial"/>
          <w:vertAlign w:val="superscript"/>
        </w:rPr>
        <w:t>, 8</w:t>
      </w:r>
      <w:r w:rsidR="00D7558E">
        <w:rPr>
          <w:rFonts w:ascii="Arial" w:hAnsi="Arial" w:cs="Arial"/>
          <w:vertAlign w:val="superscript"/>
        </w:rPr>
        <w:t>0</w:t>
      </w:r>
      <w:r w:rsidRPr="00803E68">
        <w:rPr>
          <w:rFonts w:ascii="Arial" w:hAnsi="Arial" w:cs="Arial"/>
        </w:rPr>
        <w:t>, Marie Standl, PhD </w:t>
      </w:r>
      <w:r w:rsidRPr="00803E68">
        <w:rPr>
          <w:rFonts w:ascii="Arial" w:hAnsi="Arial" w:cs="Arial"/>
          <w:vertAlign w:val="superscript"/>
        </w:rPr>
        <w:t xml:space="preserve">1, </w:t>
      </w:r>
      <w:r w:rsidR="00F528D3">
        <w:rPr>
          <w:rFonts w:ascii="Arial" w:hAnsi="Arial" w:cs="Arial"/>
          <w:vertAlign w:val="superscript"/>
        </w:rPr>
        <w:t xml:space="preserve">32, </w:t>
      </w:r>
      <w:r w:rsidRPr="00803E68">
        <w:rPr>
          <w:rFonts w:ascii="Arial" w:hAnsi="Arial" w:cs="Arial"/>
          <w:vertAlign w:val="superscript"/>
        </w:rPr>
        <w:t>54</w:t>
      </w:r>
      <w:r w:rsidR="00D51C81">
        <w:rPr>
          <w:rFonts w:ascii="Arial" w:hAnsi="Arial" w:cs="Arial"/>
          <w:vertAlign w:val="superscript"/>
        </w:rPr>
        <w:t>, 8</w:t>
      </w:r>
      <w:r w:rsidR="00D7558E">
        <w:rPr>
          <w:rFonts w:ascii="Arial" w:hAnsi="Arial" w:cs="Arial"/>
          <w:vertAlign w:val="superscript"/>
        </w:rPr>
        <w:t>0</w:t>
      </w:r>
    </w:p>
    <w:p w14:paraId="3D79E0E8" w14:textId="05F235EF" w:rsidR="00F0570F" w:rsidRPr="00F0570F" w:rsidRDefault="00F0570F" w:rsidP="00123BF2">
      <w:pPr>
        <w:spacing w:line="360" w:lineRule="auto"/>
        <w:jc w:val="both"/>
        <w:rPr>
          <w:rFonts w:ascii="Arial" w:hAnsi="Arial" w:cs="Arial"/>
          <w:b/>
          <w:bCs/>
        </w:rPr>
      </w:pPr>
      <w:r w:rsidRPr="00F0570F">
        <w:rPr>
          <w:rFonts w:ascii="Arial" w:hAnsi="Arial" w:cs="Arial"/>
          <w:b/>
          <w:bCs/>
        </w:rPr>
        <w:t>Affiliations</w:t>
      </w:r>
    </w:p>
    <w:p w14:paraId="4174737D" w14:textId="77777777" w:rsidR="00D51C81" w:rsidRPr="00D51C81" w:rsidRDefault="00D51C81" w:rsidP="00D51C81">
      <w:pPr>
        <w:spacing w:line="240" w:lineRule="auto"/>
        <w:jc w:val="both"/>
        <w:rPr>
          <w:rFonts w:ascii="Arial" w:hAnsi="Arial" w:cs="Arial"/>
        </w:rPr>
      </w:pPr>
      <w:r w:rsidRPr="00D51C81">
        <w:rPr>
          <w:rFonts w:ascii="Arial" w:hAnsi="Arial" w:cs="Arial"/>
        </w:rPr>
        <w:t>1 Institute of Epidemiology, Helmholtz Zentrum München - German Research Center for Environmental Health, Neuherberg, Germany.</w:t>
      </w:r>
    </w:p>
    <w:p w14:paraId="2B7F6CBC" w14:textId="4ACB09C6" w:rsidR="00D51C81" w:rsidRPr="00D51C81" w:rsidRDefault="00D51C81" w:rsidP="00D51C81">
      <w:pPr>
        <w:spacing w:line="240" w:lineRule="auto"/>
        <w:jc w:val="both"/>
        <w:rPr>
          <w:rFonts w:ascii="Arial" w:hAnsi="Arial" w:cs="Arial"/>
        </w:rPr>
      </w:pPr>
      <w:r w:rsidRPr="00D51C81">
        <w:rPr>
          <w:rFonts w:ascii="Arial" w:hAnsi="Arial" w:cs="Arial"/>
        </w:rPr>
        <w:t>2 Institute for Medical Information Processing, Biometry and Epidemiology, Medical Faculty, Ludwig-Maximilians-Universität München,</w:t>
      </w:r>
      <w:r w:rsidR="00C54883">
        <w:rPr>
          <w:rFonts w:ascii="Arial" w:hAnsi="Arial" w:cs="Arial"/>
        </w:rPr>
        <w:t xml:space="preserve"> </w:t>
      </w:r>
      <w:r w:rsidRPr="00D51C81">
        <w:rPr>
          <w:rFonts w:ascii="Arial" w:hAnsi="Arial" w:cs="Arial"/>
        </w:rPr>
        <w:t>Munich, Germany.</w:t>
      </w:r>
    </w:p>
    <w:p w14:paraId="527B3878" w14:textId="77777777" w:rsidR="00D51C81" w:rsidRPr="00D51C81" w:rsidRDefault="00D51C81" w:rsidP="00D51C81">
      <w:pPr>
        <w:spacing w:line="240" w:lineRule="auto"/>
        <w:jc w:val="both"/>
        <w:rPr>
          <w:rFonts w:ascii="Arial" w:hAnsi="Arial" w:cs="Arial"/>
        </w:rPr>
      </w:pPr>
      <w:r w:rsidRPr="00D51C81">
        <w:rPr>
          <w:rFonts w:ascii="Arial" w:hAnsi="Arial" w:cs="Arial"/>
        </w:rPr>
        <w:t>3 University of Groningen, University Medical Center Groningen, GRIAC Research Institute, Groningen, The Netherlands.</w:t>
      </w:r>
    </w:p>
    <w:p w14:paraId="5C323B11" w14:textId="77777777" w:rsidR="00D51C81" w:rsidRPr="00D51C81" w:rsidRDefault="00D51C81" w:rsidP="00D51C81">
      <w:pPr>
        <w:spacing w:line="240" w:lineRule="auto"/>
        <w:jc w:val="both"/>
        <w:rPr>
          <w:rFonts w:ascii="Arial" w:hAnsi="Arial" w:cs="Arial"/>
        </w:rPr>
      </w:pPr>
      <w:r w:rsidRPr="00D51C81">
        <w:rPr>
          <w:rFonts w:ascii="Arial" w:hAnsi="Arial" w:cs="Arial"/>
        </w:rPr>
        <w:t>4 University of Groningen, University Medical Center Groningen, Department of Pediatric Pulmonology and Pediatric Allergy, Beatrix Children's Hospital, Groningen, The Netherlands.</w:t>
      </w:r>
    </w:p>
    <w:p w14:paraId="0E10F576" w14:textId="77777777" w:rsidR="00D51C81" w:rsidRPr="00D51C81" w:rsidRDefault="00D51C81" w:rsidP="00D51C81">
      <w:pPr>
        <w:spacing w:line="240" w:lineRule="auto"/>
        <w:jc w:val="both"/>
        <w:rPr>
          <w:rFonts w:ascii="Arial" w:hAnsi="Arial" w:cs="Arial"/>
        </w:rPr>
      </w:pPr>
      <w:r w:rsidRPr="00D51C81">
        <w:rPr>
          <w:rFonts w:ascii="Arial" w:hAnsi="Arial" w:cs="Arial"/>
        </w:rPr>
        <w:t>5 Estonian Genome Centre, Institute of Genomics, University of Tartu, Tartu, Estonia.</w:t>
      </w:r>
    </w:p>
    <w:p w14:paraId="3BA57421" w14:textId="77777777" w:rsidR="00D51C81" w:rsidRPr="00D51C81" w:rsidRDefault="00D51C81" w:rsidP="00D51C81">
      <w:pPr>
        <w:spacing w:line="240" w:lineRule="auto"/>
        <w:jc w:val="both"/>
        <w:rPr>
          <w:rFonts w:ascii="Arial" w:hAnsi="Arial" w:cs="Arial"/>
        </w:rPr>
      </w:pPr>
      <w:r w:rsidRPr="00D51C81">
        <w:rPr>
          <w:rFonts w:ascii="Arial" w:hAnsi="Arial" w:cs="Arial"/>
        </w:rPr>
        <w:t>6 Department of Population Health Sciences, University of Leicester, Leicester, UK.</w:t>
      </w:r>
    </w:p>
    <w:p w14:paraId="5564DBAC" w14:textId="77777777" w:rsidR="00D51C81" w:rsidRPr="00D51C81" w:rsidRDefault="00D51C81" w:rsidP="00D51C81">
      <w:pPr>
        <w:spacing w:line="240" w:lineRule="auto"/>
        <w:jc w:val="both"/>
        <w:rPr>
          <w:rFonts w:ascii="Arial" w:hAnsi="Arial" w:cs="Arial"/>
        </w:rPr>
      </w:pPr>
      <w:r w:rsidRPr="00D51C81">
        <w:rPr>
          <w:rFonts w:ascii="Arial" w:hAnsi="Arial" w:cs="Arial"/>
        </w:rPr>
        <w:lastRenderedPageBreak/>
        <w:t>7 University Hospitals of Leicester NHS Trust, Leicester, UK.</w:t>
      </w:r>
    </w:p>
    <w:p w14:paraId="194C2C7B" w14:textId="77777777" w:rsidR="00D51C81" w:rsidRPr="00D51C81" w:rsidRDefault="00D51C81" w:rsidP="00D51C81">
      <w:pPr>
        <w:spacing w:line="240" w:lineRule="auto"/>
        <w:jc w:val="both"/>
        <w:rPr>
          <w:rFonts w:ascii="Arial" w:hAnsi="Arial" w:cs="Arial"/>
        </w:rPr>
      </w:pPr>
      <w:r w:rsidRPr="00D51C81">
        <w:rPr>
          <w:rFonts w:ascii="Arial" w:hAnsi="Arial" w:cs="Arial"/>
        </w:rPr>
        <w:t>8 Max Delbrück Center for Molecular Medicine in the Helmholtz Association, Berlin, Germany.</w:t>
      </w:r>
    </w:p>
    <w:p w14:paraId="1A5319BE" w14:textId="77777777" w:rsidR="00D51C81" w:rsidRPr="00D51C81" w:rsidRDefault="00D51C81" w:rsidP="00D51C81">
      <w:pPr>
        <w:spacing w:line="240" w:lineRule="auto"/>
        <w:jc w:val="both"/>
        <w:rPr>
          <w:rFonts w:ascii="Arial" w:hAnsi="Arial" w:cs="Arial"/>
        </w:rPr>
      </w:pPr>
      <w:r w:rsidRPr="00D51C81">
        <w:rPr>
          <w:rFonts w:ascii="Arial" w:hAnsi="Arial" w:cs="Arial"/>
        </w:rPr>
        <w:t xml:space="preserve">9 Clinic for Pediatric Allergy, Experimental and Clinical Research Center, Charité - </w:t>
      </w:r>
      <w:proofErr w:type="spellStart"/>
      <w:r w:rsidRPr="00D51C81">
        <w:rPr>
          <w:rFonts w:ascii="Arial" w:hAnsi="Arial" w:cs="Arial"/>
        </w:rPr>
        <w:t>Universitätsmedizin</w:t>
      </w:r>
      <w:proofErr w:type="spellEnd"/>
      <w:r w:rsidRPr="00D51C81">
        <w:rPr>
          <w:rFonts w:ascii="Arial" w:hAnsi="Arial" w:cs="Arial"/>
        </w:rPr>
        <w:t xml:space="preserve"> Berlin Freie Universität Berlin and Humboldt-Universität </w:t>
      </w:r>
      <w:proofErr w:type="spellStart"/>
      <w:r w:rsidRPr="00D51C81">
        <w:rPr>
          <w:rFonts w:ascii="Arial" w:hAnsi="Arial" w:cs="Arial"/>
        </w:rPr>
        <w:t>zu</w:t>
      </w:r>
      <w:proofErr w:type="spellEnd"/>
      <w:r w:rsidRPr="00D51C81">
        <w:rPr>
          <w:rFonts w:ascii="Arial" w:hAnsi="Arial" w:cs="Arial"/>
        </w:rPr>
        <w:t xml:space="preserve"> Berlin, Berlin, Germany.</w:t>
      </w:r>
    </w:p>
    <w:p w14:paraId="010F4433" w14:textId="77777777" w:rsidR="00D51C81" w:rsidRPr="00D51C81" w:rsidRDefault="00D51C81" w:rsidP="00D51C81">
      <w:pPr>
        <w:spacing w:line="240" w:lineRule="auto"/>
        <w:jc w:val="both"/>
        <w:rPr>
          <w:rFonts w:ascii="Arial" w:hAnsi="Arial" w:cs="Arial"/>
        </w:rPr>
      </w:pPr>
      <w:r w:rsidRPr="00D51C81">
        <w:rPr>
          <w:rFonts w:ascii="Arial" w:hAnsi="Arial" w:cs="Arial"/>
        </w:rPr>
        <w:t>10 German Center for Child and Adolescent Health (DZKJ), partner site Berlin, Berlin, Germany.</w:t>
      </w:r>
    </w:p>
    <w:p w14:paraId="41B81884" w14:textId="77777777" w:rsidR="00D51C81" w:rsidRPr="00D51C81" w:rsidRDefault="00D51C81" w:rsidP="00D51C81">
      <w:pPr>
        <w:spacing w:line="240" w:lineRule="auto"/>
        <w:jc w:val="both"/>
        <w:rPr>
          <w:rFonts w:ascii="Arial" w:hAnsi="Arial" w:cs="Arial"/>
        </w:rPr>
      </w:pPr>
      <w:r w:rsidRPr="00D51C81">
        <w:rPr>
          <w:rFonts w:ascii="Arial" w:hAnsi="Arial" w:cs="Arial"/>
        </w:rPr>
        <w:t>11 Interfaculty Institute for Genetics and Functional Genomics, University Medicine Greifswald and University of Greifswald, Greifswald, Germany.</w:t>
      </w:r>
    </w:p>
    <w:p w14:paraId="4E915E70" w14:textId="77777777" w:rsidR="00D51C81" w:rsidRPr="00D51C81" w:rsidRDefault="00D51C81" w:rsidP="00D51C81">
      <w:pPr>
        <w:spacing w:line="240" w:lineRule="auto"/>
        <w:jc w:val="both"/>
        <w:rPr>
          <w:rFonts w:ascii="Arial" w:hAnsi="Arial" w:cs="Arial"/>
        </w:rPr>
      </w:pPr>
      <w:r w:rsidRPr="00D51C81">
        <w:rPr>
          <w:rFonts w:ascii="Arial" w:hAnsi="Arial" w:cs="Arial"/>
        </w:rPr>
        <w:t>12 German Center for Cardiovascular Research (DZHK), Partner Site Greifswald, Greifswald, Germany.</w:t>
      </w:r>
    </w:p>
    <w:p w14:paraId="39E0D5DD" w14:textId="77777777" w:rsidR="00D51C81" w:rsidRPr="00D51C81" w:rsidRDefault="00D51C81" w:rsidP="00D51C81">
      <w:pPr>
        <w:spacing w:line="240" w:lineRule="auto"/>
        <w:jc w:val="both"/>
        <w:rPr>
          <w:rFonts w:ascii="Arial" w:hAnsi="Arial" w:cs="Arial"/>
        </w:rPr>
      </w:pPr>
      <w:r w:rsidRPr="00D51C81">
        <w:rPr>
          <w:rFonts w:ascii="Arial" w:hAnsi="Arial" w:cs="Arial"/>
        </w:rPr>
        <w:t>13 Leibniz Institute for Prevention Research and Epidemiology - BIPS, Bremen, Germany.</w:t>
      </w:r>
    </w:p>
    <w:p w14:paraId="01795DB3" w14:textId="77777777" w:rsidR="00D51C81" w:rsidRPr="00D51C81" w:rsidRDefault="00D51C81" w:rsidP="00D51C81">
      <w:pPr>
        <w:spacing w:line="240" w:lineRule="auto"/>
        <w:jc w:val="both"/>
        <w:rPr>
          <w:rFonts w:ascii="Arial" w:hAnsi="Arial" w:cs="Arial"/>
        </w:rPr>
      </w:pPr>
      <w:r w:rsidRPr="00D51C81">
        <w:rPr>
          <w:rFonts w:ascii="Arial" w:hAnsi="Arial" w:cs="Arial"/>
        </w:rPr>
        <w:t>14 The Generation R Study Group, Erasmus MC, University Medical Center Rotterdam, Rotterdam, the Netherlands.</w:t>
      </w:r>
    </w:p>
    <w:p w14:paraId="280C4A69" w14:textId="77777777" w:rsidR="00D51C81" w:rsidRPr="00D51C81" w:rsidRDefault="00D51C81" w:rsidP="00D51C81">
      <w:pPr>
        <w:spacing w:line="240" w:lineRule="auto"/>
        <w:jc w:val="both"/>
        <w:rPr>
          <w:rFonts w:ascii="Arial" w:hAnsi="Arial" w:cs="Arial"/>
        </w:rPr>
      </w:pPr>
      <w:r w:rsidRPr="00D51C81">
        <w:rPr>
          <w:rFonts w:ascii="Arial" w:hAnsi="Arial" w:cs="Arial"/>
        </w:rPr>
        <w:t>15 Research Centre of Applied and Preventive Cardiovascular Medicine, University of Turku, Turku, Finland.</w:t>
      </w:r>
    </w:p>
    <w:p w14:paraId="7A8F6254" w14:textId="77777777" w:rsidR="00D51C81" w:rsidRPr="00D51C81" w:rsidRDefault="00D51C81" w:rsidP="00D51C81">
      <w:pPr>
        <w:spacing w:line="240" w:lineRule="auto"/>
        <w:jc w:val="both"/>
        <w:rPr>
          <w:rFonts w:ascii="Arial" w:hAnsi="Arial" w:cs="Arial"/>
        </w:rPr>
      </w:pPr>
      <w:r w:rsidRPr="00D51C81">
        <w:rPr>
          <w:rFonts w:ascii="Arial" w:hAnsi="Arial" w:cs="Arial"/>
        </w:rPr>
        <w:t>16 Centre for Population Health Research, University of Turku and Turku University Hospital, Turku, Finland.</w:t>
      </w:r>
    </w:p>
    <w:p w14:paraId="69BC2118" w14:textId="77777777" w:rsidR="00D51C81" w:rsidRPr="00D51C81" w:rsidRDefault="00D51C81" w:rsidP="00D51C81">
      <w:pPr>
        <w:spacing w:line="240" w:lineRule="auto"/>
        <w:jc w:val="both"/>
        <w:rPr>
          <w:rFonts w:ascii="Arial" w:hAnsi="Arial" w:cs="Arial"/>
        </w:rPr>
      </w:pPr>
      <w:r w:rsidRPr="00D51C81">
        <w:rPr>
          <w:rFonts w:ascii="Arial" w:hAnsi="Arial" w:cs="Arial"/>
        </w:rPr>
        <w:t xml:space="preserve">17 Department of Clinical Science and Education, </w:t>
      </w:r>
      <w:proofErr w:type="spellStart"/>
      <w:r w:rsidRPr="00D51C81">
        <w:rPr>
          <w:rFonts w:ascii="Arial" w:hAnsi="Arial" w:cs="Arial"/>
        </w:rPr>
        <w:t>Södersjukhuset</w:t>
      </w:r>
      <w:proofErr w:type="spellEnd"/>
      <w:r w:rsidRPr="00D51C81">
        <w:rPr>
          <w:rFonts w:ascii="Arial" w:hAnsi="Arial" w:cs="Arial"/>
        </w:rPr>
        <w:t xml:space="preserve">, Karolinska </w:t>
      </w:r>
      <w:proofErr w:type="spellStart"/>
      <w:r w:rsidRPr="00D51C81">
        <w:rPr>
          <w:rFonts w:ascii="Arial" w:hAnsi="Arial" w:cs="Arial"/>
        </w:rPr>
        <w:t>Institutet</w:t>
      </w:r>
      <w:proofErr w:type="spellEnd"/>
      <w:r w:rsidRPr="00D51C81">
        <w:rPr>
          <w:rFonts w:ascii="Arial" w:hAnsi="Arial" w:cs="Arial"/>
        </w:rPr>
        <w:t>, Stockholm, Sweden.</w:t>
      </w:r>
    </w:p>
    <w:p w14:paraId="714E7F97" w14:textId="37AAC96E" w:rsidR="00D51C81" w:rsidRPr="00D51C81" w:rsidRDefault="00D51C81" w:rsidP="00D51C81">
      <w:pPr>
        <w:spacing w:line="240" w:lineRule="auto"/>
        <w:jc w:val="both"/>
        <w:rPr>
          <w:rFonts w:ascii="Arial" w:hAnsi="Arial" w:cs="Arial"/>
        </w:rPr>
      </w:pPr>
      <w:r w:rsidRPr="00D51C81">
        <w:rPr>
          <w:rFonts w:ascii="Arial" w:hAnsi="Arial" w:cs="Arial"/>
        </w:rPr>
        <w:t xml:space="preserve">18 School of Medicine and Public Health, University of Newcastle, Newcastle, NSW, Australia. </w:t>
      </w:r>
    </w:p>
    <w:p w14:paraId="6B81B6F1" w14:textId="77777777" w:rsidR="00D51C81" w:rsidRPr="00D51C81" w:rsidRDefault="00D51C81" w:rsidP="00D51C81">
      <w:pPr>
        <w:spacing w:line="240" w:lineRule="auto"/>
        <w:jc w:val="both"/>
        <w:rPr>
          <w:rFonts w:ascii="Arial" w:hAnsi="Arial" w:cs="Arial"/>
        </w:rPr>
      </w:pPr>
      <w:r w:rsidRPr="00D51C81">
        <w:rPr>
          <w:rFonts w:ascii="Arial" w:hAnsi="Arial" w:cs="Arial"/>
        </w:rPr>
        <w:t>19 Mothers and Babies Research Program, Hunter Medical Research Institute, Newcastle, NSW, Australia.</w:t>
      </w:r>
    </w:p>
    <w:p w14:paraId="6A543BC0" w14:textId="77777777" w:rsidR="00D51C81" w:rsidRPr="00D51C81" w:rsidRDefault="00D51C81" w:rsidP="00D51C81">
      <w:pPr>
        <w:spacing w:line="240" w:lineRule="auto"/>
        <w:jc w:val="both"/>
        <w:rPr>
          <w:rFonts w:ascii="Arial" w:hAnsi="Arial" w:cs="Arial"/>
        </w:rPr>
      </w:pPr>
      <w:r w:rsidRPr="00D51C81">
        <w:rPr>
          <w:rFonts w:ascii="Arial" w:hAnsi="Arial" w:cs="Arial"/>
        </w:rPr>
        <w:t>20 Human Development and Health, Faculty of Medicine, University of Southampton, Southampton, UK.</w:t>
      </w:r>
    </w:p>
    <w:p w14:paraId="3C852CDC" w14:textId="77777777" w:rsidR="00D51C81" w:rsidRPr="00D51C81" w:rsidRDefault="00D51C81" w:rsidP="00D51C81">
      <w:pPr>
        <w:spacing w:line="240" w:lineRule="auto"/>
        <w:jc w:val="both"/>
        <w:rPr>
          <w:rFonts w:ascii="Arial" w:hAnsi="Arial" w:cs="Arial"/>
        </w:rPr>
      </w:pPr>
      <w:r w:rsidRPr="00D51C81">
        <w:rPr>
          <w:rFonts w:ascii="Arial" w:hAnsi="Arial" w:cs="Arial"/>
        </w:rPr>
        <w:t>21 Institute of Asthma and Allergy Prevention, Helmholtz Zentrum München, German Research Center for Environmental Health, Neuherberg, Germany.</w:t>
      </w:r>
    </w:p>
    <w:p w14:paraId="5C16D447" w14:textId="2B08FF9F" w:rsidR="00D51C81" w:rsidRPr="006D6134" w:rsidRDefault="00D51C81" w:rsidP="00D51C81">
      <w:pPr>
        <w:spacing w:line="240" w:lineRule="auto"/>
        <w:jc w:val="both"/>
        <w:rPr>
          <w:rFonts w:ascii="Arial" w:hAnsi="Arial" w:cs="Arial"/>
          <w:lang w:val="fr-FR"/>
        </w:rPr>
      </w:pPr>
      <w:r w:rsidRPr="006D6134">
        <w:rPr>
          <w:rFonts w:ascii="Arial" w:hAnsi="Arial" w:cs="Arial"/>
          <w:lang w:val="fr-FR"/>
        </w:rPr>
        <w:t xml:space="preserve">22 Université Paris Cité, Inserm, </w:t>
      </w:r>
      <w:proofErr w:type="spellStart"/>
      <w:r w:rsidR="00C316E5" w:rsidRPr="006D6134">
        <w:rPr>
          <w:rFonts w:ascii="Arial" w:hAnsi="Arial" w:cs="Arial"/>
          <w:lang w:val="fr-FR"/>
        </w:rPr>
        <w:t>HealthFex</w:t>
      </w:r>
      <w:proofErr w:type="spellEnd"/>
      <w:r w:rsidRPr="006D6134">
        <w:rPr>
          <w:rFonts w:ascii="Arial" w:hAnsi="Arial" w:cs="Arial"/>
          <w:lang w:val="fr-FR"/>
        </w:rPr>
        <w:t>, Paris, France.</w:t>
      </w:r>
    </w:p>
    <w:p w14:paraId="72DA9842" w14:textId="77777777" w:rsidR="00D51C81" w:rsidRPr="00D51C81" w:rsidRDefault="00D51C81" w:rsidP="00D51C81">
      <w:pPr>
        <w:spacing w:line="240" w:lineRule="auto"/>
        <w:jc w:val="both"/>
        <w:rPr>
          <w:rFonts w:ascii="Arial" w:hAnsi="Arial" w:cs="Arial"/>
        </w:rPr>
      </w:pPr>
      <w:r w:rsidRPr="00D51C81">
        <w:rPr>
          <w:rFonts w:ascii="Arial" w:hAnsi="Arial" w:cs="Arial"/>
        </w:rPr>
        <w:t>23 COPSAC, Copenhagen Prospective Studies on Asthma in Childhood, Herlev and Gentofte Hospital, University of Copenhagen, Copenhagen, Denmark.</w:t>
      </w:r>
    </w:p>
    <w:p w14:paraId="47100E78" w14:textId="77777777" w:rsidR="00D51C81" w:rsidRPr="00D51C81" w:rsidRDefault="00D51C81" w:rsidP="00D51C81">
      <w:pPr>
        <w:spacing w:line="240" w:lineRule="auto"/>
        <w:jc w:val="both"/>
        <w:rPr>
          <w:rFonts w:ascii="Arial" w:hAnsi="Arial" w:cs="Arial"/>
        </w:rPr>
      </w:pPr>
      <w:r w:rsidRPr="00D51C81">
        <w:rPr>
          <w:rFonts w:ascii="Arial" w:hAnsi="Arial" w:cs="Arial"/>
        </w:rPr>
        <w:t>24 Department of Clinical Medicine, University of Copenhagen, Copenhagen, Denmark.</w:t>
      </w:r>
    </w:p>
    <w:p w14:paraId="4E07DA0D" w14:textId="77777777" w:rsidR="00D51C81" w:rsidRPr="00D51C81" w:rsidRDefault="00D51C81" w:rsidP="00D51C81">
      <w:pPr>
        <w:spacing w:line="240" w:lineRule="auto"/>
        <w:jc w:val="both"/>
        <w:rPr>
          <w:rFonts w:ascii="Arial" w:hAnsi="Arial" w:cs="Arial"/>
        </w:rPr>
      </w:pPr>
      <w:r w:rsidRPr="00D51C81">
        <w:rPr>
          <w:rFonts w:ascii="Arial" w:hAnsi="Arial" w:cs="Arial"/>
        </w:rPr>
        <w:t xml:space="preserve">25 Department of Pediatrics, Copenhagen University Hospital - </w:t>
      </w:r>
      <w:proofErr w:type="spellStart"/>
      <w:r w:rsidRPr="00D51C81">
        <w:rPr>
          <w:rFonts w:ascii="Arial" w:hAnsi="Arial" w:cs="Arial"/>
        </w:rPr>
        <w:t>Næstved</w:t>
      </w:r>
      <w:proofErr w:type="spellEnd"/>
      <w:r w:rsidRPr="00D51C81">
        <w:rPr>
          <w:rFonts w:ascii="Arial" w:hAnsi="Arial" w:cs="Arial"/>
        </w:rPr>
        <w:t>, Slagelse and Ringsted, Slagelse, Denmark.</w:t>
      </w:r>
    </w:p>
    <w:p w14:paraId="1E44F101" w14:textId="77777777" w:rsidR="00D51C81" w:rsidRPr="00D51C81" w:rsidRDefault="00D51C81" w:rsidP="00D51C81">
      <w:pPr>
        <w:spacing w:line="240" w:lineRule="auto"/>
        <w:jc w:val="both"/>
        <w:rPr>
          <w:rFonts w:ascii="Arial" w:hAnsi="Arial" w:cs="Arial"/>
        </w:rPr>
      </w:pPr>
      <w:r w:rsidRPr="00D51C81">
        <w:rPr>
          <w:rFonts w:ascii="Arial" w:hAnsi="Arial" w:cs="Arial"/>
        </w:rPr>
        <w:t>26 Department of Pediatrics, Copenhagen University Hospital - Amager and Hvidovre, Hvidovre, Denmark.</w:t>
      </w:r>
    </w:p>
    <w:p w14:paraId="55DE6364" w14:textId="06F6BAC0" w:rsidR="00D51C81" w:rsidRPr="00D51C81" w:rsidRDefault="00D51C81" w:rsidP="00D51C81">
      <w:pPr>
        <w:spacing w:line="240" w:lineRule="auto"/>
        <w:jc w:val="both"/>
        <w:rPr>
          <w:rFonts w:ascii="Arial" w:hAnsi="Arial" w:cs="Arial"/>
        </w:rPr>
      </w:pPr>
      <w:r w:rsidRPr="00D51C81">
        <w:rPr>
          <w:rFonts w:ascii="Arial" w:hAnsi="Arial" w:cs="Arial"/>
        </w:rPr>
        <w:t>27 Division of Immunology, Immunity to Infection and Respiratory Medicine, School of Biological Sciences, The University of Manchester, Manchester Academic Health Science Centre, and Manchester University NHS Foundation Trust, Manchester, United Kingdom.</w:t>
      </w:r>
    </w:p>
    <w:p w14:paraId="4F97DDBA" w14:textId="77777777" w:rsidR="00D51C81" w:rsidRPr="00D51C81" w:rsidRDefault="00D51C81" w:rsidP="00D51C81">
      <w:pPr>
        <w:spacing w:line="240" w:lineRule="auto"/>
        <w:jc w:val="both"/>
        <w:rPr>
          <w:rFonts w:ascii="Arial" w:hAnsi="Arial" w:cs="Arial"/>
        </w:rPr>
      </w:pPr>
      <w:r w:rsidRPr="00D51C81">
        <w:rPr>
          <w:rFonts w:ascii="Arial" w:hAnsi="Arial" w:cs="Arial"/>
        </w:rPr>
        <w:t>28 IUF – Leibniz Research Institute for Environmental Medicine, Düsseldorf, Germany.</w:t>
      </w:r>
    </w:p>
    <w:p w14:paraId="1021FFB7" w14:textId="77777777" w:rsidR="00D51C81" w:rsidRPr="00D51C81" w:rsidRDefault="00D51C81" w:rsidP="00D51C81">
      <w:pPr>
        <w:spacing w:line="240" w:lineRule="auto"/>
        <w:jc w:val="both"/>
        <w:rPr>
          <w:rFonts w:ascii="Arial" w:hAnsi="Arial" w:cs="Arial"/>
        </w:rPr>
      </w:pPr>
      <w:r w:rsidRPr="00D51C81">
        <w:rPr>
          <w:rFonts w:ascii="Arial" w:hAnsi="Arial" w:cs="Arial"/>
        </w:rPr>
        <w:t xml:space="preserve">29 Department of Genetics, Physical Anthropology and Animal Physiology, University of the Basque Country (UPV/EHU), </w:t>
      </w:r>
      <w:proofErr w:type="spellStart"/>
      <w:r w:rsidRPr="00D51C81">
        <w:rPr>
          <w:rFonts w:ascii="Arial" w:hAnsi="Arial" w:cs="Arial"/>
        </w:rPr>
        <w:t>Leioa</w:t>
      </w:r>
      <w:proofErr w:type="spellEnd"/>
      <w:r w:rsidRPr="00D51C81">
        <w:rPr>
          <w:rFonts w:ascii="Arial" w:hAnsi="Arial" w:cs="Arial"/>
        </w:rPr>
        <w:t>, Spain.</w:t>
      </w:r>
    </w:p>
    <w:p w14:paraId="035BCC7A" w14:textId="77777777" w:rsidR="00D51C81" w:rsidRPr="00D51C81" w:rsidRDefault="00D51C81" w:rsidP="00D51C81">
      <w:pPr>
        <w:spacing w:line="240" w:lineRule="auto"/>
        <w:jc w:val="both"/>
        <w:rPr>
          <w:rFonts w:ascii="Arial" w:hAnsi="Arial" w:cs="Arial"/>
        </w:rPr>
      </w:pPr>
      <w:r w:rsidRPr="00D51C81">
        <w:rPr>
          <w:rFonts w:ascii="Arial" w:hAnsi="Arial" w:cs="Arial"/>
        </w:rPr>
        <w:lastRenderedPageBreak/>
        <w:t xml:space="preserve">30 </w:t>
      </w:r>
      <w:proofErr w:type="spellStart"/>
      <w:r w:rsidRPr="00D51C81">
        <w:rPr>
          <w:rFonts w:ascii="Arial" w:hAnsi="Arial" w:cs="Arial"/>
        </w:rPr>
        <w:t>Biobizkaia</w:t>
      </w:r>
      <w:proofErr w:type="spellEnd"/>
      <w:r w:rsidRPr="00D51C81">
        <w:rPr>
          <w:rFonts w:ascii="Arial" w:hAnsi="Arial" w:cs="Arial"/>
        </w:rPr>
        <w:t xml:space="preserve"> Health Research Institute, </w:t>
      </w:r>
      <w:proofErr w:type="spellStart"/>
      <w:r w:rsidRPr="00D51C81">
        <w:rPr>
          <w:rFonts w:ascii="Arial" w:hAnsi="Arial" w:cs="Arial"/>
        </w:rPr>
        <w:t>Barakaldo</w:t>
      </w:r>
      <w:proofErr w:type="spellEnd"/>
      <w:r w:rsidRPr="00D51C81">
        <w:rPr>
          <w:rFonts w:ascii="Arial" w:hAnsi="Arial" w:cs="Arial"/>
        </w:rPr>
        <w:t>, Spain.</w:t>
      </w:r>
    </w:p>
    <w:p w14:paraId="73C01240" w14:textId="77777777" w:rsidR="00D51C81" w:rsidRPr="00D51C81" w:rsidRDefault="00D51C81" w:rsidP="00D51C81">
      <w:pPr>
        <w:spacing w:line="240" w:lineRule="auto"/>
        <w:jc w:val="both"/>
        <w:rPr>
          <w:rFonts w:ascii="Arial" w:hAnsi="Arial" w:cs="Arial"/>
        </w:rPr>
      </w:pPr>
      <w:r w:rsidRPr="00D51C81">
        <w:rPr>
          <w:rFonts w:ascii="Arial" w:hAnsi="Arial" w:cs="Arial"/>
        </w:rPr>
        <w:t>31 Department of Pulmonary and Allergy, Dr. von Hauner Children's Hospital, LMU Munich, University of Munich, Munich, Germany.</w:t>
      </w:r>
    </w:p>
    <w:p w14:paraId="2A89085A" w14:textId="334A83F6" w:rsidR="00D51C81" w:rsidRPr="00D51C81" w:rsidRDefault="00D51C81" w:rsidP="00D51C81">
      <w:pPr>
        <w:spacing w:line="240" w:lineRule="auto"/>
        <w:jc w:val="both"/>
        <w:rPr>
          <w:rFonts w:ascii="Arial" w:hAnsi="Arial" w:cs="Arial"/>
        </w:rPr>
      </w:pPr>
      <w:r w:rsidRPr="00D51C81">
        <w:rPr>
          <w:rFonts w:ascii="Arial" w:hAnsi="Arial" w:cs="Arial"/>
        </w:rPr>
        <w:t>32 German Center for Child and Adolescent Health</w:t>
      </w:r>
      <w:r w:rsidR="00BE2685">
        <w:rPr>
          <w:rFonts w:ascii="Arial" w:hAnsi="Arial" w:cs="Arial"/>
        </w:rPr>
        <w:t xml:space="preserve"> (</w:t>
      </w:r>
      <w:r w:rsidRPr="00D51C81">
        <w:rPr>
          <w:rFonts w:ascii="Arial" w:hAnsi="Arial" w:cs="Arial"/>
        </w:rPr>
        <w:t>DZKJ</w:t>
      </w:r>
      <w:r w:rsidR="00BE2685">
        <w:rPr>
          <w:rFonts w:ascii="Arial" w:hAnsi="Arial" w:cs="Arial"/>
        </w:rPr>
        <w:t>)</w:t>
      </w:r>
      <w:r w:rsidRPr="00D51C81">
        <w:rPr>
          <w:rFonts w:ascii="Arial" w:hAnsi="Arial" w:cs="Arial"/>
        </w:rPr>
        <w:t>, Munich, Germany.</w:t>
      </w:r>
    </w:p>
    <w:p w14:paraId="66123C22" w14:textId="77777777" w:rsidR="00D51C81" w:rsidRPr="00D51C81" w:rsidRDefault="00D51C81" w:rsidP="00D51C81">
      <w:pPr>
        <w:spacing w:line="240" w:lineRule="auto"/>
        <w:jc w:val="both"/>
        <w:rPr>
          <w:rFonts w:ascii="Arial" w:hAnsi="Arial" w:cs="Arial"/>
        </w:rPr>
      </w:pPr>
      <w:r w:rsidRPr="00D51C81">
        <w:rPr>
          <w:rFonts w:ascii="Arial" w:hAnsi="Arial" w:cs="Arial"/>
        </w:rPr>
        <w:t>33 Murdoch Children's Research Institute, Parkville, Australia.</w:t>
      </w:r>
    </w:p>
    <w:p w14:paraId="6499E394" w14:textId="77777777" w:rsidR="00D51C81" w:rsidRPr="00D51C81" w:rsidRDefault="00D51C81" w:rsidP="00D51C81">
      <w:pPr>
        <w:spacing w:line="240" w:lineRule="auto"/>
        <w:jc w:val="both"/>
        <w:rPr>
          <w:rFonts w:ascii="Arial" w:hAnsi="Arial" w:cs="Arial"/>
        </w:rPr>
      </w:pPr>
      <w:r w:rsidRPr="00D51C81">
        <w:rPr>
          <w:rFonts w:ascii="Arial" w:hAnsi="Arial" w:cs="Arial"/>
        </w:rPr>
        <w:t xml:space="preserve">34 Department of </w:t>
      </w:r>
      <w:proofErr w:type="spellStart"/>
      <w:r w:rsidRPr="00D51C81">
        <w:rPr>
          <w:rFonts w:ascii="Arial" w:hAnsi="Arial" w:cs="Arial"/>
        </w:rPr>
        <w:t>Paediatrics</w:t>
      </w:r>
      <w:proofErr w:type="spellEnd"/>
      <w:r w:rsidRPr="00D51C81">
        <w:rPr>
          <w:rFonts w:ascii="Arial" w:hAnsi="Arial" w:cs="Arial"/>
        </w:rPr>
        <w:t>, The University of Melbourne, Parkville, Australia.</w:t>
      </w:r>
    </w:p>
    <w:p w14:paraId="7EBC8EEF" w14:textId="162A5B38" w:rsidR="00D51C81" w:rsidRPr="00D51C81" w:rsidRDefault="00D51C81" w:rsidP="00D51C81">
      <w:pPr>
        <w:spacing w:line="240" w:lineRule="auto"/>
        <w:jc w:val="both"/>
        <w:rPr>
          <w:rFonts w:ascii="Arial" w:hAnsi="Arial" w:cs="Arial"/>
        </w:rPr>
      </w:pPr>
      <w:r w:rsidRPr="00D51C81">
        <w:rPr>
          <w:rFonts w:ascii="Arial" w:hAnsi="Arial" w:cs="Arial"/>
        </w:rPr>
        <w:t>35 Department of Allergy and Immunology, Royal Children's Hospital, Parkville, Australia.</w:t>
      </w:r>
    </w:p>
    <w:p w14:paraId="22C475CA" w14:textId="77777777" w:rsidR="00D51C81" w:rsidRPr="00D51C81" w:rsidRDefault="00D51C81" w:rsidP="00D51C81">
      <w:pPr>
        <w:spacing w:line="240" w:lineRule="auto"/>
        <w:jc w:val="both"/>
        <w:rPr>
          <w:rFonts w:ascii="Arial" w:hAnsi="Arial" w:cs="Arial"/>
        </w:rPr>
      </w:pPr>
      <w:r w:rsidRPr="00D51C81">
        <w:rPr>
          <w:rFonts w:ascii="Arial" w:hAnsi="Arial" w:cs="Arial"/>
        </w:rPr>
        <w:t>36 Department of Respiratory Sciences, University of Leicester, Leicester, UK.</w:t>
      </w:r>
    </w:p>
    <w:p w14:paraId="65E78FBC" w14:textId="77777777" w:rsidR="00D51C81" w:rsidRPr="00D51C81" w:rsidRDefault="00D51C81" w:rsidP="00D51C81">
      <w:pPr>
        <w:spacing w:line="240" w:lineRule="auto"/>
        <w:jc w:val="both"/>
        <w:rPr>
          <w:rFonts w:ascii="Arial" w:hAnsi="Arial" w:cs="Arial"/>
        </w:rPr>
      </w:pPr>
      <w:r w:rsidRPr="00D51C81">
        <w:rPr>
          <w:rFonts w:ascii="Arial" w:hAnsi="Arial" w:cs="Arial"/>
        </w:rPr>
        <w:t xml:space="preserve">37 Research Unit of Molecular Epidemiology, Helmholtz Zentrum München, German Research Center for Environmental Health, </w:t>
      </w:r>
      <w:proofErr w:type="spellStart"/>
      <w:r w:rsidRPr="00D51C81">
        <w:rPr>
          <w:rFonts w:ascii="Arial" w:hAnsi="Arial" w:cs="Arial"/>
        </w:rPr>
        <w:t>Ingolstädter</w:t>
      </w:r>
      <w:proofErr w:type="spellEnd"/>
      <w:r w:rsidRPr="00D51C81">
        <w:rPr>
          <w:rFonts w:ascii="Arial" w:hAnsi="Arial" w:cs="Arial"/>
        </w:rPr>
        <w:t xml:space="preserve"> </w:t>
      </w:r>
      <w:proofErr w:type="spellStart"/>
      <w:r w:rsidRPr="00D51C81">
        <w:rPr>
          <w:rFonts w:ascii="Arial" w:hAnsi="Arial" w:cs="Arial"/>
        </w:rPr>
        <w:t>Landstraße</w:t>
      </w:r>
      <w:proofErr w:type="spellEnd"/>
      <w:r w:rsidRPr="00D51C81">
        <w:rPr>
          <w:rFonts w:ascii="Arial" w:hAnsi="Arial" w:cs="Arial"/>
        </w:rPr>
        <w:t xml:space="preserve"> 1, </w:t>
      </w:r>
      <w:proofErr w:type="spellStart"/>
      <w:r w:rsidRPr="00D51C81">
        <w:rPr>
          <w:rFonts w:ascii="Arial" w:hAnsi="Arial" w:cs="Arial"/>
        </w:rPr>
        <w:t>Neuherberg</w:t>
      </w:r>
      <w:proofErr w:type="spellEnd"/>
      <w:r w:rsidRPr="00D51C81">
        <w:rPr>
          <w:rFonts w:ascii="Arial" w:hAnsi="Arial" w:cs="Arial"/>
        </w:rPr>
        <w:t>, 85764, Germany.</w:t>
      </w:r>
    </w:p>
    <w:p w14:paraId="7F8218D4" w14:textId="77777777" w:rsidR="00D51C81" w:rsidRPr="00D51C81" w:rsidRDefault="00D51C81" w:rsidP="00D51C81">
      <w:pPr>
        <w:spacing w:line="240" w:lineRule="auto"/>
        <w:jc w:val="both"/>
        <w:rPr>
          <w:rFonts w:ascii="Arial" w:hAnsi="Arial" w:cs="Arial"/>
          <w:lang w:val="de-DE"/>
        </w:rPr>
      </w:pPr>
      <w:r w:rsidRPr="00D51C81">
        <w:rPr>
          <w:rFonts w:ascii="Arial" w:hAnsi="Arial" w:cs="Arial"/>
          <w:lang w:val="de-DE"/>
        </w:rPr>
        <w:t xml:space="preserve">38 German Center </w:t>
      </w:r>
      <w:proofErr w:type="spellStart"/>
      <w:r w:rsidRPr="00D51C81">
        <w:rPr>
          <w:rFonts w:ascii="Arial" w:hAnsi="Arial" w:cs="Arial"/>
          <w:lang w:val="de-DE"/>
        </w:rPr>
        <w:t>for</w:t>
      </w:r>
      <w:proofErr w:type="spellEnd"/>
      <w:r w:rsidRPr="00D51C81">
        <w:rPr>
          <w:rFonts w:ascii="Arial" w:hAnsi="Arial" w:cs="Arial"/>
          <w:lang w:val="de-DE"/>
        </w:rPr>
        <w:t xml:space="preserve"> Diabetes Research (DZD), Ingolstädter Landstraße 1, Neuherberg, 85764, Germany.</w:t>
      </w:r>
    </w:p>
    <w:p w14:paraId="3CFF6EAF" w14:textId="5BD19887" w:rsidR="00D51C81" w:rsidRPr="00D51C81" w:rsidRDefault="00D51C81" w:rsidP="00D51C81">
      <w:pPr>
        <w:spacing w:line="240" w:lineRule="auto"/>
        <w:jc w:val="both"/>
        <w:rPr>
          <w:rFonts w:ascii="Arial" w:hAnsi="Arial" w:cs="Arial"/>
        </w:rPr>
      </w:pPr>
      <w:r w:rsidRPr="00D51C81">
        <w:rPr>
          <w:rFonts w:ascii="Arial" w:hAnsi="Arial" w:cs="Arial"/>
        </w:rPr>
        <w:t>39 Institute of Environmental Medicine and Integrative Health, University Hosp</w:t>
      </w:r>
      <w:r w:rsidR="00C54883">
        <w:rPr>
          <w:rFonts w:ascii="Arial" w:hAnsi="Arial" w:cs="Arial"/>
        </w:rPr>
        <w:t>i</w:t>
      </w:r>
      <w:r w:rsidRPr="00D51C81">
        <w:rPr>
          <w:rFonts w:ascii="Arial" w:hAnsi="Arial" w:cs="Arial"/>
        </w:rPr>
        <w:t>tal and Faculty of Medicine, University of Augsburg, Augsburg, Germany.</w:t>
      </w:r>
    </w:p>
    <w:p w14:paraId="2E45F82E" w14:textId="77777777" w:rsidR="00D51C81" w:rsidRPr="00D51C81" w:rsidRDefault="00D51C81" w:rsidP="00D51C81">
      <w:pPr>
        <w:spacing w:line="240" w:lineRule="auto"/>
        <w:jc w:val="both"/>
        <w:rPr>
          <w:rFonts w:ascii="Arial" w:hAnsi="Arial" w:cs="Arial"/>
        </w:rPr>
      </w:pPr>
      <w:r w:rsidRPr="00D51C81">
        <w:rPr>
          <w:rFonts w:ascii="Arial" w:hAnsi="Arial" w:cs="Arial"/>
        </w:rPr>
        <w:t>40 Institute of Environmental Medicine, Helmholtz Center Munich-German Research Center for Environmental Health, Augsburg, Germany.</w:t>
      </w:r>
    </w:p>
    <w:p w14:paraId="4D4ED6ED" w14:textId="2FEF037E" w:rsidR="00D51C81" w:rsidRPr="00D51C81" w:rsidRDefault="00D51C81" w:rsidP="00D51C81">
      <w:pPr>
        <w:spacing w:line="240" w:lineRule="auto"/>
        <w:jc w:val="both"/>
        <w:rPr>
          <w:rFonts w:ascii="Arial" w:hAnsi="Arial" w:cs="Arial"/>
        </w:rPr>
      </w:pPr>
      <w:r w:rsidRPr="00D51C81">
        <w:rPr>
          <w:rFonts w:ascii="Arial" w:hAnsi="Arial" w:cs="Arial"/>
        </w:rPr>
        <w:t xml:space="preserve">41 Department of Clinical Chemistry, </w:t>
      </w:r>
      <w:proofErr w:type="spellStart"/>
      <w:r w:rsidRPr="00D51C81">
        <w:rPr>
          <w:rFonts w:ascii="Arial" w:hAnsi="Arial" w:cs="Arial"/>
        </w:rPr>
        <w:t>Fimlab</w:t>
      </w:r>
      <w:proofErr w:type="spellEnd"/>
      <w:r w:rsidRPr="00D51C81">
        <w:rPr>
          <w:rFonts w:ascii="Arial" w:hAnsi="Arial" w:cs="Arial"/>
        </w:rPr>
        <w:t xml:space="preserve"> Laboratories, Tampere 33520, Finland.</w:t>
      </w:r>
    </w:p>
    <w:p w14:paraId="6498103F" w14:textId="6DF344DB" w:rsidR="00D51C81" w:rsidRPr="00D51C81" w:rsidRDefault="00D51C81" w:rsidP="00D51C81">
      <w:pPr>
        <w:spacing w:line="240" w:lineRule="auto"/>
        <w:jc w:val="both"/>
        <w:rPr>
          <w:rFonts w:ascii="Arial" w:hAnsi="Arial" w:cs="Arial"/>
        </w:rPr>
      </w:pPr>
      <w:r w:rsidRPr="00D51C81">
        <w:rPr>
          <w:rFonts w:ascii="Arial" w:hAnsi="Arial" w:cs="Arial"/>
        </w:rPr>
        <w:t>42 Department of Clinical Chemistry, Finnish Cardiovascular Research Center - Tampere, Faculty of Medicine and Health Technology, Tampere University, Tampere 33014, Finland.</w:t>
      </w:r>
    </w:p>
    <w:p w14:paraId="38B42C09" w14:textId="77777777" w:rsidR="00D51C81" w:rsidRPr="00D51C81" w:rsidRDefault="00D51C81" w:rsidP="00D51C81">
      <w:pPr>
        <w:spacing w:line="240" w:lineRule="auto"/>
        <w:jc w:val="both"/>
        <w:rPr>
          <w:rFonts w:ascii="Arial" w:hAnsi="Arial" w:cs="Arial"/>
        </w:rPr>
      </w:pPr>
      <w:r w:rsidRPr="00D51C81">
        <w:rPr>
          <w:rFonts w:ascii="Arial" w:hAnsi="Arial" w:cs="Arial"/>
        </w:rPr>
        <w:t>43 Department of Cardiology, Heart Center, Tampere University Hospital, Tampere 33521, Finland.</w:t>
      </w:r>
    </w:p>
    <w:p w14:paraId="730A255D" w14:textId="77777777" w:rsidR="00D51C81" w:rsidRPr="00D51C81" w:rsidRDefault="00D51C81" w:rsidP="00D51C81">
      <w:pPr>
        <w:spacing w:line="240" w:lineRule="auto"/>
        <w:jc w:val="both"/>
        <w:rPr>
          <w:rFonts w:ascii="Arial" w:hAnsi="Arial" w:cs="Arial"/>
        </w:rPr>
      </w:pPr>
      <w:r w:rsidRPr="00D51C81">
        <w:rPr>
          <w:rFonts w:ascii="Arial" w:hAnsi="Arial" w:cs="Arial"/>
        </w:rPr>
        <w:t>44 Department of Public Health, University of Turku and Turku University Hospital, Turku, Finland.</w:t>
      </w:r>
    </w:p>
    <w:p w14:paraId="674867A7" w14:textId="77777777" w:rsidR="00D51C81" w:rsidRPr="00D51C81" w:rsidRDefault="00D51C81" w:rsidP="00D51C81">
      <w:pPr>
        <w:spacing w:line="240" w:lineRule="auto"/>
        <w:jc w:val="both"/>
        <w:rPr>
          <w:rFonts w:ascii="Arial" w:hAnsi="Arial" w:cs="Arial"/>
        </w:rPr>
      </w:pPr>
      <w:r w:rsidRPr="00D51C81">
        <w:rPr>
          <w:rFonts w:ascii="Arial" w:hAnsi="Arial" w:cs="Arial"/>
        </w:rPr>
        <w:t>45 Paavo Nurmi Centre, Unit for Health and Physical Activity, University of Turku, Turku, Finland.</w:t>
      </w:r>
    </w:p>
    <w:p w14:paraId="5FBD7012" w14:textId="77777777" w:rsidR="00D51C81" w:rsidRPr="00D51C81" w:rsidRDefault="00D51C81" w:rsidP="00D51C81">
      <w:pPr>
        <w:spacing w:line="240" w:lineRule="auto"/>
        <w:jc w:val="both"/>
        <w:rPr>
          <w:rFonts w:ascii="Arial" w:hAnsi="Arial" w:cs="Arial"/>
        </w:rPr>
      </w:pPr>
      <w:r w:rsidRPr="00D51C81">
        <w:rPr>
          <w:rFonts w:ascii="Arial" w:hAnsi="Arial" w:cs="Arial"/>
        </w:rPr>
        <w:t>46 Division of Immunopathology, Department of Pathophysiology and Allergy Research, Center for Pathophysiology, Infectiology and Immunology, Medical University of Vienna, Vienna, Austria.</w:t>
      </w:r>
    </w:p>
    <w:p w14:paraId="01814CCB" w14:textId="5F110404" w:rsidR="00D51C81" w:rsidRPr="00D51C81" w:rsidRDefault="00D51C81" w:rsidP="00D51C81">
      <w:pPr>
        <w:spacing w:line="240" w:lineRule="auto"/>
        <w:jc w:val="both"/>
        <w:rPr>
          <w:rFonts w:ascii="Arial" w:hAnsi="Arial" w:cs="Arial"/>
        </w:rPr>
      </w:pPr>
      <w:r w:rsidRPr="00D51C81">
        <w:rPr>
          <w:rFonts w:ascii="Arial" w:hAnsi="Arial" w:cs="Arial"/>
        </w:rPr>
        <w:t xml:space="preserve">47 </w:t>
      </w:r>
      <w:r w:rsidR="00FA7609" w:rsidRPr="00FA7609">
        <w:rPr>
          <w:rFonts w:ascii="Arial" w:hAnsi="Arial" w:cs="Arial"/>
        </w:rPr>
        <w:t>Center for Molecular Allergology,</w:t>
      </w:r>
      <w:r w:rsidR="00FA7609">
        <w:rPr>
          <w:rFonts w:ascii="Arial" w:hAnsi="Arial" w:cs="Arial"/>
        </w:rPr>
        <w:t xml:space="preserve"> </w:t>
      </w:r>
      <w:r w:rsidRPr="00D51C81">
        <w:rPr>
          <w:rFonts w:ascii="Arial" w:hAnsi="Arial" w:cs="Arial"/>
        </w:rPr>
        <w:t xml:space="preserve">Karl Landsteiner University, </w:t>
      </w:r>
      <w:proofErr w:type="spellStart"/>
      <w:r w:rsidRPr="00D51C81">
        <w:rPr>
          <w:rFonts w:ascii="Arial" w:hAnsi="Arial" w:cs="Arial"/>
        </w:rPr>
        <w:t>Krems</w:t>
      </w:r>
      <w:proofErr w:type="spellEnd"/>
      <w:r w:rsidRPr="00D51C81">
        <w:rPr>
          <w:rFonts w:ascii="Arial" w:hAnsi="Arial" w:cs="Arial"/>
        </w:rPr>
        <w:t>, Austria.</w:t>
      </w:r>
    </w:p>
    <w:p w14:paraId="586BAA96" w14:textId="77777777" w:rsidR="00D51C81" w:rsidRPr="00D51C81" w:rsidRDefault="00D51C81" w:rsidP="00D51C81">
      <w:pPr>
        <w:spacing w:line="240" w:lineRule="auto"/>
        <w:jc w:val="both"/>
        <w:rPr>
          <w:rFonts w:ascii="Arial" w:hAnsi="Arial" w:cs="Arial"/>
        </w:rPr>
      </w:pPr>
      <w:r w:rsidRPr="00D51C81">
        <w:rPr>
          <w:rFonts w:ascii="Arial" w:hAnsi="Arial" w:cs="Arial"/>
        </w:rPr>
        <w:t>48 Epidemiology and Environmental Health Joint Research Unit, FISABIO-</w:t>
      </w:r>
      <w:proofErr w:type="spellStart"/>
      <w:r w:rsidRPr="00D51C81">
        <w:rPr>
          <w:rFonts w:ascii="Arial" w:hAnsi="Arial" w:cs="Arial"/>
        </w:rPr>
        <w:t>Universitat</w:t>
      </w:r>
      <w:proofErr w:type="spellEnd"/>
      <w:r w:rsidRPr="00D51C81">
        <w:rPr>
          <w:rFonts w:ascii="Arial" w:hAnsi="Arial" w:cs="Arial"/>
        </w:rPr>
        <w:t xml:space="preserve"> Jaume I–</w:t>
      </w:r>
      <w:proofErr w:type="spellStart"/>
      <w:r w:rsidRPr="00D51C81">
        <w:rPr>
          <w:rFonts w:ascii="Arial" w:hAnsi="Arial" w:cs="Arial"/>
        </w:rPr>
        <w:t>Universitat</w:t>
      </w:r>
      <w:proofErr w:type="spellEnd"/>
      <w:r w:rsidRPr="00D51C81">
        <w:rPr>
          <w:rFonts w:ascii="Arial" w:hAnsi="Arial" w:cs="Arial"/>
        </w:rPr>
        <w:t xml:space="preserve"> de València, Valencia, Spain.</w:t>
      </w:r>
    </w:p>
    <w:p w14:paraId="357C2817" w14:textId="77777777" w:rsidR="00D51C81" w:rsidRPr="00D51C81" w:rsidRDefault="00D51C81" w:rsidP="00D51C81">
      <w:pPr>
        <w:spacing w:line="240" w:lineRule="auto"/>
        <w:jc w:val="both"/>
        <w:rPr>
          <w:rFonts w:ascii="Arial" w:hAnsi="Arial" w:cs="Arial"/>
        </w:rPr>
      </w:pPr>
      <w:r w:rsidRPr="00D51C81">
        <w:rPr>
          <w:rFonts w:ascii="Arial" w:hAnsi="Arial" w:cs="Arial"/>
        </w:rPr>
        <w:t>49 Spanish Consortium for Research on Epidemiology and Public Health (CIBERESP), Madrid, Spain.</w:t>
      </w:r>
    </w:p>
    <w:p w14:paraId="771AD95D" w14:textId="5FE18D1C" w:rsidR="00D51C81" w:rsidRPr="006D6134" w:rsidRDefault="00D51C81" w:rsidP="00D51C81">
      <w:pPr>
        <w:spacing w:line="240" w:lineRule="auto"/>
        <w:jc w:val="both"/>
        <w:rPr>
          <w:rFonts w:ascii="Arial" w:hAnsi="Arial" w:cs="Arial"/>
          <w:lang w:val="fr-FR"/>
        </w:rPr>
      </w:pPr>
      <w:r w:rsidRPr="006D6134">
        <w:rPr>
          <w:rFonts w:ascii="Arial" w:hAnsi="Arial" w:cs="Arial"/>
          <w:lang w:val="fr-FR"/>
        </w:rPr>
        <w:t xml:space="preserve">50 </w:t>
      </w:r>
      <w:proofErr w:type="spellStart"/>
      <w:r w:rsidRPr="006D6134">
        <w:rPr>
          <w:rFonts w:ascii="Arial" w:hAnsi="Arial" w:cs="Arial"/>
          <w:lang w:val="fr-FR"/>
        </w:rPr>
        <w:t>Ib</w:t>
      </w:r>
      <w:proofErr w:type="spellEnd"/>
      <w:r w:rsidRPr="006D6134">
        <w:rPr>
          <w:rFonts w:ascii="Arial" w:hAnsi="Arial" w:cs="Arial"/>
          <w:lang w:val="fr-FR"/>
        </w:rPr>
        <w:t xml:space="preserve">-Salut, Area de Salut de </w:t>
      </w:r>
      <w:proofErr w:type="spellStart"/>
      <w:r w:rsidRPr="006D6134">
        <w:rPr>
          <w:rFonts w:ascii="Arial" w:hAnsi="Arial" w:cs="Arial"/>
          <w:lang w:val="fr-FR"/>
        </w:rPr>
        <w:t>Menorca</w:t>
      </w:r>
      <w:proofErr w:type="spellEnd"/>
      <w:r w:rsidRPr="006D6134">
        <w:rPr>
          <w:rFonts w:ascii="Arial" w:hAnsi="Arial" w:cs="Arial"/>
          <w:lang w:val="fr-FR"/>
        </w:rPr>
        <w:t>, Palma, Spain.</w:t>
      </w:r>
    </w:p>
    <w:p w14:paraId="5C11AAE9" w14:textId="20A5D93F" w:rsidR="00D51C81" w:rsidRPr="00D51C81" w:rsidRDefault="00D51C81" w:rsidP="00D51C81">
      <w:pPr>
        <w:spacing w:line="240" w:lineRule="auto"/>
        <w:jc w:val="both"/>
        <w:rPr>
          <w:rFonts w:ascii="Arial" w:hAnsi="Arial" w:cs="Arial"/>
        </w:rPr>
      </w:pPr>
      <w:r w:rsidRPr="00D51C81">
        <w:rPr>
          <w:rFonts w:ascii="Arial" w:hAnsi="Arial" w:cs="Arial"/>
        </w:rPr>
        <w:t>51 Member of the C</w:t>
      </w:r>
      <w:r w:rsidR="006908F7">
        <w:rPr>
          <w:rFonts w:ascii="Arial" w:hAnsi="Arial" w:cs="Arial"/>
        </w:rPr>
        <w:t>h</w:t>
      </w:r>
      <w:r w:rsidRPr="00D51C81">
        <w:rPr>
          <w:rFonts w:ascii="Arial" w:hAnsi="Arial" w:cs="Arial"/>
        </w:rPr>
        <w:t>ildhood Allergy and Tolerance Consortium (CHAMP), LMU Munich, Munich, Germany.</w:t>
      </w:r>
    </w:p>
    <w:p w14:paraId="2CD69CAA" w14:textId="77777777" w:rsidR="00D51C81" w:rsidRPr="00D51C81" w:rsidRDefault="00D51C81" w:rsidP="00D51C81">
      <w:pPr>
        <w:spacing w:line="240" w:lineRule="auto"/>
        <w:jc w:val="both"/>
        <w:rPr>
          <w:rFonts w:ascii="Arial" w:hAnsi="Arial" w:cs="Arial"/>
        </w:rPr>
      </w:pPr>
      <w:r w:rsidRPr="00D51C81">
        <w:rPr>
          <w:rFonts w:ascii="Arial" w:hAnsi="Arial" w:cs="Arial"/>
        </w:rPr>
        <w:t>52 Center of Allergy and Environment (ZAUM).</w:t>
      </w:r>
    </w:p>
    <w:p w14:paraId="4044EE70" w14:textId="77777777" w:rsidR="00D51C81" w:rsidRPr="00D51C81" w:rsidRDefault="00D51C81" w:rsidP="00D51C81">
      <w:pPr>
        <w:spacing w:line="240" w:lineRule="auto"/>
        <w:jc w:val="both"/>
        <w:rPr>
          <w:rFonts w:ascii="Arial" w:hAnsi="Arial" w:cs="Arial"/>
        </w:rPr>
      </w:pPr>
      <w:r w:rsidRPr="00D51C81">
        <w:rPr>
          <w:rFonts w:ascii="Arial" w:hAnsi="Arial" w:cs="Arial"/>
        </w:rPr>
        <w:t>53 Technical University and Helmholtz Center Munich.</w:t>
      </w:r>
    </w:p>
    <w:p w14:paraId="2F7C1FDF" w14:textId="77777777" w:rsidR="00D51C81" w:rsidRPr="00D51C81" w:rsidRDefault="00D51C81" w:rsidP="00D51C81">
      <w:pPr>
        <w:spacing w:line="240" w:lineRule="auto"/>
        <w:jc w:val="both"/>
        <w:rPr>
          <w:rFonts w:ascii="Arial" w:hAnsi="Arial" w:cs="Arial"/>
        </w:rPr>
      </w:pPr>
      <w:r w:rsidRPr="00D51C81">
        <w:rPr>
          <w:rFonts w:ascii="Arial" w:hAnsi="Arial" w:cs="Arial"/>
        </w:rPr>
        <w:lastRenderedPageBreak/>
        <w:t>54 German Center for Lung Research (DZL), Munich, Germany.</w:t>
      </w:r>
    </w:p>
    <w:p w14:paraId="47DF780A" w14:textId="77777777" w:rsidR="00D51C81" w:rsidRPr="00D51C81" w:rsidRDefault="00D51C81" w:rsidP="00D51C81">
      <w:pPr>
        <w:spacing w:line="240" w:lineRule="auto"/>
        <w:jc w:val="both"/>
        <w:rPr>
          <w:rFonts w:ascii="Arial" w:hAnsi="Arial" w:cs="Arial"/>
        </w:rPr>
      </w:pPr>
      <w:r w:rsidRPr="00D51C81">
        <w:rPr>
          <w:rFonts w:ascii="Arial" w:hAnsi="Arial" w:cs="Arial"/>
        </w:rPr>
        <w:t>55 Estonian Biobank Research Team.</w:t>
      </w:r>
    </w:p>
    <w:p w14:paraId="630D0327" w14:textId="77777777" w:rsidR="00D51C81" w:rsidRDefault="00D51C81" w:rsidP="00D51C81">
      <w:pPr>
        <w:spacing w:line="240" w:lineRule="auto"/>
        <w:jc w:val="both"/>
        <w:rPr>
          <w:rFonts w:ascii="Arial" w:hAnsi="Arial" w:cs="Arial"/>
        </w:rPr>
      </w:pPr>
      <w:r w:rsidRPr="00D51C81">
        <w:rPr>
          <w:rFonts w:ascii="Arial" w:hAnsi="Arial" w:cs="Arial"/>
        </w:rPr>
        <w:t xml:space="preserve">56 Department of </w:t>
      </w:r>
      <w:proofErr w:type="spellStart"/>
      <w:r w:rsidRPr="00D51C81">
        <w:rPr>
          <w:rFonts w:ascii="Arial" w:hAnsi="Arial" w:cs="Arial"/>
        </w:rPr>
        <w:t>Paediatric</w:t>
      </w:r>
      <w:proofErr w:type="spellEnd"/>
      <w:r w:rsidRPr="00D51C81">
        <w:rPr>
          <w:rFonts w:ascii="Arial" w:hAnsi="Arial" w:cs="Arial"/>
        </w:rPr>
        <w:t xml:space="preserve"> Respiratory Medicine, Immunology and Critical Care Medicine, Charité - </w:t>
      </w:r>
      <w:proofErr w:type="spellStart"/>
      <w:r w:rsidRPr="00D51C81">
        <w:rPr>
          <w:rFonts w:ascii="Arial" w:hAnsi="Arial" w:cs="Arial"/>
        </w:rPr>
        <w:t>Universitätsmedizin</w:t>
      </w:r>
      <w:proofErr w:type="spellEnd"/>
      <w:r w:rsidRPr="00D51C81">
        <w:rPr>
          <w:rFonts w:ascii="Arial" w:hAnsi="Arial" w:cs="Arial"/>
        </w:rPr>
        <w:t xml:space="preserve"> Berlin, corporate member of Freie Universität Berlin and Humboldt-Universität, Berlin, Germany.</w:t>
      </w:r>
    </w:p>
    <w:p w14:paraId="58751813" w14:textId="42518BCB" w:rsidR="00D51C81" w:rsidRDefault="00D51C81" w:rsidP="00D51C81">
      <w:pPr>
        <w:spacing w:line="240" w:lineRule="auto"/>
        <w:jc w:val="both"/>
        <w:rPr>
          <w:rFonts w:ascii="Arial" w:hAnsi="Arial" w:cs="Arial"/>
        </w:rPr>
      </w:pPr>
      <w:r w:rsidRPr="00D51C81">
        <w:rPr>
          <w:rFonts w:ascii="Arial" w:hAnsi="Arial" w:cs="Arial"/>
        </w:rPr>
        <w:t>57 Institute for Community Medicine, University Medicine Greifswald, Germany.</w:t>
      </w:r>
    </w:p>
    <w:p w14:paraId="1F15DF31" w14:textId="508F8180" w:rsidR="00EE0443" w:rsidRDefault="00D51C81" w:rsidP="00D51C81">
      <w:pPr>
        <w:spacing w:line="240" w:lineRule="auto"/>
        <w:jc w:val="both"/>
        <w:rPr>
          <w:rFonts w:ascii="Arial" w:hAnsi="Arial" w:cs="Arial"/>
        </w:rPr>
      </w:pPr>
      <w:r w:rsidRPr="00D51C81">
        <w:rPr>
          <w:rFonts w:ascii="Arial" w:hAnsi="Arial" w:cs="Arial"/>
        </w:rPr>
        <w:t>5</w:t>
      </w:r>
      <w:r w:rsidR="00EE0443">
        <w:rPr>
          <w:rFonts w:ascii="Arial" w:hAnsi="Arial" w:cs="Arial"/>
        </w:rPr>
        <w:t>8</w:t>
      </w:r>
      <w:r w:rsidRPr="00D51C81">
        <w:rPr>
          <w:rFonts w:ascii="Arial" w:hAnsi="Arial" w:cs="Arial"/>
        </w:rPr>
        <w:t xml:space="preserve"> </w:t>
      </w:r>
      <w:r w:rsidR="00EE0443" w:rsidRPr="00EE0443">
        <w:rPr>
          <w:rFonts w:ascii="Arial" w:hAnsi="Arial" w:cs="Arial"/>
        </w:rPr>
        <w:t>University Bremen, Faculty of Mathematics and Computer Science, Bremen, Germany</w:t>
      </w:r>
    </w:p>
    <w:p w14:paraId="29AA580C" w14:textId="5C0604BC" w:rsidR="006F3016" w:rsidRPr="00D51C81" w:rsidRDefault="006F3016" w:rsidP="00D51C81">
      <w:pPr>
        <w:spacing w:line="240" w:lineRule="auto"/>
        <w:jc w:val="both"/>
        <w:rPr>
          <w:rFonts w:ascii="Arial" w:hAnsi="Arial" w:cs="Arial"/>
        </w:rPr>
      </w:pPr>
      <w:r>
        <w:rPr>
          <w:rFonts w:ascii="Arial" w:hAnsi="Arial" w:cs="Arial"/>
        </w:rPr>
        <w:t>59</w:t>
      </w:r>
      <w:r w:rsidR="00D51C81" w:rsidRPr="00D51C81">
        <w:rPr>
          <w:rFonts w:ascii="Arial" w:hAnsi="Arial" w:cs="Arial"/>
        </w:rPr>
        <w:t xml:space="preserve"> Christine Kühne - Center for Allergy Research and Education, Davos, Switzerland.</w:t>
      </w:r>
    </w:p>
    <w:p w14:paraId="29300BF2" w14:textId="053AD07D" w:rsidR="00D51C81" w:rsidRPr="00D51C81" w:rsidRDefault="00D51C81" w:rsidP="00D51C81">
      <w:pPr>
        <w:spacing w:line="240" w:lineRule="auto"/>
        <w:jc w:val="both"/>
        <w:rPr>
          <w:rFonts w:ascii="Arial" w:hAnsi="Arial" w:cs="Arial"/>
        </w:rPr>
      </w:pPr>
      <w:r w:rsidRPr="00D51C81">
        <w:rPr>
          <w:rFonts w:ascii="Arial" w:hAnsi="Arial" w:cs="Arial"/>
        </w:rPr>
        <w:t>6</w:t>
      </w:r>
      <w:r w:rsidR="00A473DD">
        <w:rPr>
          <w:rFonts w:ascii="Arial" w:hAnsi="Arial" w:cs="Arial"/>
        </w:rPr>
        <w:t>0</w:t>
      </w:r>
      <w:r w:rsidRPr="00D51C81">
        <w:rPr>
          <w:rFonts w:ascii="Arial" w:hAnsi="Arial" w:cs="Arial"/>
        </w:rPr>
        <w:t xml:space="preserve"> Department of Pediatrics, Division of Respiratory Medicine and Allergology, Erasmus MC, University Medical Center Rotterdam, Rotterdam, the Netherlands.</w:t>
      </w:r>
    </w:p>
    <w:p w14:paraId="33471184" w14:textId="4E31BE1C" w:rsidR="00D51C81" w:rsidRDefault="00D51C81" w:rsidP="00D51C81">
      <w:pPr>
        <w:spacing w:line="240" w:lineRule="auto"/>
        <w:jc w:val="both"/>
        <w:rPr>
          <w:rFonts w:ascii="Arial" w:hAnsi="Arial" w:cs="Arial"/>
        </w:rPr>
      </w:pPr>
      <w:r w:rsidRPr="00D51C81">
        <w:rPr>
          <w:rFonts w:ascii="Arial" w:hAnsi="Arial" w:cs="Arial"/>
        </w:rPr>
        <w:t>6</w:t>
      </w:r>
      <w:r w:rsidR="00A473DD">
        <w:rPr>
          <w:rFonts w:ascii="Arial" w:hAnsi="Arial" w:cs="Arial"/>
        </w:rPr>
        <w:t>1</w:t>
      </w:r>
      <w:r w:rsidRPr="00D51C81">
        <w:rPr>
          <w:rFonts w:ascii="Arial" w:hAnsi="Arial" w:cs="Arial"/>
        </w:rPr>
        <w:t xml:space="preserve"> Department of Neonatal and Pediatric Intensive Care, Division of Neonatology, Erasmus MC, University Medical Center Rotterdam, Rotterdam, the Netherlands.</w:t>
      </w:r>
    </w:p>
    <w:p w14:paraId="59FDFFEA" w14:textId="6602DE4D" w:rsidR="00A50AAD" w:rsidRPr="00D51C81" w:rsidRDefault="00A50AAD" w:rsidP="00D51C81">
      <w:pPr>
        <w:spacing w:line="240" w:lineRule="auto"/>
        <w:jc w:val="both"/>
        <w:rPr>
          <w:rFonts w:ascii="Arial" w:hAnsi="Arial" w:cs="Arial"/>
        </w:rPr>
      </w:pPr>
      <w:r>
        <w:rPr>
          <w:rFonts w:ascii="Arial" w:hAnsi="Arial" w:cs="Arial"/>
        </w:rPr>
        <w:t>62</w:t>
      </w:r>
      <w:r w:rsidR="001D006B">
        <w:rPr>
          <w:rFonts w:ascii="Arial" w:hAnsi="Arial" w:cs="Arial"/>
        </w:rPr>
        <w:t xml:space="preserve"> </w:t>
      </w:r>
      <w:r w:rsidR="001D006B" w:rsidRPr="001D006B">
        <w:rPr>
          <w:rFonts w:ascii="Arial" w:hAnsi="Arial" w:cs="Arial"/>
        </w:rPr>
        <w:t>Department of Internal Medicine, Erasmus MC, University Medical Center Rotterdam, Rotterdam, the Netherlands</w:t>
      </w:r>
      <w:r w:rsidR="001D006B">
        <w:rPr>
          <w:rFonts w:ascii="Arial" w:hAnsi="Arial" w:cs="Arial"/>
        </w:rPr>
        <w:t>.</w:t>
      </w:r>
    </w:p>
    <w:p w14:paraId="7C012502" w14:textId="1DE3B2DE" w:rsidR="001D006B" w:rsidRPr="00D51C81" w:rsidRDefault="00D51C81" w:rsidP="00D51C81">
      <w:pPr>
        <w:spacing w:line="240" w:lineRule="auto"/>
        <w:jc w:val="both"/>
        <w:rPr>
          <w:rFonts w:ascii="Arial" w:hAnsi="Arial" w:cs="Arial"/>
        </w:rPr>
      </w:pPr>
      <w:r w:rsidRPr="00D51C81">
        <w:rPr>
          <w:rFonts w:ascii="Arial" w:hAnsi="Arial" w:cs="Arial"/>
        </w:rPr>
        <w:t xml:space="preserve">63 </w:t>
      </w:r>
      <w:r w:rsidR="001D006B" w:rsidRPr="001D006B">
        <w:rPr>
          <w:rFonts w:ascii="Arial" w:hAnsi="Arial" w:cs="Arial"/>
        </w:rPr>
        <w:t>Department of Epidemiology, Erasmus MC, University Medical Center Rotterdam, Rotterdam, the Netherlands</w:t>
      </w:r>
      <w:r w:rsidR="001D006B">
        <w:rPr>
          <w:rFonts w:ascii="Arial" w:hAnsi="Arial" w:cs="Arial"/>
        </w:rPr>
        <w:t>.</w:t>
      </w:r>
    </w:p>
    <w:p w14:paraId="34A191CF" w14:textId="77777777" w:rsidR="00D51C81" w:rsidRPr="00D51C81" w:rsidRDefault="00D51C81" w:rsidP="00D51C81">
      <w:pPr>
        <w:spacing w:line="240" w:lineRule="auto"/>
        <w:jc w:val="both"/>
        <w:rPr>
          <w:rFonts w:ascii="Arial" w:hAnsi="Arial" w:cs="Arial"/>
        </w:rPr>
      </w:pPr>
      <w:r w:rsidRPr="00D51C81">
        <w:rPr>
          <w:rFonts w:ascii="Arial" w:hAnsi="Arial" w:cs="Arial"/>
        </w:rPr>
        <w:t>64 Department of Clinical Physiology, Tampere University Hospital, Tampere 33521, Finland.</w:t>
      </w:r>
    </w:p>
    <w:p w14:paraId="356394F5" w14:textId="77777777" w:rsidR="00D51C81" w:rsidRPr="00D51C81" w:rsidRDefault="00D51C81" w:rsidP="00D51C81">
      <w:pPr>
        <w:spacing w:line="240" w:lineRule="auto"/>
        <w:jc w:val="both"/>
        <w:rPr>
          <w:rFonts w:ascii="Arial" w:hAnsi="Arial" w:cs="Arial"/>
        </w:rPr>
      </w:pPr>
      <w:r w:rsidRPr="00D51C81">
        <w:rPr>
          <w:rFonts w:ascii="Arial" w:hAnsi="Arial" w:cs="Arial"/>
        </w:rPr>
        <w:t>65 Department of Clinical Physiology, Finnish Cardiovascular Research Center - Tampere, Faculty of Medicine and Health Technology, Tampere University, Tampere 33014, Finland.</w:t>
      </w:r>
    </w:p>
    <w:p w14:paraId="48563DEA" w14:textId="77777777" w:rsidR="00D51C81" w:rsidRPr="00D51C81" w:rsidRDefault="00D51C81" w:rsidP="00D51C81">
      <w:pPr>
        <w:spacing w:line="240" w:lineRule="auto"/>
        <w:jc w:val="both"/>
        <w:rPr>
          <w:rFonts w:ascii="Arial" w:hAnsi="Arial" w:cs="Arial"/>
        </w:rPr>
      </w:pPr>
      <w:r w:rsidRPr="00D51C81">
        <w:rPr>
          <w:rFonts w:ascii="Arial" w:hAnsi="Arial" w:cs="Arial"/>
        </w:rPr>
        <w:t>66 Institute for Risk Assessment Sciences, Dept Population Health Sciences, Utrecht University, Utrecht, the Netherlands.</w:t>
      </w:r>
    </w:p>
    <w:p w14:paraId="2F921BB7" w14:textId="77777777" w:rsidR="00D51C81" w:rsidRPr="00D51C81" w:rsidRDefault="00D51C81" w:rsidP="00D51C81">
      <w:pPr>
        <w:spacing w:line="240" w:lineRule="auto"/>
        <w:jc w:val="both"/>
        <w:rPr>
          <w:rFonts w:ascii="Arial" w:hAnsi="Arial" w:cs="Arial"/>
        </w:rPr>
      </w:pPr>
      <w:r w:rsidRPr="00D51C81">
        <w:rPr>
          <w:rFonts w:ascii="Arial" w:hAnsi="Arial" w:cs="Arial"/>
        </w:rPr>
        <w:t>67 Sachs’ Children and Youth Hospital, Södersjukhuset, Stockholm, Sweden.</w:t>
      </w:r>
    </w:p>
    <w:p w14:paraId="133E0FED" w14:textId="77777777" w:rsidR="00D51C81" w:rsidRPr="00D51C81" w:rsidRDefault="00D51C81" w:rsidP="00D51C81">
      <w:pPr>
        <w:spacing w:line="240" w:lineRule="auto"/>
        <w:jc w:val="both"/>
        <w:rPr>
          <w:rFonts w:ascii="Arial" w:hAnsi="Arial" w:cs="Arial"/>
        </w:rPr>
      </w:pPr>
      <w:r w:rsidRPr="00D51C81">
        <w:rPr>
          <w:rFonts w:ascii="Arial" w:hAnsi="Arial" w:cs="Arial"/>
        </w:rPr>
        <w:t>68 NIHR Southampton Biomedical Research Centre, University Hospital Southampton, Southampton, UK.</w:t>
      </w:r>
    </w:p>
    <w:p w14:paraId="4EF5C5C6" w14:textId="77777777" w:rsidR="00D51C81" w:rsidRPr="00D51C81" w:rsidRDefault="00D51C81" w:rsidP="00D51C81">
      <w:pPr>
        <w:spacing w:line="240" w:lineRule="auto"/>
        <w:jc w:val="both"/>
        <w:rPr>
          <w:rFonts w:ascii="Arial" w:hAnsi="Arial" w:cs="Arial"/>
        </w:rPr>
      </w:pPr>
      <w:r w:rsidRPr="00D51C81">
        <w:rPr>
          <w:rFonts w:ascii="Arial" w:hAnsi="Arial" w:cs="Arial"/>
        </w:rPr>
        <w:t xml:space="preserve">69 Member of the German Center for Lung Research, </w:t>
      </w:r>
      <w:proofErr w:type="spellStart"/>
      <w:r w:rsidRPr="00D51C81">
        <w:rPr>
          <w:rFonts w:ascii="Arial" w:hAnsi="Arial" w:cs="Arial"/>
        </w:rPr>
        <w:t>Gießen</w:t>
      </w:r>
      <w:proofErr w:type="spellEnd"/>
      <w:r w:rsidRPr="00D51C81">
        <w:rPr>
          <w:rFonts w:ascii="Arial" w:hAnsi="Arial" w:cs="Arial"/>
        </w:rPr>
        <w:t>, Germany.</w:t>
      </w:r>
    </w:p>
    <w:p w14:paraId="45B10C21" w14:textId="77777777" w:rsidR="00D51C81" w:rsidRPr="00D51C81" w:rsidRDefault="00D51C81" w:rsidP="00D51C81">
      <w:pPr>
        <w:spacing w:line="240" w:lineRule="auto"/>
        <w:jc w:val="both"/>
        <w:rPr>
          <w:rFonts w:ascii="Arial" w:hAnsi="Arial" w:cs="Arial"/>
        </w:rPr>
      </w:pPr>
      <w:r w:rsidRPr="00D51C81">
        <w:rPr>
          <w:rFonts w:ascii="Arial" w:hAnsi="Arial" w:cs="Arial"/>
        </w:rPr>
        <w:t>70 Dr. von Hauner Children's Hospital, Ludwig Maximilians University Munich, Munich, Germany.</w:t>
      </w:r>
    </w:p>
    <w:p w14:paraId="342B279B" w14:textId="77777777" w:rsidR="00D51C81" w:rsidRPr="00D51C81" w:rsidRDefault="00D51C81" w:rsidP="00D51C81">
      <w:pPr>
        <w:spacing w:line="240" w:lineRule="auto"/>
        <w:jc w:val="both"/>
        <w:rPr>
          <w:rFonts w:ascii="Arial" w:hAnsi="Arial" w:cs="Arial"/>
        </w:rPr>
      </w:pPr>
      <w:r w:rsidRPr="00D51C81">
        <w:rPr>
          <w:rFonts w:ascii="Arial" w:hAnsi="Arial" w:cs="Arial"/>
        </w:rPr>
        <w:t>71 University Grenoble Alpes, Inserm U 1209, CNRS UMR 5309, Team in Environmental Epidemiology Applied to Development and Respiratory Health, Institute for Advanced Biosciences, Grenoble, France.</w:t>
      </w:r>
    </w:p>
    <w:p w14:paraId="769B2213" w14:textId="77777777" w:rsidR="00D51C81" w:rsidRPr="00D51C81" w:rsidRDefault="00D51C81" w:rsidP="00D51C81">
      <w:pPr>
        <w:spacing w:line="240" w:lineRule="auto"/>
        <w:jc w:val="both"/>
        <w:rPr>
          <w:rFonts w:ascii="Arial" w:hAnsi="Arial" w:cs="Arial"/>
        </w:rPr>
      </w:pPr>
      <w:r w:rsidRPr="00D51C81">
        <w:rPr>
          <w:rFonts w:ascii="Arial" w:hAnsi="Arial" w:cs="Arial"/>
        </w:rPr>
        <w:t>72 Dept of Clinical Medicine, University of Copenhagen, Copenhagen, Denmark.</w:t>
      </w:r>
    </w:p>
    <w:p w14:paraId="387718A8" w14:textId="112C321A" w:rsidR="00D51C81" w:rsidRPr="00D51C81" w:rsidRDefault="00D51C81" w:rsidP="00D51C81">
      <w:pPr>
        <w:spacing w:line="240" w:lineRule="auto"/>
        <w:jc w:val="both"/>
        <w:rPr>
          <w:rFonts w:ascii="Arial" w:hAnsi="Arial" w:cs="Arial"/>
        </w:rPr>
      </w:pPr>
      <w:r w:rsidRPr="00D51C81">
        <w:rPr>
          <w:rFonts w:ascii="Arial" w:hAnsi="Arial" w:cs="Arial"/>
        </w:rPr>
        <w:t>73 National Heart and Lung Institute, Imperial College Londo</w:t>
      </w:r>
      <w:r w:rsidR="006B56CC">
        <w:rPr>
          <w:rFonts w:ascii="Arial" w:hAnsi="Arial" w:cs="Arial"/>
        </w:rPr>
        <w:t>n</w:t>
      </w:r>
      <w:r w:rsidRPr="00D51C81">
        <w:rPr>
          <w:rFonts w:ascii="Arial" w:hAnsi="Arial" w:cs="Arial"/>
        </w:rPr>
        <w:t>, UK</w:t>
      </w:r>
      <w:r w:rsidR="00C54883">
        <w:rPr>
          <w:rFonts w:ascii="Arial" w:hAnsi="Arial" w:cs="Arial"/>
        </w:rPr>
        <w:t>.</w:t>
      </w:r>
    </w:p>
    <w:p w14:paraId="4BF9B248" w14:textId="77777777" w:rsidR="00D51C81" w:rsidRPr="00D51C81" w:rsidRDefault="00D51C81" w:rsidP="00D51C81">
      <w:pPr>
        <w:spacing w:line="240" w:lineRule="auto"/>
        <w:jc w:val="both"/>
        <w:rPr>
          <w:rFonts w:ascii="Arial" w:hAnsi="Arial" w:cs="Arial"/>
        </w:rPr>
      </w:pPr>
      <w:r w:rsidRPr="00D51C81">
        <w:rPr>
          <w:rFonts w:ascii="Arial" w:hAnsi="Arial" w:cs="Arial"/>
        </w:rPr>
        <w:t>74 NIHR Imperial Biomedical Research Centre.</w:t>
      </w:r>
    </w:p>
    <w:p w14:paraId="16B30975" w14:textId="7A5E6658" w:rsidR="00F37825" w:rsidRPr="00D51C81" w:rsidRDefault="00D51C81" w:rsidP="00D51C81">
      <w:pPr>
        <w:spacing w:line="240" w:lineRule="auto"/>
        <w:jc w:val="both"/>
        <w:rPr>
          <w:rFonts w:ascii="Arial" w:hAnsi="Arial" w:cs="Arial"/>
        </w:rPr>
      </w:pPr>
      <w:r w:rsidRPr="00D51C81">
        <w:rPr>
          <w:rFonts w:ascii="Arial" w:hAnsi="Arial" w:cs="Arial"/>
        </w:rPr>
        <w:t>75</w:t>
      </w:r>
      <w:r w:rsidR="00F37825">
        <w:rPr>
          <w:rFonts w:ascii="Arial" w:hAnsi="Arial" w:cs="Arial"/>
        </w:rPr>
        <w:t xml:space="preserve"> </w:t>
      </w:r>
      <w:r w:rsidRPr="00D51C81">
        <w:rPr>
          <w:rFonts w:ascii="Arial" w:hAnsi="Arial" w:cs="Arial"/>
        </w:rPr>
        <w:t>Spanish Biomedical Research Center in Diabetes and Associated Metabolic Disorders (CIBERDEM), Madrid, Spain.</w:t>
      </w:r>
    </w:p>
    <w:p w14:paraId="3059134C" w14:textId="50C8E493" w:rsidR="0025090D" w:rsidRDefault="00D51C81" w:rsidP="00D51C81">
      <w:pPr>
        <w:spacing w:line="240" w:lineRule="auto"/>
        <w:jc w:val="both"/>
        <w:rPr>
          <w:rFonts w:ascii="Arial" w:hAnsi="Arial" w:cs="Arial"/>
        </w:rPr>
      </w:pPr>
      <w:r w:rsidRPr="00D51C81">
        <w:rPr>
          <w:rFonts w:ascii="Arial" w:hAnsi="Arial" w:cs="Arial"/>
        </w:rPr>
        <w:t>7</w:t>
      </w:r>
      <w:r w:rsidR="00C96FC8">
        <w:rPr>
          <w:rFonts w:ascii="Arial" w:hAnsi="Arial" w:cs="Arial"/>
        </w:rPr>
        <w:t>6</w:t>
      </w:r>
      <w:r w:rsidRPr="00D51C81">
        <w:rPr>
          <w:rFonts w:ascii="Arial" w:hAnsi="Arial" w:cs="Arial"/>
        </w:rPr>
        <w:t xml:space="preserve"> German Center for Lung Research (DZL), LMU Munich, CPC-M Munich, Germany.</w:t>
      </w:r>
    </w:p>
    <w:p w14:paraId="3C86B3FF" w14:textId="650778CA" w:rsidR="00460103" w:rsidRPr="00D51C81" w:rsidRDefault="00A256EB" w:rsidP="00D51C81">
      <w:pPr>
        <w:spacing w:line="240" w:lineRule="auto"/>
        <w:jc w:val="both"/>
        <w:rPr>
          <w:rFonts w:ascii="Arial" w:hAnsi="Arial" w:cs="Arial"/>
        </w:rPr>
      </w:pPr>
      <w:r>
        <w:rPr>
          <w:rFonts w:ascii="Arial" w:hAnsi="Arial" w:cs="Arial"/>
        </w:rPr>
        <w:t>7</w:t>
      </w:r>
      <w:r w:rsidR="00867A5E">
        <w:rPr>
          <w:rFonts w:ascii="Arial" w:hAnsi="Arial" w:cs="Arial"/>
        </w:rPr>
        <w:t>7</w:t>
      </w:r>
      <w:r w:rsidR="00D51C81" w:rsidRPr="00D51C81">
        <w:rPr>
          <w:rFonts w:ascii="Arial" w:hAnsi="Arial" w:cs="Arial"/>
        </w:rPr>
        <w:t xml:space="preserve"> University of Groningen, University Medical Center Groningen, Department of Epidemiology, Groningen, The Netherlands.</w:t>
      </w:r>
    </w:p>
    <w:p w14:paraId="2B47DC4A" w14:textId="059E3CF8" w:rsidR="00D51C81" w:rsidRPr="00D51C81" w:rsidRDefault="00BB384F" w:rsidP="00D51C81">
      <w:pPr>
        <w:spacing w:line="240" w:lineRule="auto"/>
        <w:jc w:val="both"/>
        <w:rPr>
          <w:rFonts w:ascii="Arial" w:hAnsi="Arial" w:cs="Arial"/>
        </w:rPr>
      </w:pPr>
      <w:r>
        <w:rPr>
          <w:rFonts w:ascii="Arial" w:hAnsi="Arial" w:cs="Arial"/>
        </w:rPr>
        <w:lastRenderedPageBreak/>
        <w:t>7</w:t>
      </w:r>
      <w:r w:rsidR="00460103">
        <w:rPr>
          <w:rFonts w:ascii="Arial" w:hAnsi="Arial" w:cs="Arial"/>
        </w:rPr>
        <w:t>8</w:t>
      </w:r>
      <w:r w:rsidR="00D51C81" w:rsidRPr="00D51C81">
        <w:rPr>
          <w:rFonts w:ascii="Arial" w:hAnsi="Arial" w:cs="Arial"/>
        </w:rPr>
        <w:t xml:space="preserve"> Division of Metabolic and Nutritional Medicine, Dr. von Hauner Children's Hospital, University of Munich Medical Center, Munich, Germany.</w:t>
      </w:r>
    </w:p>
    <w:p w14:paraId="1EE40677" w14:textId="1DD27F75" w:rsidR="00D51C81" w:rsidRPr="00D51C81" w:rsidRDefault="00D7558E" w:rsidP="00D51C81">
      <w:pPr>
        <w:spacing w:line="240" w:lineRule="auto"/>
        <w:jc w:val="both"/>
        <w:rPr>
          <w:rFonts w:ascii="Arial" w:hAnsi="Arial" w:cs="Arial"/>
        </w:rPr>
      </w:pPr>
      <w:r>
        <w:rPr>
          <w:rFonts w:ascii="Arial" w:hAnsi="Arial" w:cs="Arial"/>
        </w:rPr>
        <w:t>7</w:t>
      </w:r>
      <w:r w:rsidR="00460103">
        <w:rPr>
          <w:rFonts w:ascii="Arial" w:hAnsi="Arial" w:cs="Arial"/>
        </w:rPr>
        <w:t>9</w:t>
      </w:r>
      <w:r w:rsidR="00D51C81" w:rsidRPr="00D51C81">
        <w:rPr>
          <w:rFonts w:ascii="Arial" w:hAnsi="Arial" w:cs="Arial"/>
        </w:rPr>
        <w:t xml:space="preserve"> These authors contributed equally to this work.</w:t>
      </w:r>
    </w:p>
    <w:p w14:paraId="2CD8C086" w14:textId="1D0AD769" w:rsidR="00D51C81" w:rsidRPr="00D51C81" w:rsidRDefault="00D51C81" w:rsidP="00D51C81">
      <w:pPr>
        <w:spacing w:line="240" w:lineRule="auto"/>
        <w:jc w:val="both"/>
        <w:rPr>
          <w:rFonts w:ascii="Arial" w:hAnsi="Arial" w:cs="Arial"/>
        </w:rPr>
      </w:pPr>
      <w:r w:rsidRPr="00D51C81">
        <w:rPr>
          <w:rFonts w:ascii="Arial" w:hAnsi="Arial" w:cs="Arial"/>
        </w:rPr>
        <w:t>8</w:t>
      </w:r>
      <w:r w:rsidR="00D7558E">
        <w:rPr>
          <w:rFonts w:ascii="Arial" w:hAnsi="Arial" w:cs="Arial"/>
        </w:rPr>
        <w:t>0</w:t>
      </w:r>
      <w:r w:rsidRPr="00D51C81">
        <w:rPr>
          <w:rFonts w:ascii="Arial" w:hAnsi="Arial" w:cs="Arial"/>
        </w:rPr>
        <w:t xml:space="preserve"> These authors jointly directed this work.</w:t>
      </w:r>
    </w:p>
    <w:p w14:paraId="202A597D" w14:textId="77777777" w:rsidR="00D311C7" w:rsidRPr="00992611" w:rsidRDefault="00D311C7" w:rsidP="00046020">
      <w:pPr>
        <w:spacing w:line="240" w:lineRule="auto"/>
        <w:jc w:val="both"/>
        <w:rPr>
          <w:rFonts w:ascii="Arial" w:hAnsi="Arial" w:cs="Arial"/>
        </w:rPr>
      </w:pPr>
    </w:p>
    <w:p w14:paraId="4C776AA5" w14:textId="77777777" w:rsidR="006C5266" w:rsidRDefault="006C5266">
      <w:pPr>
        <w:rPr>
          <w:rFonts w:ascii="Arial" w:hAnsi="Arial" w:cs="Arial"/>
          <w:b/>
          <w:bCs/>
        </w:rPr>
      </w:pPr>
      <w:r>
        <w:rPr>
          <w:rFonts w:ascii="Arial" w:hAnsi="Arial" w:cs="Arial"/>
          <w:b/>
          <w:bCs/>
        </w:rPr>
        <w:br w:type="page"/>
      </w:r>
    </w:p>
    <w:p w14:paraId="2581FDC7" w14:textId="75294CE2" w:rsidR="002A74A1" w:rsidRDefault="002A74A1" w:rsidP="002A74A1">
      <w:pPr>
        <w:spacing w:line="480" w:lineRule="auto"/>
        <w:jc w:val="both"/>
        <w:rPr>
          <w:rFonts w:ascii="Arial" w:hAnsi="Arial" w:cs="Arial"/>
        </w:rPr>
      </w:pPr>
      <w:r w:rsidRPr="00992611">
        <w:rPr>
          <w:rFonts w:ascii="Arial" w:hAnsi="Arial" w:cs="Arial"/>
          <w:b/>
          <w:bCs/>
        </w:rPr>
        <w:lastRenderedPageBreak/>
        <w:t>Corresponding author</w:t>
      </w:r>
      <w:r w:rsidR="00D479FF" w:rsidRPr="00992611">
        <w:rPr>
          <w:rFonts w:ascii="Arial" w:hAnsi="Arial" w:cs="Arial"/>
          <w:b/>
          <w:bCs/>
        </w:rPr>
        <w:t>:</w:t>
      </w:r>
      <w:r w:rsidR="00D479FF">
        <w:rPr>
          <w:rFonts w:ascii="Arial" w:hAnsi="Arial" w:cs="Arial"/>
        </w:rPr>
        <w:t xml:space="preserve"> </w:t>
      </w:r>
    </w:p>
    <w:p w14:paraId="4D3FF362" w14:textId="017F0A4D" w:rsidR="001C5DCD" w:rsidRDefault="001C5DCD">
      <w:pPr>
        <w:spacing w:line="480" w:lineRule="auto"/>
        <w:rPr>
          <w:rFonts w:ascii="Arial" w:hAnsi="Arial" w:cs="Arial"/>
        </w:rPr>
      </w:pPr>
      <w:r w:rsidRPr="00992611">
        <w:rPr>
          <w:rFonts w:ascii="Arial" w:hAnsi="Arial" w:cs="Arial"/>
        </w:rPr>
        <w:t xml:space="preserve">Marie Standl, Institute of Epidemiology, Helmholtz Zentrum München – German Research Center for Environmental Health, </w:t>
      </w:r>
      <w:proofErr w:type="spellStart"/>
      <w:r w:rsidRPr="00992611">
        <w:rPr>
          <w:rFonts w:ascii="Arial" w:hAnsi="Arial" w:cs="Arial"/>
        </w:rPr>
        <w:t>Ingolstädter</w:t>
      </w:r>
      <w:proofErr w:type="spellEnd"/>
      <w:r w:rsidRPr="00992611">
        <w:rPr>
          <w:rFonts w:ascii="Arial" w:hAnsi="Arial" w:cs="Arial"/>
        </w:rPr>
        <w:t xml:space="preserve"> </w:t>
      </w:r>
      <w:proofErr w:type="spellStart"/>
      <w:r w:rsidRPr="00992611">
        <w:rPr>
          <w:rFonts w:ascii="Arial" w:hAnsi="Arial" w:cs="Arial"/>
        </w:rPr>
        <w:t>Landstraße</w:t>
      </w:r>
      <w:proofErr w:type="spellEnd"/>
      <w:r w:rsidRPr="00992611">
        <w:rPr>
          <w:rFonts w:ascii="Arial" w:hAnsi="Arial" w:cs="Arial"/>
        </w:rPr>
        <w:t xml:space="preserve"> 1, 85764,</w:t>
      </w:r>
      <w:r w:rsidR="004E6DF6">
        <w:rPr>
          <w:rFonts w:ascii="Arial" w:hAnsi="Arial" w:cs="Arial"/>
        </w:rPr>
        <w:t xml:space="preserve"> </w:t>
      </w:r>
      <w:proofErr w:type="spellStart"/>
      <w:r w:rsidRPr="00992611">
        <w:rPr>
          <w:rFonts w:ascii="Arial" w:hAnsi="Arial" w:cs="Arial"/>
        </w:rPr>
        <w:t>Neuherberg</w:t>
      </w:r>
      <w:proofErr w:type="spellEnd"/>
      <w:r w:rsidRPr="00992611">
        <w:rPr>
          <w:rFonts w:ascii="Arial" w:hAnsi="Arial" w:cs="Arial"/>
        </w:rPr>
        <w:t xml:space="preserve">, Germany. Email: </w:t>
      </w:r>
      <w:hyperlink r:id="rId11" w:history="1">
        <w:r w:rsidR="00AF51B7" w:rsidRPr="00521A50">
          <w:rPr>
            <w:rStyle w:val="Hyperlink"/>
            <w:rFonts w:ascii="Arial" w:hAnsi="Arial" w:cs="Arial"/>
            <w:color w:val="auto"/>
            <w:u w:val="none"/>
          </w:rPr>
          <w:t>marie.standl@helmholtz-munich.de</w:t>
        </w:r>
      </w:hyperlink>
    </w:p>
    <w:p w14:paraId="641CE9A6" w14:textId="32E8C047" w:rsidR="00651550" w:rsidRDefault="00D05B7B" w:rsidP="002A74A1">
      <w:pPr>
        <w:spacing w:line="480" w:lineRule="auto"/>
        <w:jc w:val="both"/>
        <w:rPr>
          <w:rFonts w:ascii="Arial" w:hAnsi="Arial" w:cs="Arial"/>
          <w:b/>
          <w:bCs/>
          <w:u w:val="single"/>
        </w:rPr>
      </w:pPr>
      <w:r w:rsidRPr="34FC7C51">
        <w:rPr>
          <w:rFonts w:ascii="Arial" w:hAnsi="Arial" w:cs="Arial"/>
          <w:b/>
          <w:bCs/>
        </w:rPr>
        <w:t xml:space="preserve">Word </w:t>
      </w:r>
      <w:r w:rsidR="00D85018" w:rsidRPr="34FC7C51">
        <w:rPr>
          <w:rFonts w:ascii="Arial" w:hAnsi="Arial" w:cs="Arial"/>
          <w:b/>
          <w:bCs/>
        </w:rPr>
        <w:t>count</w:t>
      </w:r>
      <w:r w:rsidRPr="34FC7C51">
        <w:rPr>
          <w:rFonts w:ascii="Arial" w:hAnsi="Arial" w:cs="Arial"/>
          <w:b/>
          <w:bCs/>
        </w:rPr>
        <w:t>:</w:t>
      </w:r>
      <w:r w:rsidRPr="34FC7C51">
        <w:rPr>
          <w:rFonts w:ascii="Arial" w:hAnsi="Arial" w:cs="Arial"/>
        </w:rPr>
        <w:t xml:space="preserve"> </w:t>
      </w:r>
      <w:r w:rsidR="22CA5851" w:rsidRPr="34FC7C51">
        <w:rPr>
          <w:rFonts w:ascii="Arial" w:hAnsi="Arial" w:cs="Arial"/>
        </w:rPr>
        <w:t>4</w:t>
      </w:r>
      <w:r w:rsidR="005F4C4C" w:rsidRPr="34FC7C51">
        <w:rPr>
          <w:rFonts w:ascii="Arial" w:hAnsi="Arial" w:cs="Arial"/>
        </w:rPr>
        <w:t>,</w:t>
      </w:r>
      <w:r w:rsidR="7C626509" w:rsidRPr="34FC7C51">
        <w:rPr>
          <w:rFonts w:ascii="Arial" w:hAnsi="Arial" w:cs="Arial"/>
        </w:rPr>
        <w:t>1</w:t>
      </w:r>
      <w:r w:rsidR="00A17A73">
        <w:rPr>
          <w:rFonts w:ascii="Arial" w:hAnsi="Arial" w:cs="Arial"/>
        </w:rPr>
        <w:t>72</w:t>
      </w:r>
      <w:r w:rsidR="00525337" w:rsidRPr="34FC7C51">
        <w:rPr>
          <w:rFonts w:ascii="Arial" w:hAnsi="Arial" w:cs="Arial"/>
        </w:rPr>
        <w:t xml:space="preserve"> (without abstract)</w:t>
      </w:r>
    </w:p>
    <w:p w14:paraId="06F16F86" w14:textId="3758CCEC" w:rsidR="002A74A1" w:rsidRPr="00046020" w:rsidRDefault="002A74A1" w:rsidP="002A74A1">
      <w:pPr>
        <w:spacing w:line="480" w:lineRule="auto"/>
        <w:jc w:val="both"/>
        <w:rPr>
          <w:rFonts w:ascii="Arial" w:hAnsi="Arial" w:cs="Arial"/>
          <w:u w:val="single"/>
        </w:rPr>
      </w:pPr>
      <w:r w:rsidRPr="00992611">
        <w:rPr>
          <w:rFonts w:ascii="Arial" w:hAnsi="Arial" w:cs="Arial"/>
          <w:b/>
          <w:bCs/>
        </w:rPr>
        <w:t>Funding:</w:t>
      </w:r>
      <w:r w:rsidRPr="00992611">
        <w:rPr>
          <w:rFonts w:ascii="Arial" w:hAnsi="Arial" w:cs="Arial"/>
        </w:rPr>
        <w:t xml:space="preserve"> </w:t>
      </w:r>
      <w:r w:rsidR="00076C4D" w:rsidRPr="00992611">
        <w:rPr>
          <w:rFonts w:ascii="Arial" w:hAnsi="Arial" w:cs="Arial"/>
        </w:rPr>
        <w:t>LM and MS</w:t>
      </w:r>
      <w:r w:rsidR="00F36D5A" w:rsidRPr="00992611">
        <w:rPr>
          <w:rFonts w:ascii="Arial" w:hAnsi="Arial" w:cs="Arial"/>
        </w:rPr>
        <w:t xml:space="preserve"> have received funding</w:t>
      </w:r>
      <w:r w:rsidR="00D17AFA" w:rsidRPr="00992611">
        <w:rPr>
          <w:rFonts w:ascii="Arial" w:hAnsi="Arial" w:cs="Arial"/>
        </w:rPr>
        <w:t xml:space="preserve"> from</w:t>
      </w:r>
      <w:r w:rsidR="007F4424" w:rsidRPr="00992611">
        <w:rPr>
          <w:rFonts w:ascii="Arial" w:hAnsi="Arial" w:cs="Arial"/>
        </w:rPr>
        <w:t xml:space="preserve"> the Federal Ministry of Education and Research</w:t>
      </w:r>
      <w:r w:rsidR="00D17AFA" w:rsidRPr="00992611">
        <w:rPr>
          <w:rFonts w:ascii="Arial" w:hAnsi="Arial" w:cs="Arial"/>
        </w:rPr>
        <w:t xml:space="preserve"> </w:t>
      </w:r>
      <w:r w:rsidR="007F4424" w:rsidRPr="00992611">
        <w:rPr>
          <w:rFonts w:ascii="Arial" w:hAnsi="Arial" w:cs="Arial"/>
        </w:rPr>
        <w:t>(</w:t>
      </w:r>
      <w:r w:rsidR="00D17AFA" w:rsidRPr="00992611">
        <w:rPr>
          <w:rFonts w:ascii="Arial" w:hAnsi="Arial" w:cs="Arial"/>
        </w:rPr>
        <w:t>BMBF</w:t>
      </w:r>
      <w:r w:rsidR="007F4424" w:rsidRPr="00992611">
        <w:rPr>
          <w:rFonts w:ascii="Arial" w:hAnsi="Arial" w:cs="Arial"/>
        </w:rPr>
        <w:t>)</w:t>
      </w:r>
      <w:r w:rsidR="00D17AFA" w:rsidRPr="00992611">
        <w:rPr>
          <w:rFonts w:ascii="Arial" w:hAnsi="Arial" w:cs="Arial"/>
        </w:rPr>
        <w:t xml:space="preserve"> under the ABR</w:t>
      </w:r>
      <w:r w:rsidR="002D3435">
        <w:rPr>
          <w:rFonts w:ascii="Arial" w:hAnsi="Arial" w:cs="Arial"/>
        </w:rPr>
        <w:t>O</w:t>
      </w:r>
      <w:r w:rsidR="00D17AFA" w:rsidRPr="00046020">
        <w:rPr>
          <w:rFonts w:ascii="Arial" w:hAnsi="Arial" w:cs="Arial"/>
        </w:rPr>
        <w:t xml:space="preserve">GATE project (grant agreement No. </w:t>
      </w:r>
      <w:r w:rsidR="00ED20F0" w:rsidRPr="00046020">
        <w:rPr>
          <w:rFonts w:ascii="Arial" w:hAnsi="Arial" w:cs="Arial"/>
        </w:rPr>
        <w:t>01EA2106B)</w:t>
      </w:r>
      <w:r w:rsidR="00D22A1E">
        <w:rPr>
          <w:rFonts w:ascii="Arial" w:hAnsi="Arial" w:cs="Arial"/>
        </w:rPr>
        <w:t>,</w:t>
      </w:r>
      <w:r w:rsidR="00ED20F0" w:rsidRPr="00046020">
        <w:rPr>
          <w:rFonts w:ascii="Arial" w:hAnsi="Arial" w:cs="Arial"/>
        </w:rPr>
        <w:t xml:space="preserve"> </w:t>
      </w:r>
      <w:r w:rsidR="00F36D5A" w:rsidRPr="00046020">
        <w:rPr>
          <w:rFonts w:ascii="Arial" w:hAnsi="Arial" w:cs="Arial"/>
        </w:rPr>
        <w:t xml:space="preserve">the European Research Council (ERC) under the European Union’s Horizon 2020 research </w:t>
      </w:r>
      <w:r w:rsidR="009F0AC2" w:rsidRPr="00046020">
        <w:rPr>
          <w:rFonts w:ascii="Arial" w:hAnsi="Arial" w:cs="Arial"/>
        </w:rPr>
        <w:t xml:space="preserve">and innovation program (grant agreement No. </w:t>
      </w:r>
      <w:r w:rsidR="00E662BB" w:rsidRPr="00046020">
        <w:rPr>
          <w:rFonts w:ascii="Arial" w:hAnsi="Arial" w:cs="Arial"/>
        </w:rPr>
        <w:t>94</w:t>
      </w:r>
      <w:r w:rsidR="00D17AFA" w:rsidRPr="00046020">
        <w:rPr>
          <w:rFonts w:ascii="Arial" w:hAnsi="Arial" w:cs="Arial"/>
        </w:rPr>
        <w:t>9906)</w:t>
      </w:r>
      <w:r w:rsidR="00D22A1E">
        <w:rPr>
          <w:rFonts w:ascii="Arial" w:hAnsi="Arial" w:cs="Arial"/>
        </w:rPr>
        <w:t xml:space="preserve"> and </w:t>
      </w:r>
      <w:r w:rsidR="00D22A1E" w:rsidRPr="00454FB4">
        <w:rPr>
          <w:rFonts w:ascii="Arial" w:hAnsi="Arial" w:cs="Arial"/>
          <w:szCs w:val="24"/>
        </w:rPr>
        <w:t>the Federal Ministry of Education and Research (</w:t>
      </w:r>
      <w:proofErr w:type="spellStart"/>
      <w:r w:rsidR="00D22A1E" w:rsidRPr="00454FB4">
        <w:rPr>
          <w:rFonts w:ascii="Arial" w:hAnsi="Arial" w:cs="Arial"/>
          <w:szCs w:val="24"/>
        </w:rPr>
        <w:t>Bundesministerium</w:t>
      </w:r>
      <w:proofErr w:type="spellEnd"/>
      <w:r w:rsidR="00D22A1E" w:rsidRPr="00454FB4">
        <w:rPr>
          <w:rFonts w:ascii="Arial" w:hAnsi="Arial" w:cs="Arial"/>
          <w:szCs w:val="24"/>
        </w:rPr>
        <w:t xml:space="preserve"> für </w:t>
      </w:r>
      <w:proofErr w:type="spellStart"/>
      <w:r w:rsidR="00D22A1E" w:rsidRPr="00454FB4">
        <w:rPr>
          <w:rFonts w:ascii="Arial" w:hAnsi="Arial" w:cs="Arial"/>
          <w:szCs w:val="24"/>
        </w:rPr>
        <w:t>Bildung</w:t>
      </w:r>
      <w:proofErr w:type="spellEnd"/>
      <w:r w:rsidR="00D22A1E" w:rsidRPr="00454FB4">
        <w:rPr>
          <w:rFonts w:ascii="Arial" w:hAnsi="Arial" w:cs="Arial"/>
          <w:szCs w:val="24"/>
        </w:rPr>
        <w:t xml:space="preserve"> und Forschung, BMBF) as part of the German Center for Child and Adolescent Health (DZKJ) </w:t>
      </w:r>
      <w:r w:rsidR="00D22A1E" w:rsidRPr="00D22A1E">
        <w:rPr>
          <w:rFonts w:ascii="Arial" w:hAnsi="Arial" w:cs="Arial"/>
          <w:szCs w:val="24"/>
        </w:rPr>
        <w:t xml:space="preserve">under the </w:t>
      </w:r>
      <w:r w:rsidR="00D22A1E" w:rsidRPr="00046020">
        <w:rPr>
          <w:rFonts w:ascii="Arial" w:hAnsi="Arial" w:cs="Arial"/>
          <w:szCs w:val="24"/>
        </w:rPr>
        <w:t xml:space="preserve">funding code </w:t>
      </w:r>
      <w:r w:rsidR="00D22A1E" w:rsidRPr="00046020">
        <w:rPr>
          <w:rFonts w:ascii="Arial" w:hAnsi="Arial" w:cs="Arial"/>
          <w:szCs w:val="24"/>
          <w:lang w:val="en-GB"/>
        </w:rPr>
        <w:t>01GL2406C</w:t>
      </w:r>
      <w:r w:rsidR="00DD76B0" w:rsidRPr="00046020">
        <w:rPr>
          <w:rFonts w:ascii="Arial" w:hAnsi="Arial" w:cs="Arial"/>
        </w:rPr>
        <w:t>.</w:t>
      </w:r>
      <w:r w:rsidR="0022528A" w:rsidRPr="00046020">
        <w:rPr>
          <w:rFonts w:ascii="Arial" w:hAnsi="Arial" w:cs="Arial"/>
        </w:rPr>
        <w:t xml:space="preserve"> YS was supported by the Chinese Scholarship Co</w:t>
      </w:r>
      <w:r w:rsidR="008C4DA8" w:rsidRPr="00046020">
        <w:rPr>
          <w:rFonts w:ascii="Arial" w:hAnsi="Arial" w:cs="Arial"/>
        </w:rPr>
        <w:t>uncil</w:t>
      </w:r>
      <w:r w:rsidR="003B67A1">
        <w:rPr>
          <w:rFonts w:ascii="Arial" w:hAnsi="Arial" w:cs="Arial"/>
        </w:rPr>
        <w:t>.</w:t>
      </w:r>
      <w:r w:rsidR="004D0DE4">
        <w:rPr>
          <w:rFonts w:ascii="Arial" w:hAnsi="Arial" w:cs="Arial"/>
        </w:rPr>
        <w:t xml:space="preserve"> NH-P was supported with a Medium-Term Research Fellowship by the European Academy of Allergy and Clinical Immunology (EAACI) and a Long-Term Research Fellowship by the European Respiratory Society (ERS) (LTRF202101-00861).</w:t>
      </w:r>
      <w:r w:rsidR="003B67A1">
        <w:rPr>
          <w:rFonts w:ascii="Arial" w:hAnsi="Arial" w:cs="Arial"/>
        </w:rPr>
        <w:t xml:space="preserve"> </w:t>
      </w:r>
      <w:r w:rsidR="00CD4C41" w:rsidRPr="00CD4C41">
        <w:rPr>
          <w:rFonts w:ascii="Arial" w:hAnsi="Arial" w:cs="Arial"/>
        </w:rPr>
        <w:t>The IUF is funded by the federal and state governments - the Ministry of Culture and Science of North Rhine-Westphalia (MKW) and the Federal Ministry of Research, Technology and Space (BMFTR).</w:t>
      </w:r>
      <w:r w:rsidR="00CD4C41">
        <w:rPr>
          <w:rFonts w:ascii="Arial" w:hAnsi="Arial" w:cs="Arial"/>
        </w:rPr>
        <w:t xml:space="preserve"> </w:t>
      </w:r>
      <w:r w:rsidR="00061002">
        <w:rPr>
          <w:rFonts w:ascii="Arial" w:hAnsi="Arial" w:cs="Arial"/>
        </w:rPr>
        <w:t>RV</w:t>
      </w:r>
      <w:r w:rsidR="00061002" w:rsidRPr="00061002">
        <w:rPr>
          <w:rFonts w:ascii="Arial" w:hAnsi="Arial" w:cs="Arial"/>
        </w:rPr>
        <w:t xml:space="preserve"> is funded by the Danube Allergy Research Cluster of the Country of Lower Austria. </w:t>
      </w:r>
      <w:r w:rsidR="00DD76B0" w:rsidRPr="00046020">
        <w:rPr>
          <w:rFonts w:ascii="Arial" w:hAnsi="Arial" w:cs="Arial"/>
        </w:rPr>
        <w:t>Further d</w:t>
      </w:r>
      <w:r w:rsidRPr="00046020">
        <w:rPr>
          <w:rFonts w:ascii="Arial" w:hAnsi="Arial" w:cs="Arial"/>
        </w:rPr>
        <w:t xml:space="preserve">etails of the many funding organizations that supported this study and the participating cohorts can be found in this articles Supplementary Information. </w:t>
      </w:r>
      <w:r w:rsidR="00522861">
        <w:rPr>
          <w:rFonts w:ascii="Arial" w:hAnsi="Arial" w:cs="Arial"/>
        </w:rPr>
        <w:t>Cohort-specific funding can be found in Supplementary Note.</w:t>
      </w:r>
    </w:p>
    <w:p w14:paraId="2BD755FA" w14:textId="2AD532F6" w:rsidR="002E3F16" w:rsidRPr="00375A45" w:rsidRDefault="00792F6C" w:rsidP="00375A45">
      <w:pPr>
        <w:spacing w:line="480" w:lineRule="auto"/>
        <w:jc w:val="both"/>
        <w:rPr>
          <w:rFonts w:ascii="Arial" w:hAnsi="Arial" w:cs="Arial"/>
        </w:rPr>
      </w:pPr>
      <w:r w:rsidRPr="00046020">
        <w:rPr>
          <w:rFonts w:ascii="Arial" w:hAnsi="Arial" w:cs="Arial"/>
          <w:b/>
          <w:bCs/>
        </w:rPr>
        <w:t>Disclosure of potential conflict of interest:</w:t>
      </w:r>
      <w:r w:rsidRPr="00046020">
        <w:rPr>
          <w:rFonts w:ascii="Arial" w:hAnsi="Arial" w:cs="Arial"/>
        </w:rPr>
        <w:t xml:space="preserve"> </w:t>
      </w:r>
      <w:r w:rsidR="0018194A">
        <w:rPr>
          <w:rFonts w:ascii="Arial" w:hAnsi="Arial" w:cs="Arial"/>
        </w:rPr>
        <w:t xml:space="preserve">AMS is on an advisory board for ALK and has received speaker fee from ALK and </w:t>
      </w:r>
      <w:proofErr w:type="spellStart"/>
      <w:r w:rsidR="0018194A">
        <w:rPr>
          <w:rFonts w:ascii="Arial" w:hAnsi="Arial" w:cs="Arial"/>
        </w:rPr>
        <w:t>ThermoFisher</w:t>
      </w:r>
      <w:proofErr w:type="spellEnd"/>
      <w:r w:rsidR="0018194A">
        <w:rPr>
          <w:rFonts w:ascii="Arial" w:hAnsi="Arial" w:cs="Arial"/>
        </w:rPr>
        <w:t xml:space="preserve"> Scientific.</w:t>
      </w:r>
      <w:r w:rsidR="00061002" w:rsidRPr="00061002">
        <w:t xml:space="preserve"> </w:t>
      </w:r>
      <w:r w:rsidR="00061002" w:rsidRPr="00061002">
        <w:rPr>
          <w:rFonts w:ascii="Arial" w:hAnsi="Arial" w:cs="Arial"/>
        </w:rPr>
        <w:t>R</w:t>
      </w:r>
      <w:r w:rsidR="00061002">
        <w:rPr>
          <w:rFonts w:ascii="Arial" w:hAnsi="Arial" w:cs="Arial"/>
        </w:rPr>
        <w:t xml:space="preserve">V </w:t>
      </w:r>
      <w:r w:rsidR="00061002" w:rsidRPr="00061002">
        <w:rPr>
          <w:rFonts w:ascii="Arial" w:hAnsi="Arial" w:cs="Arial"/>
        </w:rPr>
        <w:t xml:space="preserve">has received research grants from HVD Biotech, Austria and </w:t>
      </w:r>
      <w:proofErr w:type="spellStart"/>
      <w:r w:rsidR="00061002" w:rsidRPr="00061002">
        <w:rPr>
          <w:rFonts w:ascii="Arial" w:hAnsi="Arial" w:cs="Arial"/>
        </w:rPr>
        <w:t>Worg</w:t>
      </w:r>
      <w:proofErr w:type="spellEnd"/>
      <w:r w:rsidR="00061002" w:rsidRPr="00061002">
        <w:rPr>
          <w:rFonts w:ascii="Arial" w:hAnsi="Arial" w:cs="Arial"/>
        </w:rPr>
        <w:t xml:space="preserve"> Pharmaceuticals, Hangzhou, China and serves as consultant for these companies.</w:t>
      </w:r>
      <w:r w:rsidR="004A221E">
        <w:rPr>
          <w:rFonts w:ascii="Arial" w:hAnsi="Arial" w:cs="Arial"/>
        </w:rPr>
        <w:t xml:space="preserve"> GHK has received research grants from ZON-MW, Netherlands Lung Foundation, TEVA the Netherlands, GSK, European Union, Vertex (money to institution); and speaker /consultancy fees from PURE-IMS, AZ, Sanofi, and Boehringer-</w:t>
      </w:r>
      <w:r w:rsidR="004A221E">
        <w:rPr>
          <w:rFonts w:ascii="Arial" w:hAnsi="Arial" w:cs="Arial"/>
        </w:rPr>
        <w:lastRenderedPageBreak/>
        <w:t xml:space="preserve">Ingelheim (money to institution). </w:t>
      </w:r>
      <w:r w:rsidRPr="00046020">
        <w:rPr>
          <w:rFonts w:ascii="Arial" w:hAnsi="Arial" w:cs="Arial"/>
        </w:rPr>
        <w:t xml:space="preserve">The </w:t>
      </w:r>
      <w:r w:rsidR="00973181">
        <w:rPr>
          <w:rFonts w:ascii="Arial" w:hAnsi="Arial" w:cs="Arial"/>
        </w:rPr>
        <w:t xml:space="preserve">other </w:t>
      </w:r>
      <w:r w:rsidRPr="00046020">
        <w:rPr>
          <w:rFonts w:ascii="Arial" w:hAnsi="Arial" w:cs="Arial"/>
        </w:rPr>
        <w:t>authors have declared that they have no conflict</w:t>
      </w:r>
      <w:r w:rsidR="00973181">
        <w:rPr>
          <w:rFonts w:ascii="Arial" w:hAnsi="Arial" w:cs="Arial"/>
        </w:rPr>
        <w:t>s</w:t>
      </w:r>
      <w:r w:rsidRPr="00046020">
        <w:rPr>
          <w:rFonts w:ascii="Arial" w:hAnsi="Arial" w:cs="Arial"/>
        </w:rPr>
        <w:t xml:space="preserve"> of interest.</w:t>
      </w:r>
      <w:r w:rsidR="002E3F16" w:rsidRPr="00046020">
        <w:rPr>
          <w:rFonts w:ascii="Arial" w:hAnsi="Arial" w:cs="Arial"/>
          <w:b/>
          <w:bCs/>
          <w:u w:val="single"/>
        </w:rPr>
        <w:br w:type="page"/>
      </w:r>
    </w:p>
    <w:p w14:paraId="7696E617" w14:textId="5D547478" w:rsidR="00792F6C" w:rsidRPr="00046020" w:rsidRDefault="00792F6C" w:rsidP="00792F6C">
      <w:pPr>
        <w:spacing w:line="480" w:lineRule="auto"/>
        <w:jc w:val="both"/>
        <w:rPr>
          <w:rFonts w:ascii="Arial" w:hAnsi="Arial" w:cs="Arial"/>
          <w:b/>
          <w:bCs/>
          <w:u w:val="single"/>
        </w:rPr>
      </w:pPr>
      <w:r w:rsidRPr="04BF9DD5">
        <w:rPr>
          <w:rFonts w:ascii="Arial" w:hAnsi="Arial" w:cs="Arial"/>
          <w:b/>
          <w:bCs/>
          <w:u w:val="single"/>
        </w:rPr>
        <w:lastRenderedPageBreak/>
        <w:t>Abstract</w:t>
      </w:r>
    </w:p>
    <w:p w14:paraId="79943DB0" w14:textId="486C6EA2" w:rsidR="00A912FB" w:rsidRDefault="00792F6C" w:rsidP="00792F6C">
      <w:pPr>
        <w:spacing w:line="480" w:lineRule="auto"/>
        <w:jc w:val="both"/>
        <w:rPr>
          <w:rFonts w:ascii="Arial" w:hAnsi="Arial" w:cs="Arial"/>
        </w:rPr>
      </w:pPr>
      <w:r w:rsidRPr="00046020">
        <w:rPr>
          <w:rFonts w:ascii="Arial" w:hAnsi="Arial" w:cs="Arial"/>
          <w:b/>
          <w:bCs/>
        </w:rPr>
        <w:t>Background:</w:t>
      </w:r>
      <w:r w:rsidRPr="00046020">
        <w:rPr>
          <w:rFonts w:ascii="Arial" w:hAnsi="Arial" w:cs="Arial"/>
        </w:rPr>
        <w:t xml:space="preserve"> </w:t>
      </w:r>
      <w:r w:rsidR="00A912FB" w:rsidRPr="39C04674">
        <w:rPr>
          <w:rFonts w:ascii="Arial" w:hAnsi="Arial" w:cs="Arial"/>
        </w:rPr>
        <w:t>Food allerg</w:t>
      </w:r>
      <w:r w:rsidR="00D22A1E" w:rsidRPr="39C04674">
        <w:rPr>
          <w:rFonts w:ascii="Arial" w:hAnsi="Arial" w:cs="Arial"/>
        </w:rPr>
        <w:t>ies</w:t>
      </w:r>
      <w:r w:rsidR="00D73D87" w:rsidRPr="39C04674">
        <w:rPr>
          <w:rFonts w:ascii="Arial" w:hAnsi="Arial" w:cs="Arial"/>
        </w:rPr>
        <w:t xml:space="preserve"> </w:t>
      </w:r>
      <w:r w:rsidR="00F627AA" w:rsidRPr="39C04674">
        <w:rPr>
          <w:rFonts w:ascii="Arial" w:hAnsi="Arial" w:cs="Arial"/>
        </w:rPr>
        <w:t xml:space="preserve">(FA) </w:t>
      </w:r>
      <w:r w:rsidR="00D22A1E" w:rsidRPr="39C04674">
        <w:rPr>
          <w:rFonts w:ascii="Arial" w:hAnsi="Arial" w:cs="Arial"/>
        </w:rPr>
        <w:t>ar</w:t>
      </w:r>
      <w:r w:rsidR="00AD2A40">
        <w:rPr>
          <w:rFonts w:ascii="Arial" w:hAnsi="Arial" w:cs="Arial"/>
        </w:rPr>
        <w:t>ise from a complex interplay between an individual’s genetic predisposition and environmental factors and their prevalence is increasing.</w:t>
      </w:r>
      <w:r w:rsidR="00D73D87" w:rsidRPr="39C04674">
        <w:rPr>
          <w:rFonts w:ascii="Arial" w:hAnsi="Arial" w:cs="Arial"/>
        </w:rPr>
        <w:t xml:space="preserve"> </w:t>
      </w:r>
      <w:r w:rsidR="00AD2A40">
        <w:rPr>
          <w:rFonts w:ascii="Arial" w:hAnsi="Arial" w:cs="Arial"/>
        </w:rPr>
        <w:t>G</w:t>
      </w:r>
      <w:r w:rsidR="00D73D87" w:rsidRPr="39C04674">
        <w:rPr>
          <w:rFonts w:ascii="Arial" w:hAnsi="Arial" w:cs="Arial"/>
        </w:rPr>
        <w:t xml:space="preserve">enome-wide association studies (GWAS) </w:t>
      </w:r>
      <w:r w:rsidR="00AD2A40">
        <w:rPr>
          <w:rFonts w:ascii="Arial" w:hAnsi="Arial" w:cs="Arial"/>
        </w:rPr>
        <w:t xml:space="preserve">to date have been </w:t>
      </w:r>
      <w:r w:rsidR="008D6F6E" w:rsidRPr="39C04674">
        <w:rPr>
          <w:rFonts w:ascii="Arial" w:hAnsi="Arial" w:cs="Arial"/>
        </w:rPr>
        <w:t>hindered by small sample size</w:t>
      </w:r>
      <w:r w:rsidR="00E23E12">
        <w:rPr>
          <w:rFonts w:ascii="Arial" w:hAnsi="Arial" w:cs="Arial"/>
        </w:rPr>
        <w:t>s</w:t>
      </w:r>
      <w:r w:rsidR="008D6F6E" w:rsidRPr="39C04674">
        <w:rPr>
          <w:rFonts w:ascii="Arial" w:hAnsi="Arial" w:cs="Arial"/>
        </w:rPr>
        <w:t xml:space="preserve"> and </w:t>
      </w:r>
      <w:r w:rsidR="60754F70" w:rsidRPr="39C04674">
        <w:rPr>
          <w:rFonts w:ascii="Arial" w:hAnsi="Arial" w:cs="Arial"/>
        </w:rPr>
        <w:t xml:space="preserve">varying FA </w:t>
      </w:r>
      <w:r w:rsidR="34AA07EA" w:rsidRPr="39C04674">
        <w:rPr>
          <w:rFonts w:ascii="Arial" w:hAnsi="Arial" w:cs="Arial"/>
        </w:rPr>
        <w:t>definitions</w:t>
      </w:r>
      <w:r w:rsidR="60754F70" w:rsidRPr="39C04674">
        <w:rPr>
          <w:rFonts w:ascii="Arial" w:hAnsi="Arial" w:cs="Arial"/>
        </w:rPr>
        <w:t xml:space="preserve">. </w:t>
      </w:r>
    </w:p>
    <w:p w14:paraId="1F1AC117" w14:textId="75FD6055" w:rsidR="00107677" w:rsidRPr="00D80C6B" w:rsidRDefault="00792F6C" w:rsidP="00792F6C">
      <w:pPr>
        <w:spacing w:line="480" w:lineRule="auto"/>
        <w:jc w:val="both"/>
        <w:rPr>
          <w:rFonts w:ascii="Arial" w:hAnsi="Arial" w:cs="Arial"/>
        </w:rPr>
      </w:pPr>
      <w:r w:rsidRPr="00046020">
        <w:rPr>
          <w:rFonts w:ascii="Arial" w:hAnsi="Arial" w:cs="Arial"/>
          <w:b/>
          <w:bCs/>
        </w:rPr>
        <w:t>Objective:</w:t>
      </w:r>
      <w:r w:rsidR="00896F3A">
        <w:rPr>
          <w:rFonts w:ascii="Arial" w:hAnsi="Arial" w:cs="Arial"/>
          <w:b/>
          <w:bCs/>
        </w:rPr>
        <w:t xml:space="preserve"> </w:t>
      </w:r>
      <w:r w:rsidR="003C3B18">
        <w:rPr>
          <w:rFonts w:ascii="Arial" w:hAnsi="Arial" w:cs="Arial"/>
        </w:rPr>
        <w:t xml:space="preserve">Identify novel </w:t>
      </w:r>
      <w:r w:rsidR="00C118FE">
        <w:rPr>
          <w:rFonts w:ascii="Arial" w:hAnsi="Arial" w:cs="Arial"/>
        </w:rPr>
        <w:t xml:space="preserve">food allergy risk loci by conducting </w:t>
      </w:r>
      <w:r w:rsidR="00901370">
        <w:rPr>
          <w:rFonts w:ascii="Arial" w:hAnsi="Arial" w:cs="Arial"/>
        </w:rPr>
        <w:t xml:space="preserve">a </w:t>
      </w:r>
      <w:r w:rsidR="00C118FE">
        <w:rPr>
          <w:rFonts w:ascii="Arial" w:hAnsi="Arial" w:cs="Arial"/>
        </w:rPr>
        <w:t xml:space="preserve">GWAS meta-analysis in children and adults </w:t>
      </w:r>
      <w:r w:rsidR="002C316E">
        <w:rPr>
          <w:rFonts w:ascii="Arial" w:hAnsi="Arial" w:cs="Arial"/>
        </w:rPr>
        <w:t>using</w:t>
      </w:r>
      <w:r w:rsidR="00CA057E">
        <w:rPr>
          <w:rFonts w:ascii="Arial" w:hAnsi="Arial" w:cs="Arial"/>
        </w:rPr>
        <w:t xml:space="preserve"> a multi-phenotype approach to ensure the trade-off between sufficient sample size and valid FA definitions. </w:t>
      </w:r>
    </w:p>
    <w:p w14:paraId="14E042C0" w14:textId="2CA57BC4" w:rsidR="00D41E16" w:rsidRDefault="00792F6C" w:rsidP="00792F6C">
      <w:pPr>
        <w:spacing w:line="480" w:lineRule="auto"/>
        <w:jc w:val="both"/>
        <w:rPr>
          <w:rFonts w:ascii="Arial" w:hAnsi="Arial" w:cs="Arial"/>
        </w:rPr>
      </w:pPr>
      <w:r w:rsidRPr="00046020">
        <w:rPr>
          <w:rFonts w:ascii="Arial" w:hAnsi="Arial" w:cs="Arial"/>
          <w:b/>
          <w:bCs/>
        </w:rPr>
        <w:t>Methods:</w:t>
      </w:r>
      <w:r w:rsidR="009B3197" w:rsidRPr="00046020">
        <w:rPr>
          <w:rFonts w:ascii="Arial" w:hAnsi="Arial" w:cs="Arial"/>
        </w:rPr>
        <w:t xml:space="preserve"> </w:t>
      </w:r>
      <w:r w:rsidR="00D41E16" w:rsidRPr="00754624">
        <w:rPr>
          <w:rFonts w:ascii="Arial" w:hAnsi="Arial" w:cs="Arial"/>
        </w:rPr>
        <w:t xml:space="preserve">Analyses were conducted </w:t>
      </w:r>
      <w:r w:rsidR="00D41E16">
        <w:rPr>
          <w:rFonts w:ascii="Arial" w:hAnsi="Arial" w:cs="Arial"/>
        </w:rPr>
        <w:t xml:space="preserve">separately </w:t>
      </w:r>
      <w:r w:rsidR="00990DE6">
        <w:rPr>
          <w:rFonts w:ascii="Arial" w:hAnsi="Arial" w:cs="Arial"/>
        </w:rPr>
        <w:t xml:space="preserve">in </w:t>
      </w:r>
      <w:r w:rsidR="00D41E16">
        <w:rPr>
          <w:rFonts w:ascii="Arial" w:hAnsi="Arial" w:cs="Arial"/>
        </w:rPr>
        <w:t xml:space="preserve">children and adults </w:t>
      </w:r>
      <w:r w:rsidR="00D41E16" w:rsidRPr="00754624">
        <w:rPr>
          <w:rFonts w:ascii="Arial" w:hAnsi="Arial" w:cs="Arial"/>
        </w:rPr>
        <w:t>based on the following</w:t>
      </w:r>
      <w:r w:rsidR="00D41E16">
        <w:rPr>
          <w:rFonts w:ascii="Arial" w:hAnsi="Arial" w:cs="Arial"/>
        </w:rPr>
        <w:t xml:space="preserve"> </w:t>
      </w:r>
      <w:r w:rsidR="00F627AA">
        <w:rPr>
          <w:rFonts w:ascii="Arial" w:hAnsi="Arial" w:cs="Arial"/>
        </w:rPr>
        <w:t>FA</w:t>
      </w:r>
      <w:r w:rsidR="00D41E16" w:rsidRPr="00754624">
        <w:rPr>
          <w:rFonts w:ascii="Arial" w:hAnsi="Arial" w:cs="Arial"/>
        </w:rPr>
        <w:t xml:space="preserve"> phenotypes: self-report, doctors-diagnos</w:t>
      </w:r>
      <w:r w:rsidR="00596872">
        <w:rPr>
          <w:rFonts w:ascii="Arial" w:hAnsi="Arial" w:cs="Arial"/>
        </w:rPr>
        <w:t>is</w:t>
      </w:r>
      <w:r w:rsidR="00D41E16" w:rsidRPr="00754624">
        <w:rPr>
          <w:rFonts w:ascii="Arial" w:hAnsi="Arial" w:cs="Arial"/>
        </w:rPr>
        <w:t>, food-specific sensitization, and doctors-diagnos</w:t>
      </w:r>
      <w:r w:rsidR="00596872">
        <w:rPr>
          <w:rFonts w:ascii="Arial" w:hAnsi="Arial" w:cs="Arial"/>
        </w:rPr>
        <w:t>is</w:t>
      </w:r>
      <w:r w:rsidR="00D41E16" w:rsidRPr="00754624">
        <w:rPr>
          <w:rFonts w:ascii="Arial" w:hAnsi="Arial" w:cs="Arial"/>
        </w:rPr>
        <w:t xml:space="preserve"> </w:t>
      </w:r>
      <w:r w:rsidR="00D20112">
        <w:rPr>
          <w:rFonts w:ascii="Arial" w:hAnsi="Arial" w:cs="Arial"/>
        </w:rPr>
        <w:t>plus</w:t>
      </w:r>
      <w:r w:rsidR="004054ED" w:rsidRPr="004054ED">
        <w:rPr>
          <w:rFonts w:ascii="Arial" w:hAnsi="Arial" w:cs="Arial"/>
        </w:rPr>
        <w:t xml:space="preserve"> </w:t>
      </w:r>
      <w:r w:rsidR="004054ED">
        <w:rPr>
          <w:rFonts w:ascii="Arial" w:hAnsi="Arial" w:cs="Arial"/>
        </w:rPr>
        <w:t>food-specific</w:t>
      </w:r>
      <w:r w:rsidR="008141A4">
        <w:rPr>
          <w:rFonts w:ascii="Arial" w:hAnsi="Arial" w:cs="Arial"/>
        </w:rPr>
        <w:t xml:space="preserve"> </w:t>
      </w:r>
      <w:r w:rsidR="00D41E16" w:rsidRPr="00754624">
        <w:rPr>
          <w:rFonts w:ascii="Arial" w:hAnsi="Arial" w:cs="Arial"/>
        </w:rPr>
        <w:t>sensitization</w:t>
      </w:r>
      <w:r w:rsidR="00D41E16">
        <w:rPr>
          <w:rFonts w:ascii="Arial" w:hAnsi="Arial" w:cs="Arial"/>
        </w:rPr>
        <w:t xml:space="preserve">. </w:t>
      </w:r>
      <w:r w:rsidR="001423D5">
        <w:rPr>
          <w:rFonts w:ascii="Arial" w:hAnsi="Arial" w:cs="Arial"/>
        </w:rPr>
        <w:t>GWAS from</w:t>
      </w:r>
      <w:r w:rsidR="00B55C1A">
        <w:rPr>
          <w:rFonts w:ascii="Arial" w:hAnsi="Arial" w:cs="Arial"/>
        </w:rPr>
        <w:t xml:space="preserve"> </w:t>
      </w:r>
      <w:r w:rsidR="00E53EB9">
        <w:rPr>
          <w:rFonts w:ascii="Arial" w:hAnsi="Arial" w:cs="Arial"/>
        </w:rPr>
        <w:t>up to 16</w:t>
      </w:r>
      <w:r w:rsidR="001423D5">
        <w:rPr>
          <w:rFonts w:ascii="Arial" w:hAnsi="Arial" w:cs="Arial"/>
        </w:rPr>
        <w:t xml:space="preserve"> cohorts </w:t>
      </w:r>
      <w:r w:rsidR="001423D5" w:rsidRPr="004E5197">
        <w:rPr>
          <w:rFonts w:ascii="Arial" w:hAnsi="Arial" w:cs="Arial"/>
        </w:rPr>
        <w:t xml:space="preserve">of European ancestry </w:t>
      </w:r>
      <w:r w:rsidR="000E7314" w:rsidRPr="00064B25">
        <w:rPr>
          <w:rFonts w:ascii="Arial" w:hAnsi="Arial" w:cs="Arial"/>
        </w:rPr>
        <w:t>including</w:t>
      </w:r>
      <w:r w:rsidR="001423D5" w:rsidRPr="00064B25">
        <w:rPr>
          <w:rFonts w:ascii="Arial" w:hAnsi="Arial" w:cs="Arial"/>
        </w:rPr>
        <w:t xml:space="preserve"> 229,426 adults and 14,234 children </w:t>
      </w:r>
      <w:r w:rsidR="00AF65E0" w:rsidRPr="00064B25">
        <w:rPr>
          <w:rFonts w:ascii="Arial" w:hAnsi="Arial" w:cs="Arial"/>
        </w:rPr>
        <w:t xml:space="preserve">were meta-analyzed. </w:t>
      </w:r>
      <w:r w:rsidR="004D3A5C" w:rsidRPr="00064B25">
        <w:rPr>
          <w:rFonts w:ascii="Arial" w:hAnsi="Arial" w:cs="Arial"/>
        </w:rPr>
        <w:t>Models</w:t>
      </w:r>
      <w:r w:rsidR="00AF65E0" w:rsidRPr="00064B25">
        <w:rPr>
          <w:rFonts w:ascii="Arial" w:hAnsi="Arial" w:cs="Arial"/>
        </w:rPr>
        <w:t xml:space="preserve"> were adjusted for sex, ag</w:t>
      </w:r>
      <w:r w:rsidR="00AF65E0" w:rsidRPr="00754624">
        <w:rPr>
          <w:rFonts w:ascii="Arial" w:hAnsi="Arial" w:cs="Arial"/>
        </w:rPr>
        <w:t>e,</w:t>
      </w:r>
      <w:r w:rsidR="00596872">
        <w:rPr>
          <w:rFonts w:ascii="Arial" w:hAnsi="Arial" w:cs="Arial"/>
        </w:rPr>
        <w:t xml:space="preserve"> </w:t>
      </w:r>
      <w:r w:rsidR="000E0847">
        <w:rPr>
          <w:rFonts w:ascii="Arial" w:hAnsi="Arial" w:cs="Arial"/>
        </w:rPr>
        <w:t xml:space="preserve">principal components, </w:t>
      </w:r>
      <w:r w:rsidR="00596872">
        <w:rPr>
          <w:rFonts w:ascii="Arial" w:hAnsi="Arial" w:cs="Arial"/>
        </w:rPr>
        <w:t>and</w:t>
      </w:r>
      <w:r w:rsidR="00AF65E0" w:rsidRPr="00754624">
        <w:rPr>
          <w:rFonts w:ascii="Arial" w:hAnsi="Arial" w:cs="Arial"/>
        </w:rPr>
        <w:t xml:space="preserve"> if applicable, further study-specific confounders</w:t>
      </w:r>
      <w:r w:rsidR="00596872">
        <w:rPr>
          <w:rFonts w:ascii="Arial" w:hAnsi="Arial" w:cs="Arial"/>
        </w:rPr>
        <w:t>.</w:t>
      </w:r>
      <w:r w:rsidR="00AF65E0">
        <w:rPr>
          <w:rFonts w:ascii="Arial" w:hAnsi="Arial" w:cs="Arial"/>
        </w:rPr>
        <w:t xml:space="preserve"> </w:t>
      </w:r>
      <w:r w:rsidR="00596872">
        <w:rPr>
          <w:rFonts w:ascii="Arial" w:hAnsi="Arial" w:cs="Arial"/>
        </w:rPr>
        <w:t>S</w:t>
      </w:r>
      <w:r w:rsidR="00AF65E0">
        <w:rPr>
          <w:rFonts w:ascii="Arial" w:hAnsi="Arial" w:cs="Arial"/>
        </w:rPr>
        <w:t>ensitivity models were additionally adjusted for hay fever.</w:t>
      </w:r>
      <w:r w:rsidR="00217B64">
        <w:rPr>
          <w:rFonts w:ascii="Arial" w:hAnsi="Arial" w:cs="Arial"/>
        </w:rPr>
        <w:t xml:space="preserve"> </w:t>
      </w:r>
      <w:r w:rsidR="00F913C5">
        <w:rPr>
          <w:rFonts w:ascii="Arial" w:hAnsi="Arial" w:cs="Arial"/>
        </w:rPr>
        <w:t>R</w:t>
      </w:r>
      <w:r w:rsidR="00CF5248">
        <w:rPr>
          <w:rFonts w:ascii="Arial" w:hAnsi="Arial" w:cs="Arial"/>
        </w:rPr>
        <w:t>eplication</w:t>
      </w:r>
      <w:r w:rsidR="00AD2A40">
        <w:rPr>
          <w:rFonts w:ascii="Arial" w:hAnsi="Arial" w:cs="Arial"/>
        </w:rPr>
        <w:t xml:space="preserve"> was conducted</w:t>
      </w:r>
      <w:r w:rsidR="004E6911">
        <w:rPr>
          <w:rFonts w:ascii="Arial" w:hAnsi="Arial" w:cs="Arial"/>
        </w:rPr>
        <w:t xml:space="preserve"> in </w:t>
      </w:r>
      <w:r w:rsidR="00970402">
        <w:rPr>
          <w:rFonts w:ascii="Arial" w:hAnsi="Arial" w:cs="Arial"/>
        </w:rPr>
        <w:t xml:space="preserve">additional </w:t>
      </w:r>
      <w:r w:rsidR="004E6911">
        <w:rPr>
          <w:rFonts w:ascii="Arial" w:hAnsi="Arial" w:cs="Arial"/>
        </w:rPr>
        <w:t xml:space="preserve">external cohorts and a validation in oral food challenge-defined </w:t>
      </w:r>
      <w:r w:rsidR="00F627AA">
        <w:rPr>
          <w:rFonts w:ascii="Arial" w:hAnsi="Arial" w:cs="Arial"/>
        </w:rPr>
        <w:t>FA</w:t>
      </w:r>
      <w:r w:rsidR="00CF5248">
        <w:rPr>
          <w:rFonts w:ascii="Arial" w:hAnsi="Arial" w:cs="Arial"/>
        </w:rPr>
        <w:t xml:space="preserve"> cases</w:t>
      </w:r>
      <w:r w:rsidR="00F913C5">
        <w:rPr>
          <w:rFonts w:ascii="Arial" w:hAnsi="Arial" w:cs="Arial"/>
        </w:rPr>
        <w:t>.</w:t>
      </w:r>
    </w:p>
    <w:p w14:paraId="2305C9FA" w14:textId="3A58D989" w:rsidR="005141B6" w:rsidRDefault="00792F6C" w:rsidP="00DD64E9">
      <w:pPr>
        <w:spacing w:line="480" w:lineRule="auto"/>
        <w:jc w:val="both"/>
        <w:rPr>
          <w:rFonts w:ascii="Arial" w:hAnsi="Arial" w:cs="Arial"/>
        </w:rPr>
      </w:pPr>
      <w:r w:rsidRPr="00046020">
        <w:rPr>
          <w:rFonts w:ascii="Arial" w:hAnsi="Arial" w:cs="Arial"/>
          <w:b/>
          <w:bCs/>
        </w:rPr>
        <w:t>Results:</w:t>
      </w:r>
      <w:r w:rsidR="004E5197" w:rsidRPr="00046020">
        <w:rPr>
          <w:rFonts w:ascii="Arial" w:hAnsi="Arial" w:cs="Arial"/>
        </w:rPr>
        <w:t xml:space="preserve"> </w:t>
      </w:r>
      <w:r w:rsidR="00F51D73" w:rsidRPr="00046020">
        <w:rPr>
          <w:rFonts w:ascii="Arial" w:hAnsi="Arial" w:cs="Arial"/>
        </w:rPr>
        <w:t>37 SNPs met suggestive significance</w:t>
      </w:r>
      <w:r w:rsidR="00C273B6">
        <w:rPr>
          <w:rFonts w:ascii="Arial" w:hAnsi="Arial" w:cs="Arial"/>
        </w:rPr>
        <w:t xml:space="preserve"> (p-value</w:t>
      </w:r>
      <w:r w:rsidR="00D7274B">
        <w:rPr>
          <w:rFonts w:ascii="Arial" w:hAnsi="Arial" w:cs="Arial"/>
        </w:rPr>
        <w:t xml:space="preserve"> </w:t>
      </w:r>
      <w:r w:rsidR="00C273B6">
        <w:rPr>
          <w:rFonts w:ascii="Arial" w:hAnsi="Arial" w:cs="Arial"/>
        </w:rPr>
        <w:t>&lt;</w:t>
      </w:r>
      <w:r w:rsidR="00D7274B">
        <w:rPr>
          <w:rFonts w:ascii="Arial" w:hAnsi="Arial" w:cs="Arial"/>
        </w:rPr>
        <w:t xml:space="preserve"> </w:t>
      </w:r>
      <w:r w:rsidR="00C273B6">
        <w:rPr>
          <w:rFonts w:ascii="Arial" w:hAnsi="Arial" w:cs="Arial"/>
        </w:rPr>
        <w:t>1x10</w:t>
      </w:r>
      <w:r w:rsidR="00C273B6" w:rsidRPr="00D80C6B">
        <w:rPr>
          <w:rFonts w:ascii="Arial" w:hAnsi="Arial" w:cs="Arial"/>
          <w:vertAlign w:val="superscript"/>
        </w:rPr>
        <w:t>-6</w:t>
      </w:r>
      <w:r w:rsidR="00C273B6">
        <w:rPr>
          <w:rFonts w:ascii="Arial" w:hAnsi="Arial" w:cs="Arial"/>
        </w:rPr>
        <w:t>)</w:t>
      </w:r>
      <w:r w:rsidR="00A46BBE" w:rsidRPr="00046020">
        <w:rPr>
          <w:rFonts w:ascii="Arial" w:hAnsi="Arial" w:cs="Arial"/>
        </w:rPr>
        <w:t xml:space="preserve">, with two </w:t>
      </w:r>
      <w:r w:rsidR="0022685E" w:rsidRPr="00046020">
        <w:rPr>
          <w:rFonts w:ascii="Arial" w:hAnsi="Arial" w:cs="Arial"/>
        </w:rPr>
        <w:t>reaching genome-wide significance:</w:t>
      </w:r>
      <w:r w:rsidR="005E34DE" w:rsidRPr="00046020">
        <w:rPr>
          <w:rFonts w:ascii="Arial" w:hAnsi="Arial" w:cs="Arial"/>
        </w:rPr>
        <w:t xml:space="preserve"> </w:t>
      </w:r>
      <w:r w:rsidR="00E14C49" w:rsidRPr="00046020">
        <w:rPr>
          <w:rFonts w:ascii="Arial" w:hAnsi="Arial" w:cs="Arial"/>
        </w:rPr>
        <w:t>rs116936231</w:t>
      </w:r>
      <w:r w:rsidR="009575D0" w:rsidRPr="00046020">
        <w:rPr>
          <w:rFonts w:ascii="Arial" w:hAnsi="Arial" w:cs="Arial"/>
        </w:rPr>
        <w:t xml:space="preserve"> (</w:t>
      </w:r>
      <w:r w:rsidR="001203D0" w:rsidRPr="00046020">
        <w:rPr>
          <w:rFonts w:ascii="Arial" w:hAnsi="Arial" w:cs="Arial"/>
          <w:i/>
          <w:iCs/>
        </w:rPr>
        <w:t>FG</w:t>
      </w:r>
      <w:r w:rsidR="00952104">
        <w:rPr>
          <w:rFonts w:ascii="Arial" w:hAnsi="Arial" w:cs="Arial"/>
          <w:i/>
          <w:iCs/>
        </w:rPr>
        <w:t>L</w:t>
      </w:r>
      <w:r w:rsidR="001203D0" w:rsidRPr="00046020">
        <w:rPr>
          <w:rFonts w:ascii="Arial" w:hAnsi="Arial" w:cs="Arial"/>
          <w:i/>
          <w:iCs/>
        </w:rPr>
        <w:t>1</w:t>
      </w:r>
      <w:r w:rsidR="009575D0" w:rsidRPr="00046020">
        <w:rPr>
          <w:rFonts w:ascii="Arial" w:hAnsi="Arial" w:cs="Arial"/>
        </w:rPr>
        <w:t>)</w:t>
      </w:r>
      <w:r w:rsidR="001203D0" w:rsidRPr="00046020">
        <w:rPr>
          <w:rFonts w:ascii="Arial" w:hAnsi="Arial" w:cs="Arial"/>
        </w:rPr>
        <w:t xml:space="preserve"> </w:t>
      </w:r>
      <w:r w:rsidR="00561A36" w:rsidRPr="00046020">
        <w:rPr>
          <w:rFonts w:ascii="Arial" w:hAnsi="Arial" w:cs="Arial"/>
        </w:rPr>
        <w:t xml:space="preserve">in </w:t>
      </w:r>
      <w:r w:rsidR="0022685E" w:rsidRPr="00046020">
        <w:rPr>
          <w:rFonts w:ascii="Arial" w:hAnsi="Arial" w:cs="Arial"/>
        </w:rPr>
        <w:t>adult</w:t>
      </w:r>
      <w:r w:rsidR="00561A36" w:rsidRPr="00046020">
        <w:rPr>
          <w:rFonts w:ascii="Arial" w:hAnsi="Arial" w:cs="Arial"/>
        </w:rPr>
        <w:t xml:space="preserve"> doctors-diagnosed </w:t>
      </w:r>
      <w:r w:rsidR="00F627AA" w:rsidRPr="00046020">
        <w:rPr>
          <w:rFonts w:ascii="Arial" w:hAnsi="Arial" w:cs="Arial"/>
        </w:rPr>
        <w:t>FA</w:t>
      </w:r>
      <w:r w:rsidR="00561A36" w:rsidRPr="00046020">
        <w:rPr>
          <w:rFonts w:ascii="Arial" w:hAnsi="Arial" w:cs="Arial"/>
        </w:rPr>
        <w:t xml:space="preserve"> plus </w:t>
      </w:r>
      <w:r w:rsidR="004054ED">
        <w:rPr>
          <w:rFonts w:ascii="Arial" w:hAnsi="Arial" w:cs="Arial"/>
        </w:rPr>
        <w:t xml:space="preserve">food-specific </w:t>
      </w:r>
      <w:r w:rsidR="00561A36" w:rsidRPr="00046020">
        <w:rPr>
          <w:rFonts w:ascii="Arial" w:hAnsi="Arial" w:cs="Arial"/>
        </w:rPr>
        <w:t>sensitization phenotype</w:t>
      </w:r>
      <w:r w:rsidR="0022685E" w:rsidRPr="00046020">
        <w:rPr>
          <w:rFonts w:ascii="Arial" w:hAnsi="Arial" w:cs="Arial"/>
        </w:rPr>
        <w:t xml:space="preserve"> </w:t>
      </w:r>
      <w:r w:rsidR="00CC4BB6" w:rsidRPr="00046020">
        <w:rPr>
          <w:rFonts w:ascii="Arial" w:hAnsi="Arial" w:cs="Arial"/>
        </w:rPr>
        <w:t>(</w:t>
      </w:r>
      <w:r w:rsidR="006E3089" w:rsidRPr="00046020">
        <w:rPr>
          <w:rFonts w:ascii="Arial" w:hAnsi="Arial" w:cs="Arial"/>
        </w:rPr>
        <w:t xml:space="preserve">stable after additional hay fever </w:t>
      </w:r>
      <w:r w:rsidR="00DF21B7" w:rsidRPr="00046020">
        <w:rPr>
          <w:rFonts w:ascii="Arial" w:hAnsi="Arial" w:cs="Arial"/>
        </w:rPr>
        <w:t>adjustment</w:t>
      </w:r>
      <w:r w:rsidR="00CC4BB6" w:rsidRPr="00046020">
        <w:rPr>
          <w:rFonts w:ascii="Arial" w:hAnsi="Arial" w:cs="Arial"/>
        </w:rPr>
        <w:t>)</w:t>
      </w:r>
      <w:r w:rsidR="00CC6E99" w:rsidRPr="00046020">
        <w:rPr>
          <w:rFonts w:ascii="Arial" w:hAnsi="Arial" w:cs="Arial"/>
        </w:rPr>
        <w:t xml:space="preserve"> and </w:t>
      </w:r>
      <w:r w:rsidR="00615B3B" w:rsidRPr="00046020">
        <w:rPr>
          <w:rFonts w:ascii="Arial" w:hAnsi="Arial" w:cs="Arial"/>
        </w:rPr>
        <w:t>rs8022829 (</w:t>
      </w:r>
      <w:r w:rsidR="00615B3B" w:rsidRPr="00046020">
        <w:rPr>
          <w:rFonts w:ascii="Arial" w:hAnsi="Arial" w:cs="Arial"/>
          <w:i/>
          <w:iCs/>
        </w:rPr>
        <w:t>AKAP6</w:t>
      </w:r>
      <w:r w:rsidR="00AE1D5F">
        <w:rPr>
          <w:rFonts w:ascii="Arial" w:hAnsi="Arial" w:cs="Arial"/>
        </w:rPr>
        <w:t>-</w:t>
      </w:r>
      <w:r w:rsidR="00615B3B" w:rsidRPr="00046020">
        <w:rPr>
          <w:rFonts w:ascii="Arial" w:hAnsi="Arial" w:cs="Arial"/>
          <w:i/>
          <w:iCs/>
        </w:rPr>
        <w:t>NPAS3</w:t>
      </w:r>
      <w:r w:rsidR="00615B3B" w:rsidRPr="00046020">
        <w:rPr>
          <w:rFonts w:ascii="Arial" w:hAnsi="Arial" w:cs="Arial"/>
        </w:rPr>
        <w:t xml:space="preserve">) </w:t>
      </w:r>
      <w:r w:rsidR="00CC4BB6" w:rsidRPr="00046020">
        <w:rPr>
          <w:rFonts w:ascii="Arial" w:hAnsi="Arial" w:cs="Arial"/>
        </w:rPr>
        <w:t xml:space="preserve">which </w:t>
      </w:r>
      <w:r w:rsidR="00615B3B" w:rsidRPr="00046020">
        <w:rPr>
          <w:rFonts w:ascii="Arial" w:hAnsi="Arial" w:cs="Arial"/>
        </w:rPr>
        <w:t xml:space="preserve">was significant only in the </w:t>
      </w:r>
      <w:r w:rsidR="00DA258E">
        <w:rPr>
          <w:rFonts w:ascii="Arial" w:hAnsi="Arial" w:cs="Arial"/>
        </w:rPr>
        <w:t>hay fever-adjusted</w:t>
      </w:r>
      <w:r w:rsidR="00615B3B" w:rsidRPr="00046020">
        <w:rPr>
          <w:rFonts w:ascii="Arial" w:hAnsi="Arial" w:cs="Arial"/>
        </w:rPr>
        <w:t xml:space="preserve"> model</w:t>
      </w:r>
      <w:r w:rsidR="004332E6" w:rsidRPr="00046020">
        <w:rPr>
          <w:rFonts w:ascii="Arial" w:hAnsi="Arial" w:cs="Arial"/>
        </w:rPr>
        <w:t xml:space="preserve"> in adults.</w:t>
      </w:r>
      <w:r w:rsidR="00FF2E4F" w:rsidRPr="00046020">
        <w:rPr>
          <w:rFonts w:ascii="Arial" w:hAnsi="Arial" w:cs="Arial"/>
        </w:rPr>
        <w:t xml:space="preserve"> </w:t>
      </w:r>
      <w:r w:rsidR="004332E6" w:rsidRPr="00046020">
        <w:rPr>
          <w:rFonts w:ascii="Arial" w:hAnsi="Arial" w:cs="Arial"/>
        </w:rPr>
        <w:t xml:space="preserve">However, neither variant </w:t>
      </w:r>
      <w:r w:rsidR="005E3C2A" w:rsidRPr="00046020">
        <w:rPr>
          <w:rFonts w:ascii="Arial" w:hAnsi="Arial" w:cs="Arial"/>
        </w:rPr>
        <w:t>was validated</w:t>
      </w:r>
      <w:r w:rsidR="00FF2E4F" w:rsidRPr="00046020">
        <w:rPr>
          <w:rFonts w:ascii="Arial" w:hAnsi="Arial" w:cs="Arial"/>
        </w:rPr>
        <w:t>.</w:t>
      </w:r>
      <w:r w:rsidR="006E3089" w:rsidRPr="00046020">
        <w:rPr>
          <w:rFonts w:ascii="Arial" w:hAnsi="Arial" w:cs="Arial"/>
        </w:rPr>
        <w:t xml:space="preserve"> </w:t>
      </w:r>
      <w:r w:rsidR="009558C0" w:rsidRPr="00046020">
        <w:rPr>
          <w:rFonts w:ascii="Arial" w:hAnsi="Arial" w:cs="Arial"/>
        </w:rPr>
        <w:t xml:space="preserve">Further, we identified three SNPs </w:t>
      </w:r>
      <w:r w:rsidR="00EB37D7" w:rsidRPr="00046020">
        <w:rPr>
          <w:rFonts w:ascii="Arial" w:hAnsi="Arial" w:cs="Arial"/>
        </w:rPr>
        <w:t xml:space="preserve">previously reported </w:t>
      </w:r>
      <w:r w:rsidR="0014645B" w:rsidRPr="00046020">
        <w:rPr>
          <w:rFonts w:ascii="Arial" w:hAnsi="Arial" w:cs="Arial"/>
        </w:rPr>
        <w:t>for</w:t>
      </w:r>
      <w:r w:rsidR="0039780D" w:rsidRPr="00046020">
        <w:rPr>
          <w:rFonts w:ascii="Arial" w:hAnsi="Arial" w:cs="Arial"/>
        </w:rPr>
        <w:t xml:space="preserve"> </w:t>
      </w:r>
      <w:r w:rsidR="009E250E" w:rsidRPr="00046020">
        <w:rPr>
          <w:rFonts w:ascii="Arial" w:hAnsi="Arial" w:cs="Arial"/>
        </w:rPr>
        <w:t>FA</w:t>
      </w:r>
      <w:r w:rsidR="0039780D" w:rsidRPr="00046020">
        <w:rPr>
          <w:rFonts w:ascii="Arial" w:hAnsi="Arial" w:cs="Arial"/>
        </w:rPr>
        <w:t xml:space="preserve"> </w:t>
      </w:r>
      <w:r w:rsidR="00242B35">
        <w:rPr>
          <w:rFonts w:ascii="Arial" w:hAnsi="Arial" w:cs="Arial"/>
        </w:rPr>
        <w:t xml:space="preserve">and </w:t>
      </w:r>
      <w:r w:rsidR="00AA4C3E">
        <w:rPr>
          <w:rFonts w:ascii="Arial" w:hAnsi="Arial" w:cs="Arial"/>
        </w:rPr>
        <w:t>atopic diseases.</w:t>
      </w:r>
      <w:r w:rsidR="00AE71E5" w:rsidRPr="00046020">
        <w:rPr>
          <w:rFonts w:ascii="Arial" w:hAnsi="Arial" w:cs="Arial"/>
        </w:rPr>
        <w:t xml:space="preserve"> </w:t>
      </w:r>
    </w:p>
    <w:p w14:paraId="53B5DF8C" w14:textId="5A63ABC2" w:rsidR="005A5AEB" w:rsidRDefault="2C416E08" w:rsidP="00AC52CE">
      <w:pPr>
        <w:tabs>
          <w:tab w:val="left" w:pos="3780"/>
        </w:tabs>
        <w:spacing w:line="480" w:lineRule="auto"/>
        <w:jc w:val="both"/>
        <w:rPr>
          <w:rFonts w:ascii="Arial" w:hAnsi="Arial" w:cs="Arial"/>
          <w:b/>
          <w:bCs/>
          <w:u w:val="single"/>
        </w:rPr>
      </w:pPr>
      <w:r w:rsidRPr="55CBA23D">
        <w:rPr>
          <w:rFonts w:ascii="Arial" w:hAnsi="Arial" w:cs="Arial"/>
          <w:b/>
          <w:bCs/>
        </w:rPr>
        <w:t>Conclusion:</w:t>
      </w:r>
      <w:r w:rsidRPr="55CBA23D">
        <w:rPr>
          <w:rFonts w:ascii="Arial" w:hAnsi="Arial" w:cs="Arial"/>
        </w:rPr>
        <w:t xml:space="preserve"> </w:t>
      </w:r>
      <w:r w:rsidR="7647BC61" w:rsidRPr="55CBA23D">
        <w:rPr>
          <w:rFonts w:ascii="Arial" w:hAnsi="Arial" w:cs="Arial"/>
        </w:rPr>
        <w:t xml:space="preserve">This </w:t>
      </w:r>
      <w:r w:rsidR="2E9FEA28" w:rsidRPr="55CBA23D">
        <w:rPr>
          <w:rFonts w:ascii="Arial" w:hAnsi="Arial" w:cs="Arial"/>
        </w:rPr>
        <w:t>study</w:t>
      </w:r>
      <w:r w:rsidR="553549AA" w:rsidRPr="55CBA23D">
        <w:rPr>
          <w:rFonts w:ascii="Arial" w:hAnsi="Arial" w:cs="Arial"/>
        </w:rPr>
        <w:t xml:space="preserve"> identified 37 SNPs suggestively associated with FA and </w:t>
      </w:r>
      <w:r w:rsidR="7647BC61" w:rsidRPr="55CBA23D">
        <w:rPr>
          <w:rFonts w:ascii="Arial" w:hAnsi="Arial" w:cs="Arial"/>
        </w:rPr>
        <w:t xml:space="preserve">demonstrated </w:t>
      </w:r>
      <w:r w:rsidR="1DBCD540" w:rsidRPr="55CBA23D">
        <w:rPr>
          <w:rFonts w:ascii="Arial" w:hAnsi="Arial" w:cs="Arial"/>
        </w:rPr>
        <w:t xml:space="preserve">genetic differences </w:t>
      </w:r>
      <w:r w:rsidR="67F55581" w:rsidRPr="55CBA23D">
        <w:rPr>
          <w:rFonts w:ascii="Arial" w:hAnsi="Arial" w:cs="Arial"/>
        </w:rPr>
        <w:t>across phenotypes</w:t>
      </w:r>
      <w:r w:rsidR="1DBCD540" w:rsidRPr="55CBA23D">
        <w:rPr>
          <w:rFonts w:ascii="Arial" w:hAnsi="Arial" w:cs="Arial"/>
        </w:rPr>
        <w:t xml:space="preserve">. </w:t>
      </w:r>
      <w:r w:rsidR="431B3360" w:rsidRPr="55CBA23D">
        <w:rPr>
          <w:rFonts w:ascii="Arial" w:hAnsi="Arial" w:cs="Arial"/>
        </w:rPr>
        <w:t>I</w:t>
      </w:r>
      <w:r w:rsidR="1DBCD540" w:rsidRPr="55CBA23D">
        <w:rPr>
          <w:rFonts w:ascii="Arial" w:hAnsi="Arial" w:cs="Arial"/>
        </w:rPr>
        <w:t>t</w:t>
      </w:r>
      <w:r w:rsidR="2E9FEA28" w:rsidRPr="55CBA23D">
        <w:rPr>
          <w:rFonts w:ascii="Arial" w:hAnsi="Arial" w:cs="Arial"/>
        </w:rPr>
        <w:t xml:space="preserve"> highlights the need for a unified </w:t>
      </w:r>
      <w:r w:rsidR="3CBED036" w:rsidRPr="55CBA23D">
        <w:rPr>
          <w:rFonts w:ascii="Arial" w:hAnsi="Arial" w:cs="Arial"/>
        </w:rPr>
        <w:t xml:space="preserve">FA </w:t>
      </w:r>
      <w:r w:rsidR="2E9FEA28" w:rsidRPr="55CBA23D">
        <w:rPr>
          <w:rFonts w:ascii="Arial" w:hAnsi="Arial" w:cs="Arial"/>
        </w:rPr>
        <w:t>definition and sheds light on its shared genetic architecture with a</w:t>
      </w:r>
      <w:r w:rsidR="447440C7" w:rsidRPr="55CBA23D">
        <w:rPr>
          <w:rFonts w:ascii="Arial" w:hAnsi="Arial" w:cs="Arial"/>
        </w:rPr>
        <w:t>llergies</w:t>
      </w:r>
      <w:r w:rsidR="2E9FEA28" w:rsidRPr="55CBA23D">
        <w:rPr>
          <w:rFonts w:ascii="Arial" w:hAnsi="Arial" w:cs="Arial"/>
        </w:rPr>
        <w:t>.</w:t>
      </w:r>
    </w:p>
    <w:p w14:paraId="5526C944" w14:textId="526DA73E" w:rsidR="00040149" w:rsidRDefault="00040149" w:rsidP="00040149">
      <w:pPr>
        <w:tabs>
          <w:tab w:val="left" w:pos="3780"/>
        </w:tabs>
        <w:spacing w:line="480" w:lineRule="auto"/>
        <w:jc w:val="both"/>
        <w:rPr>
          <w:rFonts w:ascii="Arial" w:hAnsi="Arial" w:cs="Arial"/>
          <w:b/>
          <w:bCs/>
          <w:u w:val="single"/>
        </w:rPr>
      </w:pPr>
      <w:r w:rsidRPr="00DD5B59">
        <w:rPr>
          <w:rFonts w:ascii="Arial" w:hAnsi="Arial" w:cs="Arial"/>
          <w:b/>
          <w:bCs/>
          <w:u w:val="single"/>
        </w:rPr>
        <w:t>Key message</w:t>
      </w:r>
      <w:r>
        <w:rPr>
          <w:rFonts w:ascii="Arial" w:hAnsi="Arial" w:cs="Arial"/>
          <w:b/>
          <w:bCs/>
          <w:u w:val="single"/>
        </w:rPr>
        <w:t xml:space="preserve"> (2-3 short bullet points max): </w:t>
      </w:r>
    </w:p>
    <w:p w14:paraId="4C041503" w14:textId="1D8622E3" w:rsidR="00040149" w:rsidRPr="00DD5B59" w:rsidRDefault="00040149" w:rsidP="00040149">
      <w:pPr>
        <w:pStyle w:val="Listenabsatz"/>
        <w:numPr>
          <w:ilvl w:val="0"/>
          <w:numId w:val="8"/>
        </w:numPr>
        <w:tabs>
          <w:tab w:val="left" w:pos="3780"/>
        </w:tabs>
        <w:spacing w:line="480" w:lineRule="auto"/>
        <w:jc w:val="both"/>
        <w:rPr>
          <w:rFonts w:ascii="Arial" w:hAnsi="Arial" w:cs="Arial"/>
          <w:b/>
          <w:bCs/>
          <w:u w:val="single"/>
        </w:rPr>
      </w:pPr>
      <w:r w:rsidRPr="00DD5B59">
        <w:rPr>
          <w:rFonts w:ascii="Arial" w:hAnsi="Arial" w:cs="Arial"/>
        </w:rPr>
        <w:lastRenderedPageBreak/>
        <w:t>This GWAS meta-analys</w:t>
      </w:r>
      <w:r w:rsidR="00407B63">
        <w:rPr>
          <w:rFonts w:ascii="Arial" w:hAnsi="Arial" w:cs="Arial"/>
        </w:rPr>
        <w:t>e</w:t>
      </w:r>
      <w:r w:rsidRPr="00DD5B59">
        <w:rPr>
          <w:rFonts w:ascii="Arial" w:hAnsi="Arial" w:cs="Arial"/>
        </w:rPr>
        <w:t xml:space="preserve">s on </w:t>
      </w:r>
      <w:r>
        <w:rPr>
          <w:rFonts w:ascii="Arial" w:hAnsi="Arial" w:cs="Arial"/>
        </w:rPr>
        <w:t>FA</w:t>
      </w:r>
      <w:r w:rsidRPr="00DD5B59">
        <w:rPr>
          <w:rFonts w:ascii="Arial" w:hAnsi="Arial" w:cs="Arial"/>
        </w:rPr>
        <w:t xml:space="preserve"> </w:t>
      </w:r>
      <w:r w:rsidR="00CF6012">
        <w:rPr>
          <w:rFonts w:ascii="Arial" w:hAnsi="Arial" w:cs="Arial"/>
        </w:rPr>
        <w:t>comprising</w:t>
      </w:r>
      <w:r w:rsidR="00CF6012" w:rsidRPr="00DD5B59">
        <w:rPr>
          <w:rFonts w:ascii="Arial" w:hAnsi="Arial" w:cs="Arial"/>
        </w:rPr>
        <w:t xml:space="preserve"> </w:t>
      </w:r>
      <w:r w:rsidRPr="00064B25">
        <w:rPr>
          <w:rFonts w:ascii="Arial" w:hAnsi="Arial" w:cs="Arial"/>
        </w:rPr>
        <w:t xml:space="preserve">229,426 </w:t>
      </w:r>
      <w:r w:rsidR="00CF6012" w:rsidRPr="00064B25">
        <w:rPr>
          <w:rFonts w:ascii="Arial" w:hAnsi="Arial" w:cs="Arial"/>
        </w:rPr>
        <w:t>adults and 14,</w:t>
      </w:r>
      <w:r w:rsidR="007B66FC" w:rsidRPr="00064B25">
        <w:rPr>
          <w:rFonts w:ascii="Arial" w:hAnsi="Arial" w:cs="Arial"/>
        </w:rPr>
        <w:t xml:space="preserve">234 </w:t>
      </w:r>
      <w:r w:rsidR="00194FD4" w:rsidRPr="00064B25">
        <w:rPr>
          <w:rFonts w:ascii="Arial" w:hAnsi="Arial" w:cs="Arial"/>
        </w:rPr>
        <w:t>children</w:t>
      </w:r>
      <w:r w:rsidR="00CF6012" w:rsidRPr="00DD5B59">
        <w:rPr>
          <w:rFonts w:ascii="Arial" w:hAnsi="Arial" w:cs="Arial"/>
        </w:rPr>
        <w:t xml:space="preserve"> </w:t>
      </w:r>
      <w:r w:rsidRPr="00DD5B59">
        <w:rPr>
          <w:rFonts w:ascii="Arial" w:hAnsi="Arial" w:cs="Arial"/>
        </w:rPr>
        <w:t>identified 37 suggestive SNPs</w:t>
      </w:r>
      <w:r w:rsidR="003D1CD8">
        <w:rPr>
          <w:rFonts w:ascii="Arial" w:hAnsi="Arial" w:cs="Arial"/>
        </w:rPr>
        <w:t xml:space="preserve"> with two SNPs reaching genom</w:t>
      </w:r>
      <w:r w:rsidR="00C8062B">
        <w:rPr>
          <w:rFonts w:ascii="Arial" w:hAnsi="Arial" w:cs="Arial"/>
        </w:rPr>
        <w:t>e-wide significance.</w:t>
      </w:r>
    </w:p>
    <w:p w14:paraId="53A6EFBA" w14:textId="7BEC1D17" w:rsidR="00040149" w:rsidRPr="00D80C6B" w:rsidRDefault="00040149" w:rsidP="00040149">
      <w:pPr>
        <w:pStyle w:val="Listenabsatz"/>
        <w:numPr>
          <w:ilvl w:val="0"/>
          <w:numId w:val="8"/>
        </w:numPr>
        <w:tabs>
          <w:tab w:val="left" w:pos="3780"/>
        </w:tabs>
        <w:spacing w:line="480" w:lineRule="auto"/>
        <w:jc w:val="both"/>
        <w:rPr>
          <w:rFonts w:ascii="Arial" w:hAnsi="Arial" w:cs="Arial"/>
          <w:b/>
          <w:bCs/>
          <w:u w:val="single"/>
        </w:rPr>
      </w:pPr>
      <w:r w:rsidRPr="00DD5B59">
        <w:rPr>
          <w:rFonts w:ascii="Arial" w:hAnsi="Arial" w:cs="Arial"/>
        </w:rPr>
        <w:t>Although these associations were not replicated</w:t>
      </w:r>
      <w:r w:rsidR="007C03AA">
        <w:rPr>
          <w:rFonts w:ascii="Arial" w:hAnsi="Arial" w:cs="Arial"/>
        </w:rPr>
        <w:t xml:space="preserve"> after multiple testing adjustments</w:t>
      </w:r>
      <w:r w:rsidRPr="00DD5B59">
        <w:rPr>
          <w:rFonts w:ascii="Arial" w:hAnsi="Arial" w:cs="Arial"/>
        </w:rPr>
        <w:t>, these findings highlight potential genetic associations and their overlap with other allergic phenotypes.</w:t>
      </w:r>
    </w:p>
    <w:p w14:paraId="64BF4508" w14:textId="3CC11282" w:rsidR="00C8062B" w:rsidRPr="00DD5B59" w:rsidRDefault="565EC3CE" w:rsidP="55CBA23D">
      <w:pPr>
        <w:pStyle w:val="Listenabsatz"/>
        <w:numPr>
          <w:ilvl w:val="0"/>
          <w:numId w:val="8"/>
        </w:numPr>
        <w:tabs>
          <w:tab w:val="left" w:pos="3780"/>
        </w:tabs>
        <w:spacing w:line="480" w:lineRule="auto"/>
        <w:jc w:val="both"/>
        <w:rPr>
          <w:rFonts w:ascii="Arial" w:hAnsi="Arial" w:cs="Arial"/>
        </w:rPr>
      </w:pPr>
      <w:r w:rsidRPr="55CBA23D">
        <w:rPr>
          <w:rFonts w:ascii="Arial" w:hAnsi="Arial" w:cs="Arial"/>
        </w:rPr>
        <w:t xml:space="preserve">The study further revealed distinct differences </w:t>
      </w:r>
      <w:r w:rsidR="436FE268" w:rsidRPr="55CBA23D">
        <w:rPr>
          <w:rFonts w:ascii="Arial" w:hAnsi="Arial" w:cs="Arial"/>
        </w:rPr>
        <w:t xml:space="preserve">across FA definitions, </w:t>
      </w:r>
      <w:r w:rsidR="62C788C8" w:rsidRPr="55CBA23D">
        <w:rPr>
          <w:rFonts w:ascii="Arial" w:hAnsi="Arial" w:cs="Arial"/>
        </w:rPr>
        <w:t>underscoring that FA is a genetically heterogeneous definition</w:t>
      </w:r>
      <w:r w:rsidR="78807EFD" w:rsidRPr="55CBA23D">
        <w:rPr>
          <w:rFonts w:ascii="Arial" w:hAnsi="Arial" w:cs="Arial"/>
        </w:rPr>
        <w:t xml:space="preserve"> and indicates that doctor‑diagnosed food allergy provides the most reliable phenotype for </w:t>
      </w:r>
      <w:r w:rsidR="77C6E689" w:rsidRPr="55CBA23D">
        <w:rPr>
          <w:rFonts w:ascii="Arial" w:hAnsi="Arial" w:cs="Arial"/>
        </w:rPr>
        <w:t xml:space="preserve">future </w:t>
      </w:r>
      <w:r w:rsidR="78807EFD" w:rsidRPr="55CBA23D">
        <w:rPr>
          <w:rFonts w:ascii="Arial" w:hAnsi="Arial" w:cs="Arial"/>
        </w:rPr>
        <w:t>analyses</w:t>
      </w:r>
    </w:p>
    <w:p w14:paraId="4586627A" w14:textId="6F97F1F9" w:rsidR="008F2BA1" w:rsidRPr="00046020" w:rsidRDefault="6D8430D2" w:rsidP="00046020">
      <w:pPr>
        <w:tabs>
          <w:tab w:val="left" w:pos="3780"/>
        </w:tabs>
        <w:spacing w:line="480" w:lineRule="auto"/>
        <w:jc w:val="both"/>
        <w:rPr>
          <w:rFonts w:ascii="Arial" w:hAnsi="Arial" w:cs="Arial"/>
        </w:rPr>
      </w:pPr>
      <w:r w:rsidRPr="47A08702">
        <w:rPr>
          <w:rFonts w:ascii="Arial" w:hAnsi="Arial" w:cs="Arial"/>
          <w:b/>
          <w:bCs/>
          <w:u w:val="single"/>
        </w:rPr>
        <w:t>Capsule summary</w:t>
      </w:r>
      <w:r w:rsidR="5FA4AF1C" w:rsidRPr="47A08702">
        <w:rPr>
          <w:rFonts w:ascii="Arial" w:hAnsi="Arial" w:cs="Arial"/>
          <w:b/>
          <w:bCs/>
          <w:u w:val="single"/>
        </w:rPr>
        <w:t xml:space="preserve"> (3</w:t>
      </w:r>
      <w:r w:rsidR="3CFF8491" w:rsidRPr="47A08702">
        <w:rPr>
          <w:rFonts w:ascii="Arial" w:hAnsi="Arial" w:cs="Arial"/>
          <w:b/>
          <w:bCs/>
          <w:u w:val="single"/>
        </w:rPr>
        <w:t>3</w:t>
      </w:r>
      <w:r w:rsidR="5FA4AF1C" w:rsidRPr="47A08702">
        <w:rPr>
          <w:rFonts w:ascii="Arial" w:hAnsi="Arial" w:cs="Arial"/>
          <w:b/>
          <w:bCs/>
          <w:u w:val="single"/>
        </w:rPr>
        <w:t>/35 words max)</w:t>
      </w:r>
      <w:r w:rsidR="6D70307E" w:rsidRPr="47A08702">
        <w:rPr>
          <w:rFonts w:ascii="Arial" w:hAnsi="Arial" w:cs="Arial"/>
          <w:b/>
          <w:bCs/>
          <w:u w:val="single"/>
        </w:rPr>
        <w:t>:</w:t>
      </w:r>
      <w:r w:rsidR="6D70307E" w:rsidRPr="47A08702">
        <w:rPr>
          <w:rFonts w:ascii="Arial" w:hAnsi="Arial" w:cs="Arial"/>
        </w:rPr>
        <w:t xml:space="preserve"> </w:t>
      </w:r>
      <w:r w:rsidR="7619AB97" w:rsidRPr="47A08702">
        <w:rPr>
          <w:rFonts w:ascii="Arial" w:hAnsi="Arial" w:cs="Arial"/>
        </w:rPr>
        <w:t xml:space="preserve">This GWAS meta‑analysis identified 37 SNPs suggestively associated with FA, revealing genetic differences across age groups and FA definitions, alongside overlaps with other atopic diseases, providing valuable insights into genetic susceptibility to FA. </w:t>
      </w:r>
    </w:p>
    <w:p w14:paraId="1F544335" w14:textId="5C545823" w:rsidR="00792F6C" w:rsidRPr="00046020" w:rsidRDefault="00792F6C" w:rsidP="00792F6C">
      <w:pPr>
        <w:spacing w:line="480" w:lineRule="auto"/>
        <w:jc w:val="both"/>
        <w:rPr>
          <w:rFonts w:ascii="Arial" w:hAnsi="Arial" w:cs="Arial"/>
        </w:rPr>
      </w:pPr>
      <w:r w:rsidRPr="00046020">
        <w:rPr>
          <w:rFonts w:ascii="Arial" w:hAnsi="Arial" w:cs="Arial"/>
          <w:b/>
          <w:bCs/>
          <w:u w:val="single"/>
        </w:rPr>
        <w:t>Key words</w:t>
      </w:r>
      <w:r w:rsidR="00390968">
        <w:rPr>
          <w:rFonts w:ascii="Arial" w:hAnsi="Arial" w:cs="Arial"/>
          <w:b/>
          <w:bCs/>
          <w:u w:val="single"/>
        </w:rPr>
        <w:t xml:space="preserve"> (</w:t>
      </w:r>
      <w:r w:rsidR="00390968" w:rsidRPr="006E5C2B">
        <w:rPr>
          <w:rFonts w:ascii="Arial" w:hAnsi="Arial" w:cs="Arial"/>
          <w:b/>
          <w:bCs/>
          <w:u w:val="single"/>
        </w:rPr>
        <w:t>7/10</w:t>
      </w:r>
      <w:r w:rsidR="00390968">
        <w:rPr>
          <w:rFonts w:ascii="Arial" w:hAnsi="Arial" w:cs="Arial"/>
          <w:b/>
          <w:bCs/>
          <w:u w:val="single"/>
        </w:rPr>
        <w:t xml:space="preserve"> max)</w:t>
      </w:r>
      <w:r w:rsidRPr="00186E24">
        <w:rPr>
          <w:rFonts w:ascii="Arial" w:hAnsi="Arial" w:cs="Arial"/>
          <w:b/>
          <w:bCs/>
        </w:rPr>
        <w:t>:</w:t>
      </w:r>
      <w:r w:rsidRPr="00186E24">
        <w:rPr>
          <w:rFonts w:ascii="Arial" w:hAnsi="Arial" w:cs="Arial"/>
        </w:rPr>
        <w:t xml:space="preserve"> </w:t>
      </w:r>
      <w:r w:rsidRPr="00046020">
        <w:rPr>
          <w:rFonts w:ascii="Arial" w:hAnsi="Arial" w:cs="Arial"/>
        </w:rPr>
        <w:t>genome-wide association study, food allergy, meta-analysis, specific IgE, hay fever</w:t>
      </w:r>
      <w:r w:rsidR="00F147B9" w:rsidRPr="00046020">
        <w:rPr>
          <w:rFonts w:ascii="Arial" w:hAnsi="Arial" w:cs="Arial"/>
        </w:rPr>
        <w:t>, sensitization</w:t>
      </w:r>
      <w:r w:rsidR="00001378">
        <w:rPr>
          <w:rFonts w:ascii="Arial" w:hAnsi="Arial" w:cs="Arial"/>
        </w:rPr>
        <w:t>, epidemiology</w:t>
      </w:r>
    </w:p>
    <w:p w14:paraId="684BC694" w14:textId="2C24EB00" w:rsidR="00EB1392" w:rsidRDefault="00792F6C" w:rsidP="00E97E39">
      <w:pPr>
        <w:spacing w:line="480" w:lineRule="auto"/>
        <w:jc w:val="both"/>
        <w:rPr>
          <w:rFonts w:ascii="Arial" w:hAnsi="Arial" w:cs="Arial"/>
        </w:rPr>
      </w:pPr>
      <w:r w:rsidRPr="00046020">
        <w:rPr>
          <w:rFonts w:ascii="Arial" w:hAnsi="Arial" w:cs="Arial"/>
          <w:b/>
          <w:bCs/>
          <w:u w:val="single"/>
        </w:rPr>
        <w:t>Abbreviations:</w:t>
      </w:r>
      <w:r w:rsidRPr="00186E24">
        <w:rPr>
          <w:rFonts w:ascii="Arial" w:hAnsi="Arial" w:cs="Arial"/>
        </w:rPr>
        <w:t xml:space="preserve"> </w:t>
      </w:r>
      <w:r w:rsidR="00071761">
        <w:rPr>
          <w:rFonts w:ascii="Arial" w:hAnsi="Arial" w:cs="Arial"/>
        </w:rPr>
        <w:t xml:space="preserve">FA (food allergy), </w:t>
      </w:r>
      <w:r w:rsidRPr="00046020">
        <w:rPr>
          <w:rFonts w:ascii="Arial" w:hAnsi="Arial" w:cs="Arial"/>
        </w:rPr>
        <w:t xml:space="preserve">GWAS (genome-wide association studies), SNP (single nucleotide polymorphism), OFC (oral food challenge), IgE (immunoglobulin E), </w:t>
      </w:r>
      <w:proofErr w:type="spellStart"/>
      <w:r w:rsidR="00850544">
        <w:rPr>
          <w:rFonts w:ascii="Arial" w:hAnsi="Arial" w:cs="Arial"/>
        </w:rPr>
        <w:t>sIgE</w:t>
      </w:r>
      <w:proofErr w:type="spellEnd"/>
      <w:r w:rsidR="00850544">
        <w:rPr>
          <w:rFonts w:ascii="Arial" w:hAnsi="Arial" w:cs="Arial"/>
        </w:rPr>
        <w:t xml:space="preserve"> (specific </w:t>
      </w:r>
      <w:r w:rsidR="00B94752">
        <w:rPr>
          <w:rFonts w:ascii="Arial" w:hAnsi="Arial" w:cs="Arial"/>
        </w:rPr>
        <w:t xml:space="preserve">immunoglobulin E), </w:t>
      </w:r>
      <w:r w:rsidRPr="00046020">
        <w:rPr>
          <w:rFonts w:ascii="Arial" w:hAnsi="Arial" w:cs="Arial"/>
        </w:rPr>
        <w:t>SPT (skin prick test), PFAS (pollen</w:t>
      </w:r>
      <w:r w:rsidR="00380954">
        <w:rPr>
          <w:rFonts w:ascii="Arial" w:hAnsi="Arial" w:cs="Arial"/>
        </w:rPr>
        <w:t>-</w:t>
      </w:r>
      <w:r w:rsidRPr="00046020">
        <w:rPr>
          <w:rFonts w:ascii="Arial" w:hAnsi="Arial" w:cs="Arial"/>
        </w:rPr>
        <w:t xml:space="preserve">food allergy syndrome), </w:t>
      </w:r>
      <w:r w:rsidR="00192F6F">
        <w:rPr>
          <w:rFonts w:ascii="Arial" w:hAnsi="Arial" w:cs="Arial"/>
        </w:rPr>
        <w:t xml:space="preserve">HWE (Hardy-Weinberg </w:t>
      </w:r>
      <w:r w:rsidR="001F2851">
        <w:rPr>
          <w:rFonts w:ascii="Arial" w:hAnsi="Arial" w:cs="Arial"/>
        </w:rPr>
        <w:t>E</w:t>
      </w:r>
      <w:r w:rsidR="00192F6F">
        <w:rPr>
          <w:rFonts w:ascii="Arial" w:hAnsi="Arial" w:cs="Arial"/>
        </w:rPr>
        <w:t xml:space="preserve">quilibrium), </w:t>
      </w:r>
      <w:r w:rsidRPr="00046020">
        <w:rPr>
          <w:rFonts w:ascii="Arial" w:hAnsi="Arial" w:cs="Arial"/>
        </w:rPr>
        <w:t xml:space="preserve">MAF (minor allele frequency), LD (linkage disequilibrium), COJO (conditional and joint analysis), IBD (identical by descent), LDSC (linkage disequilibrium score regression), </w:t>
      </w:r>
      <w:proofErr w:type="spellStart"/>
      <w:r w:rsidRPr="00046020">
        <w:rPr>
          <w:rFonts w:ascii="Arial" w:hAnsi="Arial" w:cs="Arial"/>
        </w:rPr>
        <w:t>eQTL</w:t>
      </w:r>
      <w:proofErr w:type="spellEnd"/>
      <w:r w:rsidRPr="00046020">
        <w:rPr>
          <w:rFonts w:ascii="Arial" w:hAnsi="Arial" w:cs="Arial"/>
        </w:rPr>
        <w:t xml:space="preserve"> (expression quantitative trait loci),</w:t>
      </w:r>
      <w:r w:rsidR="00242AD2">
        <w:rPr>
          <w:rFonts w:ascii="Arial" w:hAnsi="Arial" w:cs="Arial"/>
        </w:rPr>
        <w:t xml:space="preserve"> MAGMA (Multi-marker Analysis of </w:t>
      </w:r>
      <w:proofErr w:type="spellStart"/>
      <w:r w:rsidR="00242AD2">
        <w:rPr>
          <w:rFonts w:ascii="Arial" w:hAnsi="Arial" w:cs="Arial"/>
        </w:rPr>
        <w:t>GenoMic</w:t>
      </w:r>
      <w:proofErr w:type="spellEnd"/>
      <w:r w:rsidR="00242AD2">
        <w:rPr>
          <w:rFonts w:ascii="Arial" w:hAnsi="Arial" w:cs="Arial"/>
        </w:rPr>
        <w:t xml:space="preserve"> Annotation),</w:t>
      </w:r>
      <w:r w:rsidRPr="00046020">
        <w:rPr>
          <w:rFonts w:ascii="Arial" w:hAnsi="Arial" w:cs="Arial"/>
        </w:rPr>
        <w:t xml:space="preserve"> FDR (false discovery rate), </w:t>
      </w:r>
      <w:r w:rsidRPr="009B3197">
        <w:rPr>
          <w:rFonts w:ascii="Arial" w:hAnsi="Arial" w:cs="Arial"/>
        </w:rPr>
        <w:t>CADD (combined Annotation Dependent Depletion)</w:t>
      </w:r>
      <w:r w:rsidR="00F240D8">
        <w:rPr>
          <w:rFonts w:ascii="Arial" w:hAnsi="Arial" w:cs="Arial"/>
        </w:rPr>
        <w:t xml:space="preserve">, </w:t>
      </w:r>
      <w:proofErr w:type="spellStart"/>
      <w:r w:rsidR="00F240D8">
        <w:rPr>
          <w:rFonts w:ascii="Arial" w:hAnsi="Arial" w:cs="Arial"/>
        </w:rPr>
        <w:t>LoF</w:t>
      </w:r>
      <w:proofErr w:type="spellEnd"/>
      <w:r w:rsidR="00F240D8">
        <w:rPr>
          <w:rFonts w:ascii="Arial" w:hAnsi="Arial" w:cs="Arial"/>
        </w:rPr>
        <w:t xml:space="preserve"> (loss of function), </w:t>
      </w:r>
      <w:proofErr w:type="spellStart"/>
      <w:r w:rsidR="00B23779">
        <w:rPr>
          <w:rFonts w:ascii="Arial" w:hAnsi="Arial" w:cs="Arial"/>
        </w:rPr>
        <w:t>pLI</w:t>
      </w:r>
      <w:proofErr w:type="spellEnd"/>
      <w:r w:rsidR="00B23779">
        <w:rPr>
          <w:rFonts w:ascii="Arial" w:hAnsi="Arial" w:cs="Arial"/>
        </w:rPr>
        <w:t xml:space="preserve"> (probability</w:t>
      </w:r>
      <w:r w:rsidR="00B23779" w:rsidRPr="00B23779">
        <w:rPr>
          <w:rFonts w:ascii="Arial" w:hAnsi="Arial" w:cs="Arial"/>
        </w:rPr>
        <w:t xml:space="preserve"> of being loss-of-function intolera</w:t>
      </w:r>
      <w:r w:rsidR="00261D02" w:rsidRPr="00D80C6B">
        <w:rPr>
          <w:rFonts w:ascii="Arial" w:hAnsi="Arial" w:cs="Arial"/>
        </w:rPr>
        <w:t>nt)</w:t>
      </w:r>
      <w:r w:rsidR="00D35556">
        <w:rPr>
          <w:rFonts w:ascii="Arial" w:hAnsi="Arial" w:cs="Arial"/>
        </w:rPr>
        <w:t>, EMAC (estimated minor allele count)</w:t>
      </w:r>
      <w:r w:rsidR="00536D4D">
        <w:rPr>
          <w:rFonts w:ascii="Arial" w:hAnsi="Arial" w:cs="Arial"/>
        </w:rPr>
        <w:t xml:space="preserve">, </w:t>
      </w:r>
      <w:proofErr w:type="spellStart"/>
      <w:r w:rsidR="00536D4D">
        <w:rPr>
          <w:rFonts w:ascii="Arial" w:hAnsi="Arial" w:cs="Arial"/>
        </w:rPr>
        <w:t>CysLT</w:t>
      </w:r>
      <w:proofErr w:type="spellEnd"/>
      <w:r w:rsidR="00536D4D">
        <w:rPr>
          <w:rFonts w:ascii="Arial" w:hAnsi="Arial" w:cs="Arial"/>
        </w:rPr>
        <w:t xml:space="preserve"> (</w:t>
      </w:r>
      <w:r w:rsidR="00536D4D" w:rsidRPr="005B7E99">
        <w:rPr>
          <w:rFonts w:ascii="Arial" w:hAnsi="Arial" w:cs="Arial"/>
        </w:rPr>
        <w:t>cysteinyl leukotriene</w:t>
      </w:r>
      <w:r w:rsidR="00536D4D">
        <w:rPr>
          <w:rFonts w:ascii="Arial" w:hAnsi="Arial" w:cs="Arial"/>
        </w:rPr>
        <w:t>), DPEP1 (</w:t>
      </w:r>
      <w:proofErr w:type="spellStart"/>
      <w:r w:rsidR="00536D4D">
        <w:rPr>
          <w:rFonts w:ascii="Arial" w:hAnsi="Arial" w:cs="Arial"/>
        </w:rPr>
        <w:t>d</w:t>
      </w:r>
      <w:r w:rsidR="00536D4D" w:rsidRPr="00B13A94">
        <w:rPr>
          <w:rFonts w:ascii="Arial" w:hAnsi="Arial" w:cs="Arial"/>
        </w:rPr>
        <w:t>isproportionating</w:t>
      </w:r>
      <w:proofErr w:type="spellEnd"/>
      <w:r w:rsidR="00536D4D" w:rsidRPr="00B13A94">
        <w:rPr>
          <w:rFonts w:ascii="Arial" w:hAnsi="Arial" w:cs="Arial"/>
        </w:rPr>
        <w:t xml:space="preserve"> </w:t>
      </w:r>
      <w:r w:rsidR="00536D4D">
        <w:rPr>
          <w:rFonts w:ascii="Arial" w:hAnsi="Arial" w:cs="Arial"/>
        </w:rPr>
        <w:t>e</w:t>
      </w:r>
      <w:r w:rsidR="00536D4D" w:rsidRPr="00B13A94">
        <w:rPr>
          <w:rFonts w:ascii="Arial" w:hAnsi="Arial" w:cs="Arial"/>
        </w:rPr>
        <w:t>nzyme 1</w:t>
      </w:r>
      <w:r w:rsidR="00536D4D">
        <w:rPr>
          <w:rFonts w:ascii="Arial" w:hAnsi="Arial" w:cs="Arial"/>
        </w:rPr>
        <w:t>)</w:t>
      </w:r>
      <w:r w:rsidR="00F20426">
        <w:rPr>
          <w:rFonts w:ascii="Arial" w:hAnsi="Arial" w:cs="Arial"/>
        </w:rPr>
        <w:t>, PRS (polygenic risk score</w:t>
      </w:r>
      <w:r w:rsidR="000D120E">
        <w:rPr>
          <w:rFonts w:ascii="Arial" w:hAnsi="Arial" w:cs="Arial"/>
        </w:rPr>
        <w:t>)</w:t>
      </w:r>
    </w:p>
    <w:p w14:paraId="690D7B51" w14:textId="3F363EBD" w:rsidR="00816A5F" w:rsidRPr="006D6134" w:rsidRDefault="00EB1392" w:rsidP="006D6134">
      <w:pPr>
        <w:rPr>
          <w:rFonts w:ascii="Arial" w:hAnsi="Arial" w:cs="Arial"/>
        </w:rPr>
      </w:pPr>
      <w:r>
        <w:rPr>
          <w:rFonts w:ascii="Arial" w:hAnsi="Arial" w:cs="Arial"/>
        </w:rPr>
        <w:br w:type="page"/>
      </w:r>
      <w:r w:rsidR="00816A5F" w:rsidRPr="00E705A4">
        <w:rPr>
          <w:rFonts w:ascii="Arial" w:hAnsi="Arial" w:cs="Arial"/>
          <w:sz w:val="24"/>
          <w:szCs w:val="24"/>
          <w:u w:val="single"/>
        </w:rPr>
        <w:lastRenderedPageBreak/>
        <w:t>Introduction</w:t>
      </w:r>
    </w:p>
    <w:p w14:paraId="3AD7D812" w14:textId="2DC2B7CC" w:rsidR="006326D3" w:rsidRDefault="00482154" w:rsidP="00CF507E">
      <w:pPr>
        <w:spacing w:line="360" w:lineRule="auto"/>
        <w:jc w:val="both"/>
        <w:rPr>
          <w:rFonts w:ascii="Arial" w:hAnsi="Arial" w:cs="Arial"/>
        </w:rPr>
      </w:pPr>
      <w:r>
        <w:rPr>
          <w:rFonts w:ascii="Arial" w:hAnsi="Arial" w:cs="Arial"/>
        </w:rPr>
        <w:t xml:space="preserve">Food allergy </w:t>
      </w:r>
      <w:r w:rsidR="00726A9D" w:rsidRPr="1370994C">
        <w:rPr>
          <w:rFonts w:ascii="Arial" w:hAnsi="Arial" w:cs="Arial"/>
        </w:rPr>
        <w:t xml:space="preserve">(FA) </w:t>
      </w:r>
      <w:r>
        <w:rPr>
          <w:rFonts w:ascii="Arial" w:hAnsi="Arial" w:cs="Arial"/>
        </w:rPr>
        <w:t>is a complex disease</w:t>
      </w:r>
      <w:r w:rsidR="00BE5F24">
        <w:rPr>
          <w:rFonts w:ascii="Arial" w:hAnsi="Arial" w:cs="Arial"/>
        </w:rPr>
        <w:t xml:space="preserve"> defined as an adverse response of the immune system</w:t>
      </w:r>
      <w:r w:rsidR="00794532">
        <w:rPr>
          <w:rFonts w:ascii="Arial" w:hAnsi="Arial" w:cs="Arial"/>
        </w:rPr>
        <w:t xml:space="preserve"> to innocuous food proteins mediated by specific Immunoglobulin E (</w:t>
      </w:r>
      <w:proofErr w:type="spellStart"/>
      <w:r w:rsidR="00794532">
        <w:rPr>
          <w:rFonts w:ascii="Arial" w:hAnsi="Arial" w:cs="Arial"/>
        </w:rPr>
        <w:t>sIgE</w:t>
      </w:r>
      <w:proofErr w:type="spellEnd"/>
      <w:r w:rsidR="00794532">
        <w:rPr>
          <w:rFonts w:ascii="Arial" w:hAnsi="Arial" w:cs="Arial"/>
        </w:rPr>
        <w:t>)</w:t>
      </w:r>
      <w:r w:rsidR="000D3A6D">
        <w:rPr>
          <w:rFonts w:ascii="Arial" w:hAnsi="Arial" w:cs="Arial"/>
        </w:rPr>
        <w:t xml:space="preserve"> </w:t>
      </w:r>
      <w:r w:rsidR="00FF57D5">
        <w:rPr>
          <w:rFonts w:ascii="Arial" w:hAnsi="Arial" w:cs="Arial"/>
        </w:rPr>
        <w:fldChar w:fldCharType="begin"/>
      </w:r>
      <w:r w:rsidR="00FF57D5">
        <w:rPr>
          <w:rFonts w:ascii="Arial" w:hAnsi="Arial" w:cs="Arial"/>
        </w:rPr>
        <w:instrText xml:space="preserve"> ADDIN EN.CITE &lt;EndNote&gt;&lt;Cite&gt;&lt;Author&gt;Sicherer&lt;/Author&gt;&lt;Year&gt;2010&lt;/Year&gt;&lt;RecNum&gt;92&lt;/RecNum&gt;&lt;DisplayText&gt;(1)&lt;/DisplayText&gt;&lt;record&gt;&lt;rec-number&gt;92&lt;/rec-number&gt;&lt;foreign-keys&gt;&lt;key app="EN" db-id="x2e2aerx7txz2xe0z5txsf59tp5fs0dppx05" timestamp="1731276325"&gt;92&lt;/key&gt;&lt;/foreign-keys&gt;&lt;ref-type name="Journal Article"&gt;17&lt;/ref-type&gt;&lt;contributors&gt;&lt;authors&gt;&lt;author&gt;Sicherer, S. H.&lt;/author&gt;&lt;author&gt;Sampson, H. A.&lt;/author&gt;&lt;/authors&gt;&lt;/contributors&gt;&lt;auth-address&gt;Elliot and Roslyn Jaffe Food Allergy Institute, Division of Allergy and Immunology, Department of Pediatrics, Mount Sinai School of Medicine, New York, NY 10029-6574, USA. scott.sicherer@mssm.edu&lt;/auth-address&gt;&lt;titles&gt;&lt;title&gt;Food allergy&lt;/title&gt;&lt;secondary-title&gt;J Allergy Clin Immunol&lt;/secondary-title&gt;&lt;/titles&gt;&lt;periodical&gt;&lt;full-title&gt;J Allergy Clin Immunol&lt;/full-title&gt;&lt;/periodical&gt;&lt;pages&gt;S116-25&lt;/pages&gt;&lt;volume&gt;125&lt;/volume&gt;&lt;number&gt;2 Suppl 2&lt;/number&gt;&lt;edition&gt;20091229&lt;/edition&gt;&lt;keywords&gt;&lt;keyword&gt;Adult&lt;/keyword&gt;&lt;keyword&gt;Child&lt;/keyword&gt;&lt;keyword&gt;Clinical Trials as Topic&lt;/keyword&gt;&lt;keyword&gt;Epinephrine/therapeutic use&lt;/keyword&gt;&lt;keyword&gt;Food Hypersensitivity/diagnosis/epidemiology/*immunology/*therapy&lt;/keyword&gt;&lt;keyword&gt;Humans&lt;/keyword&gt;&lt;keyword&gt;Hypersensitivity, Immediate/diagnosis/epidemiology/*immunology/*therapy&lt;/keyword&gt;&lt;keyword&gt;Immune Tolerance&lt;/keyword&gt;&lt;keyword&gt;Immunotherapy/*trends&lt;/keyword&gt;&lt;keyword&gt;Medical History Taking&lt;/keyword&gt;&lt;keyword&gt;Patient Education as Topic&lt;/keyword&gt;&lt;keyword&gt;Prevalence&lt;/keyword&gt;&lt;/keywords&gt;&lt;dates&gt;&lt;year&gt;2010&lt;/year&gt;&lt;pub-dates&gt;&lt;date&gt;Feb&lt;/date&gt;&lt;/pub-dates&gt;&lt;/dates&gt;&lt;isbn&gt;0091-6749&lt;/isbn&gt;&lt;accession-num&gt;20042231&lt;/accession-num&gt;&lt;urls&gt;&lt;/urls&gt;&lt;electronic-resource-num&gt;10.1016/j.jaci.2009.08.028&lt;/electronic-resource-num&gt;&lt;remote-database-provider&gt;NLM&lt;/remote-database-provider&gt;&lt;language&gt;eng&lt;/language&gt;&lt;/record&gt;&lt;/Cite&gt;&lt;/EndNote&gt;</w:instrText>
      </w:r>
      <w:r w:rsidR="00FF57D5">
        <w:rPr>
          <w:rFonts w:ascii="Arial" w:hAnsi="Arial" w:cs="Arial"/>
        </w:rPr>
        <w:fldChar w:fldCharType="separate"/>
      </w:r>
      <w:r w:rsidR="00FF57D5">
        <w:rPr>
          <w:rFonts w:ascii="Arial" w:hAnsi="Arial" w:cs="Arial"/>
          <w:noProof/>
        </w:rPr>
        <w:t>(1)</w:t>
      </w:r>
      <w:r w:rsidR="00FF57D5">
        <w:rPr>
          <w:rFonts w:ascii="Arial" w:hAnsi="Arial" w:cs="Arial"/>
        </w:rPr>
        <w:fldChar w:fldCharType="end"/>
      </w:r>
      <w:r w:rsidR="002A4F3E">
        <w:rPr>
          <w:rFonts w:ascii="Arial" w:hAnsi="Arial" w:cs="Arial"/>
        </w:rPr>
        <w:t xml:space="preserve">. </w:t>
      </w:r>
      <w:r w:rsidR="00CE3A2B" w:rsidRPr="1370994C">
        <w:rPr>
          <w:rFonts w:ascii="Arial" w:hAnsi="Arial" w:cs="Arial"/>
        </w:rPr>
        <w:t>FA</w:t>
      </w:r>
      <w:r w:rsidR="001208C1">
        <w:rPr>
          <w:rFonts w:ascii="Arial" w:hAnsi="Arial" w:cs="Arial"/>
        </w:rPr>
        <w:t xml:space="preserve"> prevalence verified by the diagnostic gold standard, oral food challenge (OFC), is 4.2% in </w:t>
      </w:r>
      <w:r w:rsidR="00610FAD">
        <w:rPr>
          <w:rFonts w:ascii="Arial" w:hAnsi="Arial" w:cs="Arial"/>
        </w:rPr>
        <w:t>white</w:t>
      </w:r>
      <w:r w:rsidR="00AB4482">
        <w:rPr>
          <w:rFonts w:ascii="Arial" w:hAnsi="Arial" w:cs="Arial"/>
        </w:rPr>
        <w:t xml:space="preserve"> </w:t>
      </w:r>
      <w:r w:rsidR="001208C1">
        <w:rPr>
          <w:rFonts w:ascii="Arial" w:hAnsi="Arial" w:cs="Arial"/>
        </w:rPr>
        <w:t xml:space="preserve">children </w:t>
      </w:r>
      <w:r w:rsidR="001208C1">
        <w:rPr>
          <w:rFonts w:ascii="Arial" w:hAnsi="Arial" w:cs="Arial"/>
        </w:rPr>
        <w:fldChar w:fldCharType="begin">
          <w:fldData xml:space="preserve">PEVuZE5vdGU+PENpdGU+PEF1dGhvcj5Sb2VocjwvQXV0aG9yPjxZZWFyPjIwMDQ8L1llYXI+PFJl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</w:fldData>
        </w:fldChar>
      </w:r>
      <w:r w:rsidR="00FE1981">
        <w:rPr>
          <w:rFonts w:ascii="Arial" w:hAnsi="Arial" w:cs="Arial"/>
        </w:rPr>
        <w:instrText xml:space="preserve"> ADDIN EN.CITE </w:instrText>
      </w:r>
      <w:r w:rsidR="00FE1981">
        <w:rPr>
          <w:rFonts w:ascii="Arial" w:hAnsi="Arial" w:cs="Arial"/>
        </w:rPr>
        <w:fldChar w:fldCharType="begin">
          <w:fldData xml:space="preserve">PEVuZE5vdGU+PENpdGU+PEF1dGhvcj5Sb2VocjwvQXV0aG9yPjxZZWFyPjIwMDQ8L1llYXI+PFJl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</w:fldData>
        </w:fldChar>
      </w:r>
      <w:r w:rsidR="00FE1981">
        <w:rPr>
          <w:rFonts w:ascii="Arial" w:hAnsi="Arial" w:cs="Arial"/>
        </w:rPr>
        <w:instrText xml:space="preserve"> ADDIN EN.CITE.DATA </w:instrText>
      </w:r>
      <w:r w:rsidR="00FE1981">
        <w:rPr>
          <w:rFonts w:ascii="Arial" w:hAnsi="Arial" w:cs="Arial"/>
        </w:rPr>
      </w:r>
      <w:r w:rsidR="00FE1981">
        <w:rPr>
          <w:rFonts w:ascii="Arial" w:hAnsi="Arial" w:cs="Arial"/>
        </w:rPr>
        <w:fldChar w:fldCharType="end"/>
      </w:r>
      <w:r w:rsidR="001208C1">
        <w:rPr>
          <w:rFonts w:ascii="Arial" w:hAnsi="Arial" w:cs="Arial"/>
        </w:rPr>
      </w:r>
      <w:r w:rsidR="001208C1">
        <w:rPr>
          <w:rFonts w:ascii="Arial" w:hAnsi="Arial" w:cs="Arial"/>
        </w:rPr>
        <w:fldChar w:fldCharType="separate"/>
      </w:r>
      <w:r w:rsidR="00FE1981">
        <w:rPr>
          <w:rFonts w:ascii="Arial" w:hAnsi="Arial" w:cs="Arial"/>
          <w:noProof/>
        </w:rPr>
        <w:t>(2)</w:t>
      </w:r>
      <w:r w:rsidR="001208C1">
        <w:rPr>
          <w:rFonts w:ascii="Arial" w:hAnsi="Arial" w:cs="Arial"/>
        </w:rPr>
        <w:fldChar w:fldCharType="end"/>
      </w:r>
      <w:r w:rsidR="001208C1">
        <w:rPr>
          <w:rFonts w:ascii="Arial" w:hAnsi="Arial" w:cs="Arial"/>
        </w:rPr>
        <w:t xml:space="preserve"> and 3.7% in </w:t>
      </w:r>
      <w:r w:rsidR="00610FAD">
        <w:rPr>
          <w:rFonts w:ascii="Arial" w:hAnsi="Arial" w:cs="Arial"/>
        </w:rPr>
        <w:t>white</w:t>
      </w:r>
      <w:r w:rsidR="00AB4482">
        <w:rPr>
          <w:rFonts w:ascii="Arial" w:hAnsi="Arial" w:cs="Arial"/>
        </w:rPr>
        <w:t xml:space="preserve"> </w:t>
      </w:r>
      <w:r w:rsidR="001208C1">
        <w:rPr>
          <w:rFonts w:ascii="Arial" w:hAnsi="Arial" w:cs="Arial"/>
        </w:rPr>
        <w:t xml:space="preserve">adults </w:t>
      </w:r>
      <w:r w:rsidR="001208C1">
        <w:rPr>
          <w:rFonts w:ascii="Arial" w:hAnsi="Arial" w:cs="Arial"/>
        </w:rPr>
        <w:fldChar w:fldCharType="begin"/>
      </w:r>
      <w:r w:rsidR="00FE1981">
        <w:rPr>
          <w:rFonts w:ascii="Arial" w:hAnsi="Arial" w:cs="Arial"/>
        </w:rPr>
        <w:instrText xml:space="preserve"> ADDIN EN.CITE &lt;EndNote&gt;&lt;Cite&gt;&lt;Author&gt;Zuberbier&lt;/Author&gt;&lt;Year&gt;2004&lt;/Year&gt;&lt;RecNum&gt;17&lt;/RecNum&gt;&lt;DisplayText&gt;(3)&lt;/DisplayText&gt;&lt;record&gt;&lt;rec-number&gt;17&lt;/rec-number&gt;&lt;foreign-keys&gt;&lt;key app="EN" db-id="x2e2aerx7txz2xe0z5txsf59tp5fs0dppx05" timestamp="1707919542"&gt;17&lt;/key&gt;&lt;/foreign-keys&gt;&lt;ref-type name="Journal Article"&gt;17&lt;/ref-type&gt;&lt;contributors&gt;&lt;authors&gt;&lt;author&gt;Zuberbier, T.&lt;/author&gt;&lt;author&gt;Edenharter, G.&lt;/author&gt;&lt;author&gt;Worm, M.&lt;/author&gt;&lt;author&gt;Ehlers, I.&lt;/author&gt;&lt;author&gt;Reimann, S.&lt;/author&gt;&lt;author&gt;Hantke, T.&lt;/author&gt;&lt;author&gt;Roehr, C. C.&lt;/author&gt;&lt;author&gt;Bergmann, K. E.&lt;/author&gt;&lt;author&gt;Niggemann, B.&lt;/author&gt;&lt;/authors&gt;&lt;/contributors&gt;&lt;auth-address&gt;Department of Dermatology and Allergy, University Hospital Charité, Humboldt University, Germany.&lt;/auth-address&gt;&lt;titles&gt;&lt;title&gt;Prevalence of adverse reactions to food in Germany - a population study&lt;/title&gt;&lt;secondary-title&gt;Allergy&lt;/secondary-title&gt;&lt;/titles&gt;&lt;periodical&gt;&lt;full-title&gt;Allergy&lt;/full-title&gt;&lt;/periodical&gt;&lt;pages&gt;338-45&lt;/pages&gt;&lt;volume&gt;59&lt;/volume&gt;&lt;number&gt;3&lt;/number&gt;&lt;keywords&gt;&lt;keyword&gt;Adolescent&lt;/keyword&gt;&lt;keyword&gt;Adult&lt;/keyword&gt;&lt;keyword&gt;Aged&lt;/keyword&gt;&lt;keyword&gt;Cross-Sectional Studies&lt;/keyword&gt;&lt;keyword&gt;Female&lt;/keyword&gt;&lt;keyword&gt;Food/*adverse effects&lt;/keyword&gt;&lt;keyword&gt;Food Hypersensitivity/*epidemiology&lt;/keyword&gt;&lt;keyword&gt;Germany/epidemiology&lt;/keyword&gt;&lt;keyword&gt;Humans&lt;/keyword&gt;&lt;keyword&gt;Immunoglobulin E/immunology&lt;/keyword&gt;&lt;keyword&gt;Male&lt;/keyword&gt;&lt;keyword&gt;Middle Aged&lt;/keyword&gt;&lt;keyword&gt;Prevalence&lt;/keyword&gt;&lt;/keywords&gt;&lt;dates&gt;&lt;year&gt;2004&lt;/year&gt;&lt;pub-dates&gt;&lt;date&gt;Mar&lt;/date&gt;&lt;/pub-dates&gt;&lt;/dates&gt;&lt;isbn&gt;0105-4538 (Print)&amp;#xD;0105-4538&lt;/isbn&gt;&lt;accession-num&gt;14982518&lt;/accession-num&gt;&lt;urls&gt;&lt;/urls&gt;&lt;electronic-resource-num&gt;10.1046/j.1398-9995.2003.00403.x&lt;/electronic-resource-num&gt;&lt;remote-database-provider&gt;NLM&lt;/remote-database-provider&gt;&lt;research-notes&gt;ref. DBPCFC adults (3.7%)&lt;/research-notes&gt;&lt;language&gt;eng&lt;/language&gt;&lt;/record&gt;&lt;/Cite&gt;&lt;/EndNote&gt;</w:instrText>
      </w:r>
      <w:r w:rsidR="001208C1">
        <w:rPr>
          <w:rFonts w:ascii="Arial" w:hAnsi="Arial" w:cs="Arial"/>
        </w:rPr>
        <w:fldChar w:fldCharType="separate"/>
      </w:r>
      <w:r w:rsidR="00FE1981">
        <w:rPr>
          <w:rFonts w:ascii="Arial" w:hAnsi="Arial" w:cs="Arial"/>
          <w:noProof/>
        </w:rPr>
        <w:t>(3)</w:t>
      </w:r>
      <w:r w:rsidR="001208C1">
        <w:rPr>
          <w:rFonts w:ascii="Arial" w:hAnsi="Arial" w:cs="Arial"/>
        </w:rPr>
        <w:fldChar w:fldCharType="end"/>
      </w:r>
      <w:r w:rsidR="001208C1">
        <w:rPr>
          <w:rFonts w:ascii="Arial" w:hAnsi="Arial" w:cs="Arial"/>
        </w:rPr>
        <w:t xml:space="preserve"> whereas </w:t>
      </w:r>
      <w:r w:rsidR="2FD644E2">
        <w:rPr>
          <w:rFonts w:ascii="Arial" w:hAnsi="Arial" w:cs="Arial"/>
        </w:rPr>
        <w:t>the</w:t>
      </w:r>
      <w:r w:rsidR="001208C1">
        <w:rPr>
          <w:rFonts w:ascii="Arial" w:hAnsi="Arial" w:cs="Arial"/>
        </w:rPr>
        <w:t xml:space="preserve"> prevalence of self-reported </w:t>
      </w:r>
      <w:r w:rsidR="00CE3A2B" w:rsidRPr="1370994C">
        <w:rPr>
          <w:rFonts w:ascii="Arial" w:hAnsi="Arial" w:cs="Arial"/>
        </w:rPr>
        <w:t>FA</w:t>
      </w:r>
      <w:r w:rsidR="001208C1">
        <w:rPr>
          <w:rFonts w:ascii="Arial" w:hAnsi="Arial" w:cs="Arial"/>
        </w:rPr>
        <w:t xml:space="preserve"> is up to six times higher </w:t>
      </w:r>
      <w:r w:rsidR="001208C1">
        <w:rPr>
          <w:rFonts w:ascii="Arial" w:hAnsi="Arial" w:cs="Arial"/>
        </w:rPr>
        <w:fldChar w:fldCharType="begin">
          <w:fldData xml:space="preserve">PEVuZE5vdGU+PENpdGU+PEF1dGhvcj5Xb3JtPC9BdXRob3I+PFllYXI+MjAyMTwvWWVhcj48UmVj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</w:fldData>
        </w:fldChar>
      </w:r>
      <w:r w:rsidR="00FE1981">
        <w:rPr>
          <w:rFonts w:ascii="Arial" w:hAnsi="Arial" w:cs="Arial"/>
        </w:rPr>
        <w:instrText xml:space="preserve"> ADDIN EN.CITE </w:instrText>
      </w:r>
      <w:r w:rsidR="00FE1981">
        <w:rPr>
          <w:rFonts w:ascii="Arial" w:hAnsi="Arial" w:cs="Arial"/>
        </w:rPr>
        <w:fldChar w:fldCharType="begin">
          <w:fldData xml:space="preserve">PEVuZE5vdGU+PENpdGU+PEF1dGhvcj5Xb3JtPC9BdXRob3I+PFllYXI+MjAyMTwvWWVhcj48UmVj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</w:fldData>
        </w:fldChar>
      </w:r>
      <w:r w:rsidR="00FE1981">
        <w:rPr>
          <w:rFonts w:ascii="Arial" w:hAnsi="Arial" w:cs="Arial"/>
        </w:rPr>
        <w:instrText xml:space="preserve"> ADDIN EN.CITE.DATA </w:instrText>
      </w:r>
      <w:r w:rsidR="00FE1981">
        <w:rPr>
          <w:rFonts w:ascii="Arial" w:hAnsi="Arial" w:cs="Arial"/>
        </w:rPr>
      </w:r>
      <w:r w:rsidR="00FE1981">
        <w:rPr>
          <w:rFonts w:ascii="Arial" w:hAnsi="Arial" w:cs="Arial"/>
        </w:rPr>
        <w:fldChar w:fldCharType="end"/>
      </w:r>
      <w:r w:rsidR="001208C1">
        <w:rPr>
          <w:rFonts w:ascii="Arial" w:hAnsi="Arial" w:cs="Arial"/>
        </w:rPr>
      </w:r>
      <w:r w:rsidR="001208C1">
        <w:rPr>
          <w:rFonts w:ascii="Arial" w:hAnsi="Arial" w:cs="Arial"/>
        </w:rPr>
        <w:fldChar w:fldCharType="separate"/>
      </w:r>
      <w:r w:rsidR="00FE1981">
        <w:rPr>
          <w:rFonts w:ascii="Arial" w:hAnsi="Arial" w:cs="Arial"/>
          <w:noProof/>
        </w:rPr>
        <w:t>(4)</w:t>
      </w:r>
      <w:r w:rsidR="001208C1">
        <w:rPr>
          <w:rFonts w:ascii="Arial" w:hAnsi="Arial" w:cs="Arial"/>
        </w:rPr>
        <w:fldChar w:fldCharType="end"/>
      </w:r>
      <w:r w:rsidR="001208C1">
        <w:rPr>
          <w:rFonts w:ascii="Arial" w:hAnsi="Arial" w:cs="Arial"/>
        </w:rPr>
        <w:t xml:space="preserve">. </w:t>
      </w:r>
      <w:r w:rsidR="00D57B26">
        <w:rPr>
          <w:rFonts w:ascii="Arial" w:hAnsi="Arial" w:cs="Arial"/>
        </w:rPr>
        <w:t>Differences in the manifestation of</w:t>
      </w:r>
      <w:r w:rsidR="00AB4482">
        <w:rPr>
          <w:rFonts w:ascii="Arial" w:hAnsi="Arial" w:cs="Arial"/>
        </w:rPr>
        <w:t xml:space="preserve"> the</w:t>
      </w:r>
      <w:r w:rsidR="00D57B26">
        <w:rPr>
          <w:rFonts w:ascii="Arial" w:hAnsi="Arial" w:cs="Arial"/>
        </w:rPr>
        <w:t xml:space="preserve"> </w:t>
      </w:r>
      <w:r w:rsidR="003D6E61">
        <w:rPr>
          <w:rFonts w:ascii="Arial" w:hAnsi="Arial" w:cs="Arial"/>
        </w:rPr>
        <w:t>allergic reaction</w:t>
      </w:r>
      <w:r w:rsidR="005125D7">
        <w:rPr>
          <w:rFonts w:ascii="Arial" w:hAnsi="Arial" w:cs="Arial"/>
        </w:rPr>
        <w:t>s</w:t>
      </w:r>
      <w:r w:rsidR="003D6E61">
        <w:rPr>
          <w:rFonts w:ascii="Arial" w:hAnsi="Arial" w:cs="Arial"/>
        </w:rPr>
        <w:t xml:space="preserve"> complicate an accurate diagnosis</w:t>
      </w:r>
      <w:r w:rsidR="00FE1981" w:rsidRPr="1370994C">
        <w:rPr>
          <w:rFonts w:ascii="Arial" w:hAnsi="Arial" w:cs="Arial"/>
        </w:rPr>
        <w:t xml:space="preserve"> </w:t>
      </w:r>
      <w:r w:rsidR="00FE1981">
        <w:rPr>
          <w:rFonts w:ascii="Arial" w:hAnsi="Arial" w:cs="Arial"/>
        </w:rPr>
        <w:fldChar w:fldCharType="begin">
          <w:fldData xml:space="preserve">PEVuZE5vdGU+PENpdGU+PEF1dGhvcj5DaGludGhyYWphaDwvQXV0aG9yPjxZZWFyPjIwMTU8L1ll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</w:fldData>
        </w:fldChar>
      </w:r>
      <w:r w:rsidR="00FE1981">
        <w:rPr>
          <w:rFonts w:ascii="Arial" w:hAnsi="Arial" w:cs="Arial"/>
        </w:rPr>
        <w:instrText xml:space="preserve"> ADDIN EN.CITE </w:instrText>
      </w:r>
      <w:r w:rsidR="00FE1981">
        <w:rPr>
          <w:rFonts w:ascii="Arial" w:hAnsi="Arial" w:cs="Arial"/>
        </w:rPr>
        <w:fldChar w:fldCharType="begin">
          <w:fldData xml:space="preserve">PEVuZE5vdGU+PENpdGU+PEF1dGhvcj5DaGludGhyYWphaDwvQXV0aG9yPjxZZWFyPjIwMTU8L1ll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</w:fldData>
        </w:fldChar>
      </w:r>
      <w:r w:rsidR="00FE1981">
        <w:rPr>
          <w:rFonts w:ascii="Arial" w:hAnsi="Arial" w:cs="Arial"/>
        </w:rPr>
        <w:instrText xml:space="preserve"> ADDIN EN.CITE.DATA </w:instrText>
      </w:r>
      <w:r w:rsidR="00FE1981">
        <w:rPr>
          <w:rFonts w:ascii="Arial" w:hAnsi="Arial" w:cs="Arial"/>
        </w:rPr>
      </w:r>
      <w:r w:rsidR="00FE1981">
        <w:rPr>
          <w:rFonts w:ascii="Arial" w:hAnsi="Arial" w:cs="Arial"/>
        </w:rPr>
        <w:fldChar w:fldCharType="end"/>
      </w:r>
      <w:r w:rsidR="00FE1981">
        <w:rPr>
          <w:rFonts w:ascii="Arial" w:hAnsi="Arial" w:cs="Arial"/>
        </w:rPr>
      </w:r>
      <w:r w:rsidR="00FE1981">
        <w:rPr>
          <w:rFonts w:ascii="Arial" w:hAnsi="Arial" w:cs="Arial"/>
        </w:rPr>
        <w:fldChar w:fldCharType="separate"/>
      </w:r>
      <w:r w:rsidR="00FE1981">
        <w:rPr>
          <w:rFonts w:ascii="Arial" w:hAnsi="Arial" w:cs="Arial"/>
          <w:noProof/>
        </w:rPr>
        <w:t>(5)</w:t>
      </w:r>
      <w:r w:rsidR="00FE1981">
        <w:rPr>
          <w:rFonts w:ascii="Arial" w:hAnsi="Arial" w:cs="Arial"/>
        </w:rPr>
        <w:fldChar w:fldCharType="end"/>
      </w:r>
      <w:r w:rsidR="00C21851" w:rsidRPr="1370994C">
        <w:rPr>
          <w:rFonts w:ascii="Arial" w:hAnsi="Arial" w:cs="Arial"/>
        </w:rPr>
        <w:t>.</w:t>
      </w:r>
      <w:r w:rsidR="00E72007" w:rsidRPr="1370994C">
        <w:rPr>
          <w:rFonts w:ascii="Arial" w:hAnsi="Arial" w:cs="Arial"/>
        </w:rPr>
        <w:t xml:space="preserve"> </w:t>
      </w:r>
      <w:r w:rsidR="00C21851" w:rsidRPr="1370994C">
        <w:rPr>
          <w:rFonts w:ascii="Arial" w:hAnsi="Arial" w:cs="Arial"/>
        </w:rPr>
        <w:t xml:space="preserve">Since </w:t>
      </w:r>
      <w:r w:rsidR="003D6E61">
        <w:rPr>
          <w:rFonts w:ascii="Arial" w:hAnsi="Arial" w:cs="Arial"/>
        </w:rPr>
        <w:t xml:space="preserve">OFCs are </w:t>
      </w:r>
      <w:r w:rsidR="00794A8B">
        <w:rPr>
          <w:rFonts w:ascii="Arial" w:hAnsi="Arial" w:cs="Arial"/>
        </w:rPr>
        <w:t>resource-intensive</w:t>
      </w:r>
      <w:r w:rsidR="00C21851" w:rsidRPr="1370994C">
        <w:rPr>
          <w:rFonts w:ascii="Arial" w:hAnsi="Arial" w:cs="Arial"/>
        </w:rPr>
        <w:t xml:space="preserve"> and</w:t>
      </w:r>
      <w:r w:rsidR="00E72007" w:rsidRPr="1370994C">
        <w:rPr>
          <w:rFonts w:ascii="Arial" w:hAnsi="Arial" w:cs="Arial"/>
        </w:rPr>
        <w:t xml:space="preserve"> </w:t>
      </w:r>
      <w:r w:rsidR="00C3159B">
        <w:rPr>
          <w:rFonts w:ascii="Arial" w:hAnsi="Arial" w:cs="Arial"/>
        </w:rPr>
        <w:t>carry the risk of anaphylaxis</w:t>
      </w:r>
      <w:r w:rsidR="00C21851" w:rsidRPr="1370994C">
        <w:rPr>
          <w:rFonts w:ascii="Arial" w:hAnsi="Arial" w:cs="Arial"/>
        </w:rPr>
        <w:t>,</w:t>
      </w:r>
      <w:r w:rsidR="00E72007" w:rsidRPr="1370994C">
        <w:rPr>
          <w:rFonts w:ascii="Arial" w:hAnsi="Arial" w:cs="Arial"/>
        </w:rPr>
        <w:t xml:space="preserve"> </w:t>
      </w:r>
      <w:r w:rsidR="003F77E8">
        <w:rPr>
          <w:rFonts w:ascii="Arial" w:hAnsi="Arial" w:cs="Arial"/>
        </w:rPr>
        <w:t xml:space="preserve">challenge-confirmed </w:t>
      </w:r>
      <w:r w:rsidR="00CE3A2B" w:rsidRPr="1370994C">
        <w:rPr>
          <w:rFonts w:ascii="Arial" w:hAnsi="Arial" w:cs="Arial"/>
        </w:rPr>
        <w:t>FA</w:t>
      </w:r>
      <w:r w:rsidR="003F77E8">
        <w:rPr>
          <w:rFonts w:ascii="Arial" w:hAnsi="Arial" w:cs="Arial"/>
        </w:rPr>
        <w:t xml:space="preserve"> data </w:t>
      </w:r>
      <w:r w:rsidR="00267011" w:rsidRPr="1370994C">
        <w:rPr>
          <w:rFonts w:ascii="Arial" w:hAnsi="Arial" w:cs="Arial"/>
        </w:rPr>
        <w:t xml:space="preserve">are </w:t>
      </w:r>
      <w:r w:rsidR="003F77E8">
        <w:rPr>
          <w:rFonts w:ascii="Arial" w:hAnsi="Arial" w:cs="Arial"/>
        </w:rPr>
        <w:t>rare</w:t>
      </w:r>
      <w:r w:rsidR="00074744">
        <w:rPr>
          <w:rFonts w:ascii="Arial" w:hAnsi="Arial" w:cs="Arial"/>
        </w:rPr>
        <w:t xml:space="preserve"> </w:t>
      </w:r>
      <w:r w:rsidR="00EB2A68">
        <w:rPr>
          <w:rFonts w:ascii="Arial" w:hAnsi="Arial" w:cs="Arial"/>
        </w:rPr>
        <w:t xml:space="preserve">in </w:t>
      </w:r>
      <w:r w:rsidR="00074744">
        <w:rPr>
          <w:rFonts w:ascii="Arial" w:hAnsi="Arial" w:cs="Arial"/>
        </w:rPr>
        <w:t>population-based studies.</w:t>
      </w:r>
      <w:r w:rsidR="006F1268">
        <w:rPr>
          <w:rFonts w:ascii="Arial" w:hAnsi="Arial" w:cs="Arial"/>
        </w:rPr>
        <w:t xml:space="preserve"> Alternatively, </w:t>
      </w:r>
      <w:r w:rsidR="00855FC5" w:rsidRPr="1370994C">
        <w:rPr>
          <w:rFonts w:ascii="Arial" w:hAnsi="Arial" w:cs="Arial"/>
        </w:rPr>
        <w:t>the presence of food</w:t>
      </w:r>
      <w:r w:rsidR="00717F83">
        <w:rPr>
          <w:rFonts w:ascii="Arial" w:hAnsi="Arial" w:cs="Arial"/>
        </w:rPr>
        <w:t>-</w:t>
      </w:r>
      <w:r w:rsidR="00855FC5" w:rsidRPr="1370994C">
        <w:rPr>
          <w:rFonts w:ascii="Arial" w:hAnsi="Arial" w:cs="Arial"/>
        </w:rPr>
        <w:t xml:space="preserve">specific sensitization assessed by </w:t>
      </w:r>
      <w:proofErr w:type="spellStart"/>
      <w:r w:rsidR="006F1268">
        <w:rPr>
          <w:rFonts w:ascii="Arial" w:hAnsi="Arial" w:cs="Arial"/>
        </w:rPr>
        <w:t>sIgE</w:t>
      </w:r>
      <w:proofErr w:type="spellEnd"/>
      <w:r w:rsidR="006F1268">
        <w:rPr>
          <w:rFonts w:ascii="Arial" w:hAnsi="Arial" w:cs="Arial"/>
        </w:rPr>
        <w:t xml:space="preserve"> measurements </w:t>
      </w:r>
      <w:r w:rsidR="00855FC5" w:rsidRPr="1370994C">
        <w:rPr>
          <w:rFonts w:ascii="Arial" w:hAnsi="Arial" w:cs="Arial"/>
        </w:rPr>
        <w:t xml:space="preserve">or </w:t>
      </w:r>
      <w:r w:rsidR="006F1268">
        <w:rPr>
          <w:rFonts w:ascii="Arial" w:hAnsi="Arial" w:cs="Arial"/>
        </w:rPr>
        <w:t xml:space="preserve">skin prick tests (SPT) together with a history of </w:t>
      </w:r>
      <w:r w:rsidR="00CE3A2B" w:rsidRPr="1370994C">
        <w:rPr>
          <w:rFonts w:ascii="Arial" w:hAnsi="Arial" w:cs="Arial"/>
        </w:rPr>
        <w:t>FA</w:t>
      </w:r>
      <w:r w:rsidR="006F1268">
        <w:rPr>
          <w:rFonts w:ascii="Arial" w:hAnsi="Arial" w:cs="Arial"/>
        </w:rPr>
        <w:t xml:space="preserve"> </w:t>
      </w:r>
      <w:r w:rsidR="00855FC5" w:rsidRPr="1370994C">
        <w:rPr>
          <w:rFonts w:ascii="Arial" w:hAnsi="Arial" w:cs="Arial"/>
        </w:rPr>
        <w:t xml:space="preserve">specific symptoms </w:t>
      </w:r>
      <w:r w:rsidR="006F0415" w:rsidRPr="1370994C">
        <w:rPr>
          <w:rFonts w:ascii="Arial" w:hAnsi="Arial" w:cs="Arial"/>
        </w:rPr>
        <w:t xml:space="preserve">may </w:t>
      </w:r>
      <w:r w:rsidR="006F1268">
        <w:rPr>
          <w:rFonts w:ascii="Arial" w:hAnsi="Arial" w:cs="Arial"/>
        </w:rPr>
        <w:t>be used for diagnosis</w:t>
      </w:r>
      <w:r w:rsidR="00AD43C7">
        <w:rPr>
          <w:rFonts w:ascii="Arial" w:hAnsi="Arial" w:cs="Arial"/>
        </w:rPr>
        <w:t xml:space="preserve"> </w:t>
      </w:r>
      <w:r w:rsidR="00AD43C7">
        <w:rPr>
          <w:rFonts w:ascii="Arial" w:hAnsi="Arial" w:cs="Arial"/>
        </w:rPr>
        <w:fldChar w:fldCharType="begin">
          <w:fldData xml:space="preserve">PEVuZE5vdGU+PENpdGU+PEF1dGhvcj5TYW50b3M8L0F1dGhvcj48WWVhcj4yMDIzPC9ZZWFyPjxS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</w:fldData>
        </w:fldChar>
      </w:r>
      <w:r w:rsidR="00FE1981">
        <w:rPr>
          <w:rFonts w:ascii="Arial" w:hAnsi="Arial" w:cs="Arial"/>
        </w:rPr>
        <w:instrText xml:space="preserve"> ADDIN EN.CITE </w:instrText>
      </w:r>
      <w:r w:rsidR="00FE1981">
        <w:rPr>
          <w:rFonts w:ascii="Arial" w:hAnsi="Arial" w:cs="Arial"/>
        </w:rPr>
        <w:fldChar w:fldCharType="begin">
          <w:fldData xml:space="preserve">PEVuZE5vdGU+PENpdGU+PEF1dGhvcj5TYW50b3M8L0F1dGhvcj48WWVhcj4yMDIzPC9ZZWFyPjxS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</w:fldData>
        </w:fldChar>
      </w:r>
      <w:r w:rsidR="00FE1981">
        <w:rPr>
          <w:rFonts w:ascii="Arial" w:hAnsi="Arial" w:cs="Arial"/>
        </w:rPr>
        <w:instrText xml:space="preserve"> ADDIN EN.CITE.DATA </w:instrText>
      </w:r>
      <w:r w:rsidR="00FE1981">
        <w:rPr>
          <w:rFonts w:ascii="Arial" w:hAnsi="Arial" w:cs="Arial"/>
        </w:rPr>
      </w:r>
      <w:r w:rsidR="00FE1981">
        <w:rPr>
          <w:rFonts w:ascii="Arial" w:hAnsi="Arial" w:cs="Arial"/>
        </w:rPr>
        <w:fldChar w:fldCharType="end"/>
      </w:r>
      <w:r w:rsidR="00AD43C7">
        <w:rPr>
          <w:rFonts w:ascii="Arial" w:hAnsi="Arial" w:cs="Arial"/>
        </w:rPr>
      </w:r>
      <w:r w:rsidR="00AD43C7">
        <w:rPr>
          <w:rFonts w:ascii="Arial" w:hAnsi="Arial" w:cs="Arial"/>
        </w:rPr>
        <w:fldChar w:fldCharType="separate"/>
      </w:r>
      <w:r w:rsidR="00FE1981">
        <w:rPr>
          <w:rFonts w:ascii="Arial" w:hAnsi="Arial" w:cs="Arial"/>
          <w:noProof/>
        </w:rPr>
        <w:t>(6)</w:t>
      </w:r>
      <w:r w:rsidR="00AD43C7">
        <w:rPr>
          <w:rFonts w:ascii="Arial" w:hAnsi="Arial" w:cs="Arial"/>
        </w:rPr>
        <w:fldChar w:fldCharType="end"/>
      </w:r>
      <w:r w:rsidR="006F1268">
        <w:rPr>
          <w:rFonts w:ascii="Arial" w:hAnsi="Arial" w:cs="Arial"/>
        </w:rPr>
        <w:t>.</w:t>
      </w:r>
      <w:r w:rsidR="004A221E">
        <w:rPr>
          <w:rFonts w:ascii="Arial" w:hAnsi="Arial" w:cs="Arial"/>
        </w:rPr>
        <w:t xml:space="preserve"> </w:t>
      </w:r>
    </w:p>
    <w:p w14:paraId="29A7B014" w14:textId="26D1E594" w:rsidR="00EB5E8F" w:rsidRDefault="002C14B1" w:rsidP="00CF507E">
      <w:pPr>
        <w:spacing w:line="360" w:lineRule="auto"/>
        <w:jc w:val="both"/>
        <w:rPr>
          <w:rFonts w:ascii="Arial" w:hAnsi="Arial" w:cs="Arial"/>
        </w:rPr>
      </w:pPr>
      <w:r w:rsidRPr="19029231">
        <w:rPr>
          <w:rFonts w:ascii="Arial" w:hAnsi="Arial" w:cs="Arial"/>
          <w:noProof/>
        </w:rPr>
        <w:t xml:space="preserve">FA susceptibility is strongly influenced by genetics, with twin-study heritability estimates ranging from ~51% to 82% </w:t>
      </w:r>
      <w:r w:rsidR="008734B7">
        <w:rPr>
          <w:rFonts w:ascii="Arial" w:hAnsi="Arial" w:cs="Arial"/>
          <w:noProof/>
        </w:rPr>
        <w:fldChar w:fldCharType="begin">
          <w:fldData xml:space="preserve">PEVuZE5vdGU+PENpdGU+PEF1dGhvcj5Bcm5hdS1Tb2xlcjwvQXV0aG9yPjxZZWFyPjIwMjU8L1ll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=
</w:fldData>
        </w:fldChar>
      </w:r>
      <w:r w:rsidR="00FB1DED">
        <w:rPr>
          <w:rFonts w:ascii="Arial" w:hAnsi="Arial" w:cs="Arial"/>
          <w:noProof/>
        </w:rPr>
        <w:instrText xml:space="preserve"> ADDIN EN.CITE </w:instrText>
      </w:r>
      <w:r w:rsidR="00FB1DED">
        <w:rPr>
          <w:rFonts w:ascii="Arial" w:hAnsi="Arial" w:cs="Arial"/>
          <w:noProof/>
        </w:rPr>
        <w:fldChar w:fldCharType="begin">
          <w:fldData xml:space="preserve">PEVuZE5vdGU+PENpdGU+PEF1dGhvcj5Bcm5hdS1Tb2xlcjwvQXV0aG9yPjxZZWFyPjIwMjU8L1ll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=
</w:fldData>
        </w:fldChar>
      </w:r>
      <w:r w:rsidR="00FB1DED">
        <w:rPr>
          <w:rFonts w:ascii="Arial" w:hAnsi="Arial" w:cs="Arial"/>
          <w:noProof/>
        </w:rPr>
        <w:instrText xml:space="preserve"> ADDIN EN.CITE.DATA </w:instrText>
      </w:r>
      <w:r w:rsidR="00FB1DED">
        <w:rPr>
          <w:rFonts w:ascii="Arial" w:hAnsi="Arial" w:cs="Arial"/>
          <w:noProof/>
        </w:rPr>
      </w:r>
      <w:r w:rsidR="00FB1DED">
        <w:rPr>
          <w:rFonts w:ascii="Arial" w:hAnsi="Arial" w:cs="Arial"/>
          <w:noProof/>
        </w:rPr>
        <w:fldChar w:fldCharType="end"/>
      </w:r>
      <w:r w:rsidR="008734B7">
        <w:rPr>
          <w:rFonts w:ascii="Arial" w:hAnsi="Arial" w:cs="Arial"/>
          <w:noProof/>
        </w:rPr>
      </w:r>
      <w:r w:rsidR="008734B7">
        <w:rPr>
          <w:rFonts w:ascii="Arial" w:hAnsi="Arial" w:cs="Arial"/>
          <w:noProof/>
        </w:rPr>
        <w:fldChar w:fldCharType="separate"/>
      </w:r>
      <w:r w:rsidR="00FB1DED">
        <w:rPr>
          <w:rFonts w:ascii="Arial" w:hAnsi="Arial" w:cs="Arial"/>
          <w:noProof/>
        </w:rPr>
        <w:t>(10)</w:t>
      </w:r>
      <w:r w:rsidR="008734B7">
        <w:rPr>
          <w:rFonts w:ascii="Arial" w:hAnsi="Arial" w:cs="Arial"/>
          <w:noProof/>
        </w:rPr>
        <w:fldChar w:fldCharType="end"/>
      </w:r>
      <w:r>
        <w:rPr>
          <w:rFonts w:ascii="Arial" w:hAnsi="Arial" w:cs="Arial"/>
          <w:noProof/>
        </w:rPr>
        <w:t xml:space="preserve">. </w:t>
      </w:r>
      <w:r w:rsidR="008A14E1">
        <w:rPr>
          <w:rFonts w:ascii="Arial" w:hAnsi="Arial" w:cs="Arial"/>
        </w:rPr>
        <w:t>Recent</w:t>
      </w:r>
      <w:r w:rsidR="00F948D2">
        <w:rPr>
          <w:rFonts w:ascii="Arial" w:hAnsi="Arial" w:cs="Arial"/>
        </w:rPr>
        <w:t xml:space="preserve"> </w:t>
      </w:r>
      <w:r w:rsidR="00161CBB" w:rsidRPr="1370994C">
        <w:rPr>
          <w:rFonts w:ascii="Arial" w:hAnsi="Arial" w:cs="Arial"/>
        </w:rPr>
        <w:t xml:space="preserve">genome-wide association studies (GWAS) </w:t>
      </w:r>
      <w:r w:rsidR="00F948D2">
        <w:rPr>
          <w:rFonts w:ascii="Arial" w:hAnsi="Arial" w:cs="Arial"/>
        </w:rPr>
        <w:t xml:space="preserve">on </w:t>
      </w:r>
      <w:r w:rsidR="00CE3A2B" w:rsidRPr="1370994C">
        <w:rPr>
          <w:rFonts w:ascii="Arial" w:hAnsi="Arial" w:cs="Arial"/>
        </w:rPr>
        <w:t>FA</w:t>
      </w:r>
      <w:r w:rsidR="00F948D2">
        <w:rPr>
          <w:rFonts w:ascii="Arial" w:hAnsi="Arial" w:cs="Arial"/>
        </w:rPr>
        <w:t xml:space="preserve"> </w:t>
      </w:r>
      <w:r w:rsidR="005F397E">
        <w:rPr>
          <w:rFonts w:ascii="Arial" w:hAnsi="Arial" w:cs="Arial"/>
        </w:rPr>
        <w:t xml:space="preserve">mainly </w:t>
      </w:r>
      <w:r w:rsidR="00F948D2">
        <w:rPr>
          <w:rFonts w:ascii="Arial" w:hAnsi="Arial" w:cs="Arial"/>
        </w:rPr>
        <w:t xml:space="preserve">revealed </w:t>
      </w:r>
      <w:r w:rsidR="00382656">
        <w:rPr>
          <w:rFonts w:ascii="Arial" w:hAnsi="Arial" w:cs="Arial"/>
        </w:rPr>
        <w:t xml:space="preserve">genetic </w:t>
      </w:r>
      <w:r w:rsidR="00F948D2">
        <w:rPr>
          <w:rFonts w:ascii="Arial" w:hAnsi="Arial" w:cs="Arial"/>
        </w:rPr>
        <w:t xml:space="preserve">associations </w:t>
      </w:r>
      <w:r w:rsidR="00382656">
        <w:rPr>
          <w:rFonts w:ascii="Arial" w:hAnsi="Arial" w:cs="Arial"/>
        </w:rPr>
        <w:t xml:space="preserve">implicating </w:t>
      </w:r>
      <w:r w:rsidR="00F948D2">
        <w:rPr>
          <w:rFonts w:ascii="Arial" w:hAnsi="Arial" w:cs="Arial"/>
        </w:rPr>
        <w:t>genes involved in skin barrier function and immune regulation</w:t>
      </w:r>
      <w:r w:rsidR="00CD740D" w:rsidRPr="1370994C">
        <w:rPr>
          <w:rFonts w:ascii="Arial" w:hAnsi="Arial" w:cs="Arial"/>
        </w:rPr>
        <w:t xml:space="preserve"> </w:t>
      </w:r>
      <w:r w:rsidR="00263526">
        <w:rPr>
          <w:rFonts w:ascii="Arial" w:hAnsi="Arial" w:cs="Arial"/>
        </w:rPr>
        <w:t xml:space="preserve">with </w:t>
      </w:r>
      <w:r w:rsidR="00CD740D" w:rsidRPr="1370994C">
        <w:rPr>
          <w:rFonts w:ascii="Arial" w:hAnsi="Arial" w:cs="Arial"/>
        </w:rPr>
        <w:t xml:space="preserve">18 risk loci associated with FA identified </w:t>
      </w:r>
      <w:r w:rsidR="00285E4C">
        <w:rPr>
          <w:rFonts w:ascii="Arial" w:hAnsi="Arial" w:cs="Arial"/>
        </w:rPr>
        <w:t>to date</w:t>
      </w:r>
      <w:r w:rsidR="00E93B43">
        <w:rPr>
          <w:rFonts w:ascii="Arial" w:hAnsi="Arial" w:cs="Arial"/>
        </w:rPr>
        <w:t xml:space="preserve"> </w:t>
      </w:r>
      <w:r w:rsidR="00E93B43">
        <w:rPr>
          <w:rFonts w:ascii="Arial" w:hAnsi="Arial" w:cs="Arial"/>
        </w:rPr>
        <w:fldChar w:fldCharType="begin">
          <w:fldData xml:space="preserve">PEVuZE5vdGU+PENpdGU+PEF1dGhvcj5NYXJlbmhvbHo8L0F1dGhvcj48WWVhcj4yMDE3PC9ZZWFy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NYXJlbmhvbHo8L0F1dGhvcj48WWVhcj4yMDE3PC9ZZWFy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E93B43">
        <w:rPr>
          <w:rFonts w:ascii="Arial" w:hAnsi="Arial" w:cs="Arial"/>
        </w:rPr>
      </w:r>
      <w:r w:rsidR="00E93B43">
        <w:rPr>
          <w:rFonts w:ascii="Arial" w:hAnsi="Arial" w:cs="Arial"/>
        </w:rPr>
        <w:fldChar w:fldCharType="separate"/>
      </w:r>
      <w:r w:rsidR="00FB1DED">
        <w:rPr>
          <w:rFonts w:ascii="Arial" w:hAnsi="Arial" w:cs="Arial"/>
          <w:noProof/>
        </w:rPr>
        <w:t>(11-17)</w:t>
      </w:r>
      <w:r w:rsidR="00E93B43">
        <w:rPr>
          <w:rFonts w:ascii="Arial" w:hAnsi="Arial" w:cs="Arial"/>
        </w:rPr>
        <w:fldChar w:fldCharType="end"/>
      </w:r>
      <w:r w:rsidR="00690D7A">
        <w:rPr>
          <w:rFonts w:ascii="Arial" w:hAnsi="Arial" w:cs="Arial"/>
        </w:rPr>
        <w:t xml:space="preserve">. </w:t>
      </w:r>
      <w:r w:rsidR="00DE66E5">
        <w:rPr>
          <w:rFonts w:ascii="Arial" w:hAnsi="Arial" w:cs="Arial"/>
        </w:rPr>
        <w:t>T</w:t>
      </w:r>
      <w:r w:rsidR="00AD14AF">
        <w:rPr>
          <w:rFonts w:ascii="Arial" w:hAnsi="Arial" w:cs="Arial"/>
        </w:rPr>
        <w:t>hese</w:t>
      </w:r>
      <w:r w:rsidR="00AF0FA9">
        <w:rPr>
          <w:rFonts w:ascii="Arial" w:hAnsi="Arial" w:cs="Arial"/>
        </w:rPr>
        <w:t xml:space="preserve"> variants</w:t>
      </w:r>
      <w:r w:rsidR="00257B1A">
        <w:rPr>
          <w:rFonts w:ascii="Arial" w:hAnsi="Arial" w:cs="Arial"/>
        </w:rPr>
        <w:t xml:space="preserve"> account for a </w:t>
      </w:r>
      <w:r w:rsidR="009D7D74">
        <w:rPr>
          <w:rFonts w:ascii="Arial" w:hAnsi="Arial" w:cs="Arial"/>
        </w:rPr>
        <w:t>limited proportion</w:t>
      </w:r>
      <w:r w:rsidR="00AF0FA9">
        <w:rPr>
          <w:rFonts w:ascii="Arial" w:hAnsi="Arial" w:cs="Arial"/>
        </w:rPr>
        <w:t xml:space="preserve"> of</w:t>
      </w:r>
      <w:r w:rsidR="009D7D74">
        <w:rPr>
          <w:rFonts w:ascii="Arial" w:hAnsi="Arial" w:cs="Arial"/>
        </w:rPr>
        <w:t xml:space="preserve"> </w:t>
      </w:r>
      <w:r w:rsidR="00AF0FA9">
        <w:rPr>
          <w:rFonts w:ascii="Arial" w:hAnsi="Arial" w:cs="Arial"/>
        </w:rPr>
        <w:t>heritability</w:t>
      </w:r>
      <w:r w:rsidR="00525C8C">
        <w:rPr>
          <w:rFonts w:ascii="Arial" w:hAnsi="Arial" w:cs="Arial"/>
        </w:rPr>
        <w:t xml:space="preserve"> </w:t>
      </w:r>
      <w:r w:rsidR="00525C8C">
        <w:rPr>
          <w:rFonts w:ascii="Arial" w:hAnsi="Arial" w:cs="Arial"/>
        </w:rPr>
        <w:fldChar w:fldCharType="begin">
          <w:fldData xml:space="preserve">PEVuZE5vdGU+PENpdGU+PEF1dGhvcj5NYXJlbmhvbHo8L0F1dGhvcj48WWVhcj4yMDE3PC9ZZWFy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NYXJlbmhvbHo8L0F1dGhvcj48WWVhcj4yMDE3PC9ZZWFy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525C8C">
        <w:rPr>
          <w:rFonts w:ascii="Arial" w:hAnsi="Arial" w:cs="Arial"/>
        </w:rPr>
      </w:r>
      <w:r w:rsidR="00525C8C">
        <w:rPr>
          <w:rFonts w:ascii="Arial" w:hAnsi="Arial" w:cs="Arial"/>
        </w:rPr>
        <w:fldChar w:fldCharType="separate"/>
      </w:r>
      <w:r w:rsidR="00FB1DED">
        <w:rPr>
          <w:rFonts w:ascii="Arial" w:hAnsi="Arial" w:cs="Arial"/>
          <w:noProof/>
        </w:rPr>
        <w:t>(11)</w:t>
      </w:r>
      <w:r w:rsidR="00525C8C">
        <w:rPr>
          <w:rFonts w:ascii="Arial" w:hAnsi="Arial" w:cs="Arial"/>
        </w:rPr>
        <w:fldChar w:fldCharType="end"/>
      </w:r>
      <w:r w:rsidR="00C55E6F">
        <w:rPr>
          <w:rFonts w:ascii="Arial" w:hAnsi="Arial" w:cs="Arial"/>
        </w:rPr>
        <w:t xml:space="preserve">, suggesting </w:t>
      </w:r>
      <w:r w:rsidR="00231A83">
        <w:rPr>
          <w:rFonts w:ascii="Arial" w:hAnsi="Arial" w:cs="Arial"/>
        </w:rPr>
        <w:t>further risk variants remain to be identified</w:t>
      </w:r>
      <w:r w:rsidR="00A95886">
        <w:rPr>
          <w:rFonts w:ascii="Arial" w:hAnsi="Arial" w:cs="Arial"/>
        </w:rPr>
        <w:t>.</w:t>
      </w:r>
      <w:r w:rsidR="00C34383">
        <w:rPr>
          <w:rFonts w:ascii="Arial" w:hAnsi="Arial" w:cs="Arial"/>
        </w:rPr>
        <w:t xml:space="preserve"> </w:t>
      </w:r>
      <w:r w:rsidR="00632732" w:rsidRPr="1370994C">
        <w:rPr>
          <w:rFonts w:ascii="Arial" w:hAnsi="Arial" w:cs="Arial"/>
        </w:rPr>
        <w:t xml:space="preserve">Sufficiently powered, </w:t>
      </w:r>
      <w:r w:rsidR="008419A3" w:rsidRPr="1370994C">
        <w:rPr>
          <w:rFonts w:ascii="Arial" w:hAnsi="Arial" w:cs="Arial"/>
        </w:rPr>
        <w:t>l</w:t>
      </w:r>
      <w:r w:rsidR="00632732" w:rsidRPr="1370994C">
        <w:rPr>
          <w:rFonts w:ascii="Arial" w:hAnsi="Arial" w:cs="Arial"/>
        </w:rPr>
        <w:t>arge</w:t>
      </w:r>
      <w:r w:rsidR="005C3ECE">
        <w:rPr>
          <w:rFonts w:ascii="Arial" w:hAnsi="Arial" w:cs="Arial"/>
        </w:rPr>
        <w:t>-scale GWAS meta-analys</w:t>
      </w:r>
      <w:r w:rsidR="00313F06">
        <w:rPr>
          <w:rFonts w:ascii="Arial" w:hAnsi="Arial" w:cs="Arial"/>
        </w:rPr>
        <w:t>e</w:t>
      </w:r>
      <w:r w:rsidR="005C3ECE">
        <w:rPr>
          <w:rFonts w:ascii="Arial" w:hAnsi="Arial" w:cs="Arial"/>
        </w:rPr>
        <w:t xml:space="preserve">s are </w:t>
      </w:r>
      <w:r w:rsidR="00632732" w:rsidRPr="1370994C">
        <w:rPr>
          <w:rFonts w:ascii="Arial" w:hAnsi="Arial" w:cs="Arial"/>
        </w:rPr>
        <w:t xml:space="preserve">currently </w:t>
      </w:r>
      <w:r w:rsidR="005C3ECE">
        <w:rPr>
          <w:rFonts w:ascii="Arial" w:hAnsi="Arial" w:cs="Arial"/>
        </w:rPr>
        <w:t xml:space="preserve">lacking </w:t>
      </w:r>
      <w:r w:rsidR="00EF1624">
        <w:rPr>
          <w:rFonts w:ascii="Arial" w:hAnsi="Arial" w:cs="Arial"/>
        </w:rPr>
        <w:fldChar w:fldCharType="begin">
          <w:fldData xml:space="preserve">PEVuZE5vdGU+PENpdGU+PEF1dGhvcj5LYW5jaGFuPC9BdXRob3I+PFllYXI+MjAyMTwvWWVhcj48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LYW5jaGFuPC9BdXRob3I+PFllYXI+MjAyMTwvWWVhcj48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EF1624">
        <w:rPr>
          <w:rFonts w:ascii="Arial" w:hAnsi="Arial" w:cs="Arial"/>
        </w:rPr>
      </w:r>
      <w:r w:rsidR="00EF1624">
        <w:rPr>
          <w:rFonts w:ascii="Arial" w:hAnsi="Arial" w:cs="Arial"/>
        </w:rPr>
        <w:fldChar w:fldCharType="separate"/>
      </w:r>
      <w:r w:rsidR="00FB1DED">
        <w:rPr>
          <w:rFonts w:ascii="Arial" w:hAnsi="Arial" w:cs="Arial"/>
          <w:noProof/>
        </w:rPr>
        <w:t>(8, 10)</w:t>
      </w:r>
      <w:r w:rsidR="00EF1624">
        <w:rPr>
          <w:rFonts w:ascii="Arial" w:hAnsi="Arial" w:cs="Arial"/>
        </w:rPr>
        <w:fldChar w:fldCharType="end"/>
      </w:r>
      <w:r w:rsidR="00551FED">
        <w:rPr>
          <w:rFonts w:ascii="Arial" w:hAnsi="Arial" w:cs="Arial"/>
        </w:rPr>
        <w:t>,</w:t>
      </w:r>
      <w:r w:rsidR="00632732" w:rsidRPr="1370994C">
        <w:rPr>
          <w:rFonts w:ascii="Arial" w:hAnsi="Arial" w:cs="Arial"/>
        </w:rPr>
        <w:t xml:space="preserve"> but would allow </w:t>
      </w:r>
      <w:r w:rsidR="00077F90">
        <w:rPr>
          <w:rFonts w:ascii="Arial" w:hAnsi="Arial" w:cs="Arial"/>
        </w:rPr>
        <w:t>detect</w:t>
      </w:r>
      <w:r w:rsidR="00285E4C">
        <w:rPr>
          <w:rFonts w:ascii="Arial" w:hAnsi="Arial" w:cs="Arial"/>
        </w:rPr>
        <w:t>ion of</w:t>
      </w:r>
      <w:r w:rsidR="00077F90">
        <w:rPr>
          <w:rFonts w:ascii="Arial" w:hAnsi="Arial" w:cs="Arial"/>
        </w:rPr>
        <w:t xml:space="preserve"> variants with small</w:t>
      </w:r>
      <w:r w:rsidR="0086564B" w:rsidRPr="1370994C">
        <w:rPr>
          <w:rFonts w:ascii="Arial" w:hAnsi="Arial" w:cs="Arial"/>
        </w:rPr>
        <w:t>er</w:t>
      </w:r>
      <w:r w:rsidR="00077F90">
        <w:rPr>
          <w:rFonts w:ascii="Arial" w:hAnsi="Arial" w:cs="Arial"/>
        </w:rPr>
        <w:t xml:space="preserve"> effect size</w:t>
      </w:r>
      <w:r w:rsidR="00632732" w:rsidRPr="1370994C">
        <w:rPr>
          <w:rFonts w:ascii="Arial" w:hAnsi="Arial" w:cs="Arial"/>
        </w:rPr>
        <w:t>s</w:t>
      </w:r>
      <w:r w:rsidR="0086564B" w:rsidRPr="1370994C">
        <w:rPr>
          <w:rFonts w:ascii="Arial" w:hAnsi="Arial" w:cs="Arial"/>
        </w:rPr>
        <w:t xml:space="preserve"> </w:t>
      </w:r>
      <w:r w:rsidR="00285E4C">
        <w:rPr>
          <w:rFonts w:ascii="Arial" w:hAnsi="Arial" w:cs="Arial"/>
        </w:rPr>
        <w:t>and/</w:t>
      </w:r>
      <w:r w:rsidR="0086564B" w:rsidRPr="1370994C">
        <w:rPr>
          <w:rFonts w:ascii="Arial" w:hAnsi="Arial" w:cs="Arial"/>
        </w:rPr>
        <w:t>or allele frequencies</w:t>
      </w:r>
      <w:r w:rsidR="00077F90">
        <w:rPr>
          <w:rFonts w:ascii="Arial" w:hAnsi="Arial" w:cs="Arial"/>
        </w:rPr>
        <w:t>.</w:t>
      </w:r>
      <w:r w:rsidR="00227B39">
        <w:rPr>
          <w:rFonts w:ascii="Arial" w:hAnsi="Arial" w:cs="Arial"/>
        </w:rPr>
        <w:t xml:space="preserve"> </w:t>
      </w:r>
      <w:r w:rsidR="00061B39">
        <w:rPr>
          <w:rFonts w:ascii="Arial" w:hAnsi="Arial" w:cs="Arial"/>
        </w:rPr>
        <w:t>Furthermore</w:t>
      </w:r>
      <w:r w:rsidR="00EF1624">
        <w:rPr>
          <w:rFonts w:ascii="Arial" w:hAnsi="Arial" w:cs="Arial"/>
        </w:rPr>
        <w:t xml:space="preserve">, </w:t>
      </w:r>
      <w:r w:rsidR="00172A16" w:rsidRPr="1370994C">
        <w:rPr>
          <w:rFonts w:ascii="Arial" w:hAnsi="Arial" w:cs="Arial"/>
        </w:rPr>
        <w:t>most</w:t>
      </w:r>
      <w:r w:rsidR="00AE3AB6">
        <w:rPr>
          <w:rFonts w:ascii="Arial" w:hAnsi="Arial" w:cs="Arial"/>
        </w:rPr>
        <w:t xml:space="preserve"> genetic</w:t>
      </w:r>
      <w:r w:rsidR="00EF1624">
        <w:rPr>
          <w:rFonts w:ascii="Arial" w:hAnsi="Arial" w:cs="Arial"/>
        </w:rPr>
        <w:t xml:space="preserve"> studies </w:t>
      </w:r>
      <w:r w:rsidR="00285E4C">
        <w:rPr>
          <w:rFonts w:ascii="Arial" w:hAnsi="Arial" w:cs="Arial"/>
        </w:rPr>
        <w:t xml:space="preserve">of FA have </w:t>
      </w:r>
      <w:r w:rsidR="00110144" w:rsidRPr="1370994C">
        <w:rPr>
          <w:rFonts w:ascii="Arial" w:hAnsi="Arial" w:cs="Arial"/>
        </w:rPr>
        <w:t>focus</w:t>
      </w:r>
      <w:r w:rsidR="0086564B" w:rsidRPr="1370994C">
        <w:rPr>
          <w:rFonts w:ascii="Arial" w:hAnsi="Arial" w:cs="Arial"/>
        </w:rPr>
        <w:t>ed</w:t>
      </w:r>
      <w:r w:rsidR="00110144" w:rsidRPr="1370994C">
        <w:rPr>
          <w:rFonts w:ascii="Arial" w:hAnsi="Arial" w:cs="Arial"/>
        </w:rPr>
        <w:t xml:space="preserve"> on </w:t>
      </w:r>
      <w:r w:rsidR="00EF1624">
        <w:rPr>
          <w:rFonts w:ascii="Arial" w:hAnsi="Arial" w:cs="Arial"/>
        </w:rPr>
        <w:t xml:space="preserve">pediatric </w:t>
      </w:r>
      <w:r w:rsidR="00110144" w:rsidRPr="1370994C">
        <w:rPr>
          <w:rFonts w:ascii="Arial" w:hAnsi="Arial" w:cs="Arial"/>
        </w:rPr>
        <w:t>patients</w:t>
      </w:r>
      <w:r w:rsidR="00F52589">
        <w:rPr>
          <w:rFonts w:ascii="Arial" w:hAnsi="Arial" w:cs="Arial"/>
        </w:rPr>
        <w:t xml:space="preserve"> which have been</w:t>
      </w:r>
      <w:r w:rsidR="00110144" w:rsidRPr="1370994C">
        <w:rPr>
          <w:rFonts w:ascii="Arial" w:hAnsi="Arial" w:cs="Arial"/>
        </w:rPr>
        <w:t xml:space="preserve"> </w:t>
      </w:r>
      <w:r w:rsidR="00AE3AB6">
        <w:rPr>
          <w:rFonts w:ascii="Arial" w:hAnsi="Arial" w:cs="Arial"/>
        </w:rPr>
        <w:t xml:space="preserve">characterized by comprehensive clinical phenotyping </w:t>
      </w:r>
      <w:r w:rsidR="00A32A7C">
        <w:rPr>
          <w:rFonts w:ascii="Arial" w:hAnsi="Arial" w:cs="Arial"/>
        </w:rPr>
        <w:t xml:space="preserve">and </w:t>
      </w:r>
      <w:r w:rsidR="00110144" w:rsidRPr="1370994C">
        <w:rPr>
          <w:rFonts w:ascii="Arial" w:hAnsi="Arial" w:cs="Arial"/>
        </w:rPr>
        <w:t xml:space="preserve">are </w:t>
      </w:r>
      <w:r w:rsidR="00ED1423">
        <w:rPr>
          <w:rFonts w:ascii="Arial" w:hAnsi="Arial" w:cs="Arial"/>
        </w:rPr>
        <w:t xml:space="preserve">often </w:t>
      </w:r>
      <w:r w:rsidR="002F07FA" w:rsidRPr="1370994C">
        <w:rPr>
          <w:rFonts w:ascii="Arial" w:hAnsi="Arial" w:cs="Arial"/>
        </w:rPr>
        <w:t xml:space="preserve">targeted </w:t>
      </w:r>
      <w:r w:rsidR="001E3094">
        <w:rPr>
          <w:rFonts w:ascii="Arial" w:hAnsi="Arial" w:cs="Arial"/>
        </w:rPr>
        <w:t xml:space="preserve">to </w:t>
      </w:r>
      <w:r w:rsidR="00110144" w:rsidRPr="1370994C">
        <w:rPr>
          <w:rFonts w:ascii="Arial" w:hAnsi="Arial" w:cs="Arial"/>
        </w:rPr>
        <w:t xml:space="preserve">specific </w:t>
      </w:r>
      <w:r w:rsidR="001E3094">
        <w:rPr>
          <w:rFonts w:ascii="Arial" w:hAnsi="Arial" w:cs="Arial"/>
        </w:rPr>
        <w:t>allergen</w:t>
      </w:r>
      <w:r w:rsidR="0086564B" w:rsidRPr="1370994C">
        <w:rPr>
          <w:rFonts w:ascii="Arial" w:hAnsi="Arial" w:cs="Arial"/>
        </w:rPr>
        <w:t>s</w:t>
      </w:r>
      <w:r w:rsidR="003936EF">
        <w:rPr>
          <w:rFonts w:ascii="Arial" w:hAnsi="Arial" w:cs="Arial"/>
        </w:rPr>
        <w:t xml:space="preserve"> </w:t>
      </w:r>
      <w:r w:rsidR="005777FC">
        <w:rPr>
          <w:rFonts w:ascii="Arial" w:hAnsi="Arial" w:cs="Arial"/>
        </w:rPr>
        <w:fldChar w:fldCharType="begin">
          <w:fldData xml:space="preserve">PEVuZE5vdGU+PENpdGU+PEF1dGhvcj5NYXJ0aW5vPC9BdXRob3I+PFllYXI+MjAxNzwvWWVhcj48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NYXJ0aW5vPC9BdXRob3I+PFllYXI+MjAxNzwvWWVhcj48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5777FC">
        <w:rPr>
          <w:rFonts w:ascii="Arial" w:hAnsi="Arial" w:cs="Arial"/>
        </w:rPr>
      </w:r>
      <w:r w:rsidR="005777FC">
        <w:rPr>
          <w:rFonts w:ascii="Arial" w:hAnsi="Arial" w:cs="Arial"/>
        </w:rPr>
        <w:fldChar w:fldCharType="separate"/>
      </w:r>
      <w:r w:rsidR="00FB1DED">
        <w:rPr>
          <w:rFonts w:ascii="Arial" w:hAnsi="Arial" w:cs="Arial"/>
          <w:noProof/>
        </w:rPr>
        <w:t>(12, 15, 17)</w:t>
      </w:r>
      <w:r w:rsidR="005777FC">
        <w:rPr>
          <w:rFonts w:ascii="Arial" w:hAnsi="Arial" w:cs="Arial"/>
        </w:rPr>
        <w:fldChar w:fldCharType="end"/>
      </w:r>
      <w:r w:rsidR="001E3094">
        <w:rPr>
          <w:rFonts w:ascii="Arial" w:hAnsi="Arial" w:cs="Arial"/>
        </w:rPr>
        <w:t xml:space="preserve">. </w:t>
      </w:r>
      <w:r w:rsidR="008432D4" w:rsidRPr="1370994C">
        <w:rPr>
          <w:rFonts w:ascii="Arial" w:hAnsi="Arial" w:cs="Arial"/>
        </w:rPr>
        <w:t>T</w:t>
      </w:r>
      <w:r w:rsidR="00D3113B">
        <w:rPr>
          <w:rFonts w:ascii="Arial" w:hAnsi="Arial" w:cs="Arial"/>
        </w:rPr>
        <w:t>he etiology of food allerg</w:t>
      </w:r>
      <w:r w:rsidR="000C3667">
        <w:rPr>
          <w:rFonts w:ascii="Arial" w:hAnsi="Arial" w:cs="Arial"/>
        </w:rPr>
        <w:t>ies exhibits notable differences between children and adults as mechanisms of sensitizatio</w:t>
      </w:r>
      <w:r w:rsidR="008908E7">
        <w:rPr>
          <w:rFonts w:ascii="Arial" w:hAnsi="Arial" w:cs="Arial"/>
        </w:rPr>
        <w:t xml:space="preserve">n, allergens and clinical presentation vary </w:t>
      </w:r>
      <w:r w:rsidR="000B00CF" w:rsidRPr="1370994C">
        <w:rPr>
          <w:rFonts w:ascii="Arial" w:hAnsi="Arial" w:cs="Arial"/>
        </w:rPr>
        <w:t xml:space="preserve">by </w:t>
      </w:r>
      <w:r w:rsidR="0073233D">
        <w:rPr>
          <w:rFonts w:ascii="Arial" w:hAnsi="Arial" w:cs="Arial"/>
        </w:rPr>
        <w:t xml:space="preserve">age </w:t>
      </w:r>
      <w:r w:rsidR="00CF1734">
        <w:rPr>
          <w:rFonts w:ascii="Arial" w:hAnsi="Arial" w:cs="Arial"/>
        </w:rPr>
        <w:fldChar w:fldCharType="begin">
          <w:fldData xml:space="preserve">PEVuZE5vdGU+PENpdGU+PEF1dGhvcj5TaWNoZXJlcjwvQXV0aG9yPjxZZWFyPjIwMjA8L1llYXI+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TaWNoZXJlcjwvQXV0aG9yPjxZZWFyPjIwMjA8L1llYXI+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CF1734">
        <w:rPr>
          <w:rFonts w:ascii="Arial" w:hAnsi="Arial" w:cs="Arial"/>
        </w:rPr>
      </w:r>
      <w:r w:rsidR="00CF1734">
        <w:rPr>
          <w:rFonts w:ascii="Arial" w:hAnsi="Arial" w:cs="Arial"/>
        </w:rPr>
        <w:fldChar w:fldCharType="separate"/>
      </w:r>
      <w:r w:rsidR="00FB1DED">
        <w:rPr>
          <w:rFonts w:ascii="Arial" w:hAnsi="Arial" w:cs="Arial"/>
          <w:noProof/>
        </w:rPr>
        <w:t>(18)</w:t>
      </w:r>
      <w:r w:rsidR="00CF1734">
        <w:rPr>
          <w:rFonts w:ascii="Arial" w:hAnsi="Arial" w:cs="Arial"/>
        </w:rPr>
        <w:fldChar w:fldCharType="end"/>
      </w:r>
      <w:r w:rsidR="0073233D">
        <w:rPr>
          <w:rFonts w:ascii="Arial" w:hAnsi="Arial" w:cs="Arial"/>
        </w:rPr>
        <w:t xml:space="preserve">. </w:t>
      </w:r>
      <w:r w:rsidR="009C7E8C">
        <w:rPr>
          <w:rFonts w:ascii="Arial" w:hAnsi="Arial" w:cs="Arial"/>
        </w:rPr>
        <w:t xml:space="preserve">In adults, </w:t>
      </w:r>
      <w:r w:rsidR="00723BAD" w:rsidRPr="1370994C">
        <w:rPr>
          <w:rFonts w:ascii="Arial" w:hAnsi="Arial" w:cs="Arial"/>
        </w:rPr>
        <w:t xml:space="preserve">pollen sensitization is highly prevalent and contributes to </w:t>
      </w:r>
      <w:r w:rsidR="000B00CF" w:rsidRPr="1370994C">
        <w:rPr>
          <w:rFonts w:ascii="Arial" w:hAnsi="Arial" w:cs="Arial"/>
        </w:rPr>
        <w:t xml:space="preserve">secondary FA due to </w:t>
      </w:r>
      <w:r w:rsidR="009A4F75">
        <w:rPr>
          <w:rFonts w:ascii="Arial" w:hAnsi="Arial" w:cs="Arial"/>
        </w:rPr>
        <w:t xml:space="preserve">allergen </w:t>
      </w:r>
      <w:r w:rsidR="000B00CF" w:rsidRPr="1370994C">
        <w:rPr>
          <w:rFonts w:ascii="Arial" w:hAnsi="Arial" w:cs="Arial"/>
        </w:rPr>
        <w:t>cross</w:t>
      </w:r>
      <w:r w:rsidR="0006462A">
        <w:rPr>
          <w:rFonts w:ascii="Arial" w:hAnsi="Arial" w:cs="Arial"/>
        </w:rPr>
        <w:t>-</w:t>
      </w:r>
      <w:r w:rsidR="000B00CF" w:rsidRPr="1370994C">
        <w:rPr>
          <w:rFonts w:ascii="Arial" w:hAnsi="Arial" w:cs="Arial"/>
        </w:rPr>
        <w:t xml:space="preserve">reactivity </w:t>
      </w:r>
      <w:r w:rsidR="002E230B">
        <w:rPr>
          <w:rFonts w:ascii="Arial" w:hAnsi="Arial" w:cs="Arial"/>
        </w:rPr>
        <w:fldChar w:fldCharType="begin">
          <w:fldData xml:space="preserve">PEVuZE5vdGU+PENpdGU+PEF1dGhvcj5TYW50b3M8L0F1dGhvcj48WWVhcj4yMDIzPC9ZZWFyPjxS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TYW50b3M8L0F1dGhvcj48WWVhcj4yMDIzPC9ZZWFyPjxS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2E230B">
        <w:rPr>
          <w:rFonts w:ascii="Arial" w:hAnsi="Arial" w:cs="Arial"/>
        </w:rPr>
      </w:r>
      <w:r w:rsidR="002E230B">
        <w:rPr>
          <w:rFonts w:ascii="Arial" w:hAnsi="Arial" w:cs="Arial"/>
        </w:rPr>
        <w:fldChar w:fldCharType="separate"/>
      </w:r>
      <w:r w:rsidR="00FB1DED">
        <w:rPr>
          <w:rFonts w:ascii="Arial" w:hAnsi="Arial" w:cs="Arial"/>
          <w:noProof/>
        </w:rPr>
        <w:t>(6, 19, 20)</w:t>
      </w:r>
      <w:r w:rsidR="002E230B">
        <w:rPr>
          <w:rFonts w:ascii="Arial" w:hAnsi="Arial" w:cs="Arial"/>
        </w:rPr>
        <w:fldChar w:fldCharType="end"/>
      </w:r>
      <w:r w:rsidR="00F506C6">
        <w:rPr>
          <w:rFonts w:ascii="Arial" w:hAnsi="Arial" w:cs="Arial"/>
        </w:rPr>
        <w:t>.</w:t>
      </w:r>
      <w:r w:rsidR="004A221E">
        <w:rPr>
          <w:rFonts w:ascii="Arial" w:hAnsi="Arial" w:cs="Arial"/>
        </w:rPr>
        <w:t xml:space="preserve"> </w:t>
      </w:r>
    </w:p>
    <w:p w14:paraId="14C22CB3" w14:textId="3E541C5B" w:rsidR="0073726A" w:rsidRPr="001C6A98" w:rsidRDefault="0022682A" w:rsidP="00CF507E">
      <w:pPr>
        <w:tabs>
          <w:tab w:val="left" w:pos="3780"/>
        </w:tabs>
        <w:spacing w:line="360" w:lineRule="auto"/>
        <w:jc w:val="both"/>
        <w:rPr>
          <w:rFonts w:ascii="Arial" w:hAnsi="Arial" w:cs="Arial"/>
        </w:rPr>
      </w:pPr>
      <w:r w:rsidRPr="1370994C">
        <w:rPr>
          <w:rFonts w:ascii="Arial" w:hAnsi="Arial" w:cs="Arial"/>
        </w:rPr>
        <w:t xml:space="preserve">Therefore, we performed a meta-analysis of </w:t>
      </w:r>
      <w:r w:rsidR="00333B82" w:rsidRPr="1370994C">
        <w:rPr>
          <w:rFonts w:ascii="Arial" w:hAnsi="Arial" w:cs="Arial"/>
        </w:rPr>
        <w:t>GWAS</w:t>
      </w:r>
      <w:r w:rsidRPr="1370994C">
        <w:rPr>
          <w:rFonts w:ascii="Arial" w:hAnsi="Arial" w:cs="Arial"/>
        </w:rPr>
        <w:t xml:space="preserve"> on </w:t>
      </w:r>
      <w:r w:rsidR="00CE3A2B" w:rsidRPr="1370994C">
        <w:rPr>
          <w:rFonts w:ascii="Arial" w:hAnsi="Arial" w:cs="Arial"/>
        </w:rPr>
        <w:t>FA</w:t>
      </w:r>
      <w:r w:rsidRPr="1370994C">
        <w:rPr>
          <w:rFonts w:ascii="Arial" w:hAnsi="Arial" w:cs="Arial"/>
        </w:rPr>
        <w:t xml:space="preserve"> phenotypes stratified for child and adult</w:t>
      </w:r>
      <w:r w:rsidR="00213E2A" w:rsidRPr="1370994C">
        <w:rPr>
          <w:rFonts w:ascii="Arial" w:hAnsi="Arial" w:cs="Arial"/>
        </w:rPr>
        <w:t xml:space="preserve"> </w:t>
      </w:r>
      <w:r w:rsidRPr="1370994C">
        <w:rPr>
          <w:rFonts w:ascii="Arial" w:hAnsi="Arial" w:cs="Arial"/>
        </w:rPr>
        <w:t>cohorts</w:t>
      </w:r>
      <w:r w:rsidR="00F23FEB" w:rsidRPr="1370994C">
        <w:rPr>
          <w:rFonts w:ascii="Arial" w:hAnsi="Arial" w:cs="Arial"/>
        </w:rPr>
        <w:t xml:space="preserve"> using the largest assembly of </w:t>
      </w:r>
      <w:r w:rsidR="00A60819" w:rsidRPr="1370994C">
        <w:rPr>
          <w:rFonts w:ascii="Arial" w:hAnsi="Arial" w:cs="Arial"/>
        </w:rPr>
        <w:t>studies to date</w:t>
      </w:r>
      <w:r w:rsidR="00DC7F93" w:rsidRPr="1370994C">
        <w:rPr>
          <w:rFonts w:ascii="Arial" w:hAnsi="Arial" w:cs="Arial"/>
        </w:rPr>
        <w:t xml:space="preserve"> </w:t>
      </w:r>
      <w:r w:rsidR="00DC7F93" w:rsidRPr="00064B25">
        <w:rPr>
          <w:rFonts w:ascii="Arial" w:hAnsi="Arial" w:cs="Arial"/>
        </w:rPr>
        <w:t xml:space="preserve">comprising </w:t>
      </w:r>
      <w:r w:rsidR="00247F17" w:rsidRPr="00064B25">
        <w:rPr>
          <w:rFonts w:ascii="Arial" w:hAnsi="Arial" w:cs="Arial"/>
        </w:rPr>
        <w:t>14,234 children and 229,426 adults</w:t>
      </w:r>
      <w:r w:rsidR="00532C3F" w:rsidRPr="00064B25">
        <w:rPr>
          <w:rFonts w:ascii="Arial" w:hAnsi="Arial" w:cs="Arial"/>
        </w:rPr>
        <w:t xml:space="preserve"> of European ancestry</w:t>
      </w:r>
      <w:r w:rsidR="004A7857" w:rsidRPr="00064B25">
        <w:rPr>
          <w:rFonts w:ascii="Arial" w:hAnsi="Arial" w:cs="Arial"/>
        </w:rPr>
        <w:t>.</w:t>
      </w:r>
      <w:r w:rsidR="007D0595" w:rsidRPr="00064B25">
        <w:rPr>
          <w:rFonts w:ascii="Arial" w:hAnsi="Arial" w:cs="Arial"/>
        </w:rPr>
        <w:t xml:space="preserve"> Four</w:t>
      </w:r>
      <w:r w:rsidR="0091085A" w:rsidRPr="00064B25">
        <w:rPr>
          <w:rFonts w:ascii="Arial" w:hAnsi="Arial" w:cs="Arial"/>
        </w:rPr>
        <w:t xml:space="preserve"> </w:t>
      </w:r>
      <w:r w:rsidR="00CE3A2B" w:rsidRPr="00064B25">
        <w:rPr>
          <w:rFonts w:ascii="Arial" w:hAnsi="Arial" w:cs="Arial"/>
        </w:rPr>
        <w:t>FA</w:t>
      </w:r>
      <w:r w:rsidR="0091085A" w:rsidRPr="00064B25">
        <w:rPr>
          <w:rFonts w:ascii="Arial" w:hAnsi="Arial" w:cs="Arial"/>
        </w:rPr>
        <w:t xml:space="preserve"> </w:t>
      </w:r>
      <w:r w:rsidR="00035FAC" w:rsidRPr="00064B25">
        <w:rPr>
          <w:rFonts w:ascii="Arial" w:hAnsi="Arial" w:cs="Arial"/>
        </w:rPr>
        <w:t xml:space="preserve">phenotypes </w:t>
      </w:r>
      <w:r w:rsidR="0091085A" w:rsidRPr="00064B25">
        <w:rPr>
          <w:rFonts w:ascii="Arial" w:hAnsi="Arial" w:cs="Arial"/>
        </w:rPr>
        <w:t>were d</w:t>
      </w:r>
      <w:r w:rsidR="0091085A" w:rsidRPr="1370994C">
        <w:rPr>
          <w:rFonts w:ascii="Arial" w:hAnsi="Arial" w:cs="Arial"/>
        </w:rPr>
        <w:t>efined</w:t>
      </w:r>
      <w:r w:rsidR="007D0595" w:rsidRPr="1370994C">
        <w:rPr>
          <w:rFonts w:ascii="Arial" w:hAnsi="Arial" w:cs="Arial"/>
        </w:rPr>
        <w:t xml:space="preserve"> </w:t>
      </w:r>
      <w:r w:rsidR="005734C6" w:rsidRPr="1370994C">
        <w:rPr>
          <w:rFonts w:ascii="Arial" w:hAnsi="Arial" w:cs="Arial"/>
        </w:rPr>
        <w:t>with increasing</w:t>
      </w:r>
      <w:r w:rsidR="007D0595" w:rsidRPr="1370994C">
        <w:rPr>
          <w:rFonts w:ascii="Arial" w:hAnsi="Arial" w:cs="Arial"/>
        </w:rPr>
        <w:t xml:space="preserve"> diagnostic certainty to maximize collaborative sample size</w:t>
      </w:r>
      <w:r w:rsidR="00035FAC" w:rsidRPr="1370994C">
        <w:rPr>
          <w:rFonts w:ascii="Arial" w:hAnsi="Arial" w:cs="Arial"/>
        </w:rPr>
        <w:t xml:space="preserve"> </w:t>
      </w:r>
      <w:r w:rsidR="00624006" w:rsidRPr="1370994C">
        <w:rPr>
          <w:rFonts w:ascii="Arial" w:hAnsi="Arial" w:cs="Arial"/>
        </w:rPr>
        <w:t>while balancing</w:t>
      </w:r>
      <w:r w:rsidR="00035FAC" w:rsidRPr="1370994C">
        <w:rPr>
          <w:rFonts w:ascii="Arial" w:hAnsi="Arial" w:cs="Arial"/>
        </w:rPr>
        <w:t xml:space="preserve"> the risk of misclassification</w:t>
      </w:r>
      <w:r w:rsidR="005734C6" w:rsidRPr="1370994C">
        <w:rPr>
          <w:rFonts w:ascii="Arial" w:hAnsi="Arial" w:cs="Arial"/>
        </w:rPr>
        <w:t xml:space="preserve">. </w:t>
      </w:r>
      <w:r w:rsidR="00532C3F">
        <w:rPr>
          <w:rFonts w:ascii="Arial" w:hAnsi="Arial" w:cs="Arial"/>
        </w:rPr>
        <w:t>I</w:t>
      </w:r>
      <w:r w:rsidR="000840ED" w:rsidRPr="1370994C">
        <w:rPr>
          <w:rFonts w:ascii="Arial" w:hAnsi="Arial" w:cs="Arial"/>
        </w:rPr>
        <w:t xml:space="preserve">dentified </w:t>
      </w:r>
      <w:r w:rsidR="00CC607F" w:rsidRPr="1370994C">
        <w:rPr>
          <w:rFonts w:ascii="Arial" w:hAnsi="Arial" w:cs="Arial"/>
        </w:rPr>
        <w:t>candidate SNPs</w:t>
      </w:r>
      <w:r w:rsidR="000840ED" w:rsidRPr="1370994C">
        <w:rPr>
          <w:rFonts w:ascii="Arial" w:hAnsi="Arial" w:cs="Arial"/>
        </w:rPr>
        <w:t xml:space="preserve"> w</w:t>
      </w:r>
      <w:r w:rsidR="005720D6" w:rsidRPr="1370994C">
        <w:rPr>
          <w:rFonts w:ascii="Arial" w:hAnsi="Arial" w:cs="Arial"/>
        </w:rPr>
        <w:t>ere</w:t>
      </w:r>
      <w:r w:rsidR="00E72007" w:rsidRPr="1370994C">
        <w:rPr>
          <w:rFonts w:ascii="Arial" w:hAnsi="Arial" w:cs="Arial"/>
        </w:rPr>
        <w:t xml:space="preserve"> </w:t>
      </w:r>
      <w:r w:rsidR="00404852">
        <w:rPr>
          <w:rFonts w:ascii="Arial" w:hAnsi="Arial" w:cs="Arial"/>
        </w:rPr>
        <w:t>validated</w:t>
      </w:r>
      <w:r w:rsidR="00404852" w:rsidRPr="1370994C">
        <w:rPr>
          <w:rFonts w:ascii="Arial" w:hAnsi="Arial" w:cs="Arial"/>
        </w:rPr>
        <w:t xml:space="preserve"> </w:t>
      </w:r>
      <w:r w:rsidR="000C76F4">
        <w:rPr>
          <w:rFonts w:ascii="Arial" w:hAnsi="Arial" w:cs="Arial"/>
        </w:rPr>
        <w:t>in subjects with</w:t>
      </w:r>
      <w:r w:rsidR="000840ED" w:rsidRPr="1370994C">
        <w:rPr>
          <w:rFonts w:ascii="Arial" w:hAnsi="Arial" w:cs="Arial"/>
        </w:rPr>
        <w:t xml:space="preserve"> </w:t>
      </w:r>
      <w:r w:rsidR="00B44CDC" w:rsidRPr="1370994C">
        <w:rPr>
          <w:rFonts w:ascii="Arial" w:hAnsi="Arial" w:cs="Arial"/>
        </w:rPr>
        <w:t xml:space="preserve">OFC-proven </w:t>
      </w:r>
      <w:r w:rsidR="00333B82" w:rsidRPr="1370994C">
        <w:rPr>
          <w:rFonts w:ascii="Arial" w:hAnsi="Arial" w:cs="Arial"/>
        </w:rPr>
        <w:t>FA</w:t>
      </w:r>
      <w:r w:rsidR="00B44CDC" w:rsidRPr="1370994C">
        <w:rPr>
          <w:rFonts w:ascii="Arial" w:hAnsi="Arial" w:cs="Arial"/>
        </w:rPr>
        <w:t>.</w:t>
      </w:r>
      <w:r w:rsidR="00070D7B" w:rsidRPr="1370994C">
        <w:rPr>
          <w:rFonts w:ascii="Arial" w:hAnsi="Arial" w:cs="Arial"/>
        </w:rPr>
        <w:t xml:space="preserve"> </w:t>
      </w:r>
      <w:r w:rsidR="001140EE" w:rsidRPr="1370994C">
        <w:rPr>
          <w:rFonts w:ascii="Arial" w:hAnsi="Arial" w:cs="Arial"/>
        </w:rPr>
        <w:t>Sensitivity analyses with additional adjustment for hay fever were performed</w:t>
      </w:r>
      <w:r w:rsidR="00834E4F" w:rsidRPr="1370994C">
        <w:rPr>
          <w:rFonts w:ascii="Arial" w:hAnsi="Arial" w:cs="Arial"/>
        </w:rPr>
        <w:t xml:space="preserve"> </w:t>
      </w:r>
      <w:r w:rsidR="00142A28" w:rsidRPr="1370994C">
        <w:rPr>
          <w:rFonts w:ascii="Arial" w:hAnsi="Arial" w:cs="Arial"/>
        </w:rPr>
        <w:t xml:space="preserve">to </w:t>
      </w:r>
      <w:r w:rsidR="0059126F" w:rsidRPr="1370994C">
        <w:rPr>
          <w:rFonts w:ascii="Arial" w:hAnsi="Arial" w:cs="Arial"/>
        </w:rPr>
        <w:t>d</w:t>
      </w:r>
      <w:r w:rsidR="003A0B48" w:rsidRPr="1370994C">
        <w:rPr>
          <w:rFonts w:ascii="Arial" w:hAnsi="Arial" w:cs="Arial"/>
        </w:rPr>
        <w:t>ifferentiate</w:t>
      </w:r>
      <w:r w:rsidR="0059126F" w:rsidRPr="1370994C">
        <w:rPr>
          <w:rFonts w:ascii="Arial" w:hAnsi="Arial" w:cs="Arial"/>
        </w:rPr>
        <w:t xml:space="preserve"> </w:t>
      </w:r>
      <w:r w:rsidR="00247797" w:rsidRPr="1370994C">
        <w:rPr>
          <w:rFonts w:ascii="Arial" w:hAnsi="Arial" w:cs="Arial"/>
        </w:rPr>
        <w:t xml:space="preserve">between SNP effects on primary and secondary </w:t>
      </w:r>
      <w:r w:rsidR="00CE3A2B" w:rsidRPr="1370994C">
        <w:rPr>
          <w:rFonts w:ascii="Arial" w:hAnsi="Arial" w:cs="Arial"/>
        </w:rPr>
        <w:t>FA</w:t>
      </w:r>
      <w:r w:rsidR="00247797" w:rsidRPr="1370994C">
        <w:rPr>
          <w:rFonts w:ascii="Arial" w:hAnsi="Arial" w:cs="Arial"/>
        </w:rPr>
        <w:t>.</w:t>
      </w:r>
      <w:r w:rsidR="009973D2">
        <w:rPr>
          <w:rFonts w:ascii="Arial" w:hAnsi="Arial" w:cs="Arial"/>
        </w:rPr>
        <w:t xml:space="preserve"> </w:t>
      </w:r>
      <w:r w:rsidR="009973D2" w:rsidRPr="19029231">
        <w:rPr>
          <w:rFonts w:ascii="Arial" w:eastAsia="Calibri" w:hAnsi="Arial" w:cs="Arial"/>
          <w:color w:val="000000" w:themeColor="text1"/>
        </w:rPr>
        <w:t>Primary FA results from a direct immune response to a specific food allergen, while secondary FA occurs due to cross-sensitization with aeroallergens triggering reactions to certain foods with similar protein structures. For example, apple allergy often reflects IgE-mediated cross-reactivity between homologous proteins in birch pollen and apple, rather than primary sensitization to apple itself</w:t>
      </w:r>
      <w:r w:rsidR="005021BD">
        <w:rPr>
          <w:rFonts w:ascii="Arial" w:eastAsia="Calibri" w:hAnsi="Arial" w:cs="Arial"/>
          <w:color w:val="000000" w:themeColor="text1"/>
        </w:rPr>
        <w:t>. This reaction is then defined as pollen-food allergy syndrome (PFAS)</w:t>
      </w:r>
      <w:r w:rsidR="009973D2">
        <w:rPr>
          <w:rFonts w:ascii="Arial" w:eastAsia="Calibri" w:hAnsi="Arial" w:cs="Arial"/>
          <w:color w:val="000000" w:themeColor="text1"/>
        </w:rPr>
        <w:t xml:space="preserve"> </w:t>
      </w:r>
      <w:r w:rsidR="009973D2">
        <w:rPr>
          <w:rFonts w:ascii="Arial" w:eastAsia="Calibri" w:hAnsi="Arial" w:cs="Arial"/>
          <w:color w:val="000000" w:themeColor="text1"/>
        </w:rPr>
        <w:fldChar w:fldCharType="begin"/>
      </w:r>
      <w:r w:rsidR="00FB1DED">
        <w:rPr>
          <w:rFonts w:ascii="Arial" w:eastAsia="Calibri" w:hAnsi="Arial" w:cs="Arial"/>
          <w:color w:val="000000" w:themeColor="text1"/>
        </w:rPr>
        <w:instrText xml:space="preserve"> ADDIN EN.CITE &lt;EndNote&gt;&lt;Cite&gt;&lt;Author&gt;Ebner&lt;/Author&gt;&lt;Year&gt;1991&lt;/Year&gt;&lt;RecNum&gt;160&lt;/RecNum&gt;&lt;DisplayText&gt;(21)&lt;/DisplayText&gt;&lt;record&gt;&lt;rec-number&gt;160&lt;/rec-number&gt;&lt;foreign-keys&gt;&lt;key app="EN" db-id="x2e2aerx7txz2xe0z5txsf59tp5fs0dppx05" timestamp="1760615781"&gt;160&lt;/key&gt;&lt;/foreign-keys&gt;&lt;ref-type name="Journal Article"&gt;17&lt;/ref-type&gt;&lt;contributors&gt;&lt;authors&gt;&lt;author&gt;Ebner, C.&lt;/author&gt;&lt;author&gt;Birkner, T.&lt;/author&gt;&lt;author&gt;Valenta, R.&lt;/author&gt;&lt;author&gt;Rumpold, H.&lt;/author&gt;&lt;author&gt;Breitenbach, M.&lt;/author&gt;&lt;author&gt;Scheiner, O.&lt;/author&gt;&lt;author&gt;Kraft, D.&lt;/author&gt;&lt;/authors&gt;&lt;/contributors&gt;&lt;auth-address&gt;Institute of General and Experimental Pathology, University of Vienna, Austria.&lt;/auth-address&gt;&lt;titles&gt;&lt;title&gt;Common epitopes of birch pollen and apples--studies by western and northern blot&lt;/title&gt;&lt;secondary-title&gt;J Allergy Clin Immunol&lt;/secondary-title&gt;&lt;/titles&gt;&lt;periodical&gt;&lt;full-title&gt;J Allergy Clin Immunol&lt;/full-title&gt;&lt;/periodical&gt;&lt;pages&gt;588-94&lt;/pages&gt;&lt;volume&gt;88&lt;/volume&gt;&lt;number&gt;4&lt;/number&gt;&lt;keywords&gt;&lt;keyword&gt;Adolescent&lt;/keyword&gt;&lt;keyword&gt;Adult&lt;/keyword&gt;&lt;keyword&gt;Allergens/genetics/*immunology&lt;/keyword&gt;&lt;keyword&gt;Antibodies, Monoclonal&lt;/keyword&gt;&lt;keyword&gt;Antigens, Plant&lt;/keyword&gt;&lt;keyword&gt;Blotting, Northern&lt;/keyword&gt;&lt;keyword&gt;Blotting, Western&lt;/keyword&gt;&lt;keyword&gt;Child&lt;/keyword&gt;&lt;keyword&gt;Cross Reactions/immunology&lt;/keyword&gt;&lt;keyword&gt;DNA/analysis&lt;/keyword&gt;&lt;keyword&gt;Electrophoresis, Polyacrylamide Gel&lt;/keyword&gt;&lt;keyword&gt;Epitopes/*analysis&lt;/keyword&gt;&lt;keyword&gt;Female&lt;/keyword&gt;&lt;keyword&gt;Humans&lt;/keyword&gt;&lt;keyword&gt;Immunoglobulin E/*analysis&lt;/keyword&gt;&lt;keyword&gt;Male&lt;/keyword&gt;&lt;keyword&gt;Middle Aged&lt;/keyword&gt;&lt;keyword&gt;Plant Proteins/genetics/*immunology&lt;/keyword&gt;&lt;keyword&gt;Pollen/*immunology&lt;/keyword&gt;&lt;keyword&gt;Trees&lt;/keyword&gt;&lt;/keywords&gt;&lt;dates&gt;&lt;year&gt;1991&lt;/year&gt;&lt;pub-dates&gt;&lt;date&gt;Oct&lt;/date&gt;&lt;/pub-dates&gt;&lt;/dates&gt;&lt;isbn&gt;0091-6749 (Print)&amp;#xD;0091-6749&lt;/isbn&gt;&lt;accession-num&gt;1717531&lt;/accession-num&gt;&lt;urls&gt;&lt;/urls&gt;&lt;electronic-resource-num&gt;10.1016/0091-6749(91)90152-e&lt;/electronic-resource-num&gt;&lt;remote-database-provider&gt;NLM&lt;/remote-database-provider&gt;&lt;language&gt;eng&lt;/language&gt;&lt;/record&gt;&lt;/Cite&gt;&lt;/EndNote&gt;</w:instrText>
      </w:r>
      <w:r w:rsidR="009973D2">
        <w:rPr>
          <w:rFonts w:ascii="Arial" w:eastAsia="Calibri" w:hAnsi="Arial" w:cs="Arial"/>
          <w:color w:val="000000" w:themeColor="text1"/>
        </w:rPr>
        <w:fldChar w:fldCharType="separate"/>
      </w:r>
      <w:r w:rsidR="00FB1DED">
        <w:rPr>
          <w:rFonts w:ascii="Arial" w:eastAsia="Calibri" w:hAnsi="Arial" w:cs="Arial"/>
          <w:noProof/>
          <w:color w:val="000000" w:themeColor="text1"/>
        </w:rPr>
        <w:t>(21)</w:t>
      </w:r>
      <w:r w:rsidR="009973D2">
        <w:rPr>
          <w:rFonts w:ascii="Arial" w:eastAsia="Calibri" w:hAnsi="Arial" w:cs="Arial"/>
          <w:color w:val="000000" w:themeColor="text1"/>
        </w:rPr>
        <w:fldChar w:fldCharType="end"/>
      </w:r>
      <w:r w:rsidR="009973D2">
        <w:rPr>
          <w:rFonts w:ascii="Arial" w:eastAsia="Calibri" w:hAnsi="Arial" w:cs="Arial"/>
          <w:color w:val="000000" w:themeColor="text1"/>
        </w:rPr>
        <w:t>.</w:t>
      </w:r>
      <w:r w:rsidRPr="1370994C">
        <w:rPr>
          <w:rFonts w:ascii="Arial" w:hAnsi="Arial" w:cs="Arial"/>
          <w:sz w:val="24"/>
          <w:szCs w:val="24"/>
          <w:u w:val="single"/>
        </w:rPr>
        <w:br w:type="page"/>
      </w:r>
    </w:p>
    <w:p w14:paraId="20CA726C" w14:textId="4452615E" w:rsidR="009C37E7" w:rsidRDefault="009C37E7" w:rsidP="00CF507E">
      <w:pPr>
        <w:tabs>
          <w:tab w:val="left" w:pos="3780"/>
        </w:tabs>
        <w:spacing w:line="360" w:lineRule="auto"/>
        <w:jc w:val="both"/>
        <w:rPr>
          <w:rFonts w:ascii="Arial" w:hAnsi="Arial" w:cs="Arial"/>
          <w:sz w:val="24"/>
          <w:szCs w:val="24"/>
          <w:u w:val="single"/>
        </w:rPr>
      </w:pPr>
      <w:r w:rsidRPr="002336C2">
        <w:rPr>
          <w:rFonts w:ascii="Arial" w:hAnsi="Arial" w:cs="Arial"/>
          <w:sz w:val="24"/>
          <w:szCs w:val="24"/>
          <w:u w:val="single"/>
        </w:rPr>
        <w:lastRenderedPageBreak/>
        <w:t>Methods</w:t>
      </w:r>
    </w:p>
    <w:p w14:paraId="24FD1622" w14:textId="1A427BC4" w:rsidR="002C5C3B" w:rsidRPr="00E73C30" w:rsidRDefault="003E7F51" w:rsidP="00CF507E">
      <w:pPr>
        <w:tabs>
          <w:tab w:val="left" w:pos="3780"/>
        </w:tabs>
        <w:spacing w:line="360" w:lineRule="auto"/>
        <w:jc w:val="both"/>
        <w:rPr>
          <w:rFonts w:ascii="Arial" w:hAnsi="Arial" w:cs="Arial"/>
        </w:rPr>
      </w:pPr>
      <w:r w:rsidRPr="1370994C">
        <w:rPr>
          <w:rFonts w:ascii="Arial" w:hAnsi="Arial" w:cs="Arial"/>
        </w:rPr>
        <w:t>The o</w:t>
      </w:r>
      <w:r w:rsidR="00AC353A" w:rsidRPr="1370994C">
        <w:rPr>
          <w:rFonts w:ascii="Arial" w:hAnsi="Arial" w:cs="Arial"/>
        </w:rPr>
        <w:t xml:space="preserve">verview of the study design can be found in Figure 1. </w:t>
      </w:r>
      <w:r w:rsidR="002C5C3B" w:rsidRPr="1370994C">
        <w:rPr>
          <w:rFonts w:ascii="Arial" w:hAnsi="Arial" w:cs="Arial"/>
        </w:rPr>
        <w:t>Study protocols were approved by the local ethics committee</w:t>
      </w:r>
      <w:r w:rsidR="25B5EE12" w:rsidRPr="1370994C">
        <w:rPr>
          <w:rFonts w:ascii="Arial" w:hAnsi="Arial" w:cs="Arial"/>
        </w:rPr>
        <w:t>s</w:t>
      </w:r>
      <w:r w:rsidR="002C5C3B" w:rsidRPr="1370994C">
        <w:rPr>
          <w:rFonts w:ascii="Arial" w:hAnsi="Arial" w:cs="Arial"/>
        </w:rPr>
        <w:t xml:space="preserve"> of the respective </w:t>
      </w:r>
      <w:r w:rsidR="00182C56">
        <w:rPr>
          <w:rFonts w:ascii="Arial" w:hAnsi="Arial" w:cs="Arial"/>
        </w:rPr>
        <w:t>cohorts</w:t>
      </w:r>
      <w:r w:rsidR="00182C56" w:rsidRPr="1370994C">
        <w:rPr>
          <w:rFonts w:ascii="Arial" w:hAnsi="Arial" w:cs="Arial"/>
        </w:rPr>
        <w:t xml:space="preserve"> </w:t>
      </w:r>
      <w:r w:rsidRPr="1370994C">
        <w:rPr>
          <w:rFonts w:ascii="Arial" w:hAnsi="Arial" w:cs="Arial"/>
        </w:rPr>
        <w:t>(</w:t>
      </w:r>
      <w:r w:rsidR="002C5C3B" w:rsidRPr="1370994C">
        <w:rPr>
          <w:rFonts w:ascii="Arial" w:hAnsi="Arial" w:cs="Arial"/>
        </w:rPr>
        <w:t>Supplementary Not</w:t>
      </w:r>
      <w:r w:rsidR="00470ED2" w:rsidRPr="1370994C">
        <w:rPr>
          <w:rFonts w:ascii="Arial" w:hAnsi="Arial" w:cs="Arial"/>
        </w:rPr>
        <w:t>e</w:t>
      </w:r>
      <w:r w:rsidRPr="1370994C">
        <w:rPr>
          <w:rFonts w:ascii="Arial" w:hAnsi="Arial" w:cs="Arial"/>
        </w:rPr>
        <w:t>)</w:t>
      </w:r>
      <w:r w:rsidR="00A05D4B" w:rsidRPr="1370994C">
        <w:rPr>
          <w:rFonts w:ascii="Arial" w:hAnsi="Arial" w:cs="Arial"/>
        </w:rPr>
        <w:t>.</w:t>
      </w:r>
    </w:p>
    <w:p w14:paraId="5ADE431B" w14:textId="1C7D285F" w:rsidR="003C511F" w:rsidRPr="00CA50E4" w:rsidRDefault="003C511F" w:rsidP="00CF507E">
      <w:pPr>
        <w:tabs>
          <w:tab w:val="left" w:pos="3780"/>
        </w:tabs>
        <w:spacing w:line="360" w:lineRule="auto"/>
        <w:jc w:val="both"/>
        <w:rPr>
          <w:rFonts w:ascii="Arial" w:hAnsi="Arial" w:cs="Arial"/>
          <w:b/>
          <w:bCs/>
        </w:rPr>
      </w:pPr>
      <w:r w:rsidRPr="00CA50E4">
        <w:rPr>
          <w:rFonts w:ascii="Arial" w:hAnsi="Arial" w:cs="Arial"/>
          <w:b/>
          <w:bCs/>
        </w:rPr>
        <w:t>Phenotype definition</w:t>
      </w:r>
    </w:p>
    <w:p w14:paraId="2152E557" w14:textId="26EC1BBD" w:rsidR="003C511F" w:rsidRPr="00CA50E4" w:rsidRDefault="001C1CEA" w:rsidP="00CF507E">
      <w:pPr>
        <w:tabs>
          <w:tab w:val="left" w:pos="3780"/>
        </w:tabs>
        <w:spacing w:line="360" w:lineRule="auto"/>
        <w:jc w:val="both"/>
        <w:rPr>
          <w:rFonts w:ascii="Arial" w:hAnsi="Arial" w:cs="Arial"/>
        </w:rPr>
      </w:pPr>
      <w:r>
        <w:rPr>
          <w:rFonts w:ascii="Arial" w:hAnsi="Arial" w:cs="Arial"/>
        </w:rPr>
        <w:t>Cases were defined as those</w:t>
      </w:r>
      <w:r w:rsidR="008747A5">
        <w:rPr>
          <w:rFonts w:ascii="Arial" w:hAnsi="Arial" w:cs="Arial"/>
        </w:rPr>
        <w:t xml:space="preserve"> who ever</w:t>
      </w:r>
      <w:r>
        <w:rPr>
          <w:rFonts w:ascii="Arial" w:hAnsi="Arial" w:cs="Arial"/>
        </w:rPr>
        <w:t xml:space="preserve"> (a)</w:t>
      </w:r>
      <w:r w:rsidR="008747A5">
        <w:rPr>
          <w:rFonts w:ascii="Arial" w:hAnsi="Arial" w:cs="Arial"/>
        </w:rPr>
        <w:t xml:space="preserve"> self-report</w:t>
      </w:r>
      <w:r w:rsidR="00AB3357">
        <w:rPr>
          <w:rFonts w:ascii="Arial" w:hAnsi="Arial" w:cs="Arial"/>
        </w:rPr>
        <w:t>ed</w:t>
      </w:r>
      <w:r w:rsidR="008747A5">
        <w:rPr>
          <w:rFonts w:ascii="Arial" w:hAnsi="Arial" w:cs="Arial"/>
        </w:rPr>
        <w:t xml:space="preserve"> any </w:t>
      </w:r>
      <w:r w:rsidR="00CE3A2B">
        <w:rPr>
          <w:rFonts w:ascii="Arial" w:hAnsi="Arial" w:cs="Arial"/>
        </w:rPr>
        <w:t>FA</w:t>
      </w:r>
      <w:r w:rsidR="008747A5">
        <w:rPr>
          <w:rFonts w:ascii="Arial" w:hAnsi="Arial" w:cs="Arial"/>
        </w:rPr>
        <w:t xml:space="preserve"> </w:t>
      </w:r>
      <w:r w:rsidR="00E24779">
        <w:rPr>
          <w:rFonts w:ascii="Arial" w:hAnsi="Arial" w:cs="Arial"/>
        </w:rPr>
        <w:t xml:space="preserve">(compared to those </w:t>
      </w:r>
      <w:r w:rsidR="003550FE">
        <w:rPr>
          <w:rFonts w:ascii="Arial" w:hAnsi="Arial" w:cs="Arial"/>
        </w:rPr>
        <w:t>never report</w:t>
      </w:r>
      <w:r w:rsidR="00E24779">
        <w:rPr>
          <w:rFonts w:ascii="Arial" w:hAnsi="Arial" w:cs="Arial"/>
        </w:rPr>
        <w:t>ing</w:t>
      </w:r>
      <w:r w:rsidR="003550FE">
        <w:rPr>
          <w:rFonts w:ascii="Arial" w:hAnsi="Arial" w:cs="Arial"/>
        </w:rPr>
        <w:t xml:space="preserve"> any </w:t>
      </w:r>
      <w:r w:rsidR="00CE3A2B">
        <w:rPr>
          <w:rFonts w:ascii="Arial" w:hAnsi="Arial" w:cs="Arial"/>
        </w:rPr>
        <w:t>FA</w:t>
      </w:r>
      <w:r w:rsidR="00E24779">
        <w:rPr>
          <w:rFonts w:ascii="Arial" w:hAnsi="Arial" w:cs="Arial"/>
        </w:rPr>
        <w:t>)</w:t>
      </w:r>
      <w:r w:rsidR="002062D2">
        <w:rPr>
          <w:rFonts w:ascii="Arial" w:hAnsi="Arial" w:cs="Arial"/>
        </w:rPr>
        <w:t xml:space="preserve">, (b) </w:t>
      </w:r>
      <w:r w:rsidR="00E24779">
        <w:rPr>
          <w:rFonts w:ascii="Arial" w:hAnsi="Arial" w:cs="Arial"/>
        </w:rPr>
        <w:t>self-</w:t>
      </w:r>
      <w:r w:rsidR="002062D2">
        <w:rPr>
          <w:rFonts w:ascii="Arial" w:hAnsi="Arial" w:cs="Arial"/>
        </w:rPr>
        <w:t>report</w:t>
      </w:r>
      <w:r w:rsidR="00AB3357">
        <w:rPr>
          <w:rFonts w:ascii="Arial" w:hAnsi="Arial" w:cs="Arial"/>
        </w:rPr>
        <w:t>ed</w:t>
      </w:r>
      <w:r w:rsidR="00E24779">
        <w:rPr>
          <w:rFonts w:ascii="Arial" w:hAnsi="Arial" w:cs="Arial"/>
        </w:rPr>
        <w:t xml:space="preserve"> </w:t>
      </w:r>
      <w:r w:rsidR="002062D2">
        <w:rPr>
          <w:rFonts w:ascii="Arial" w:hAnsi="Arial" w:cs="Arial"/>
        </w:rPr>
        <w:t xml:space="preserve">a doctors-diagnosed </w:t>
      </w:r>
      <w:r w:rsidR="00CE3A2B">
        <w:rPr>
          <w:rFonts w:ascii="Arial" w:hAnsi="Arial" w:cs="Arial"/>
        </w:rPr>
        <w:t>FA</w:t>
      </w:r>
      <w:r w:rsidR="002062D2">
        <w:rPr>
          <w:rFonts w:ascii="Arial" w:hAnsi="Arial" w:cs="Arial"/>
        </w:rPr>
        <w:t xml:space="preserve"> </w:t>
      </w:r>
      <w:r w:rsidR="00E24779">
        <w:rPr>
          <w:rFonts w:ascii="Arial" w:hAnsi="Arial" w:cs="Arial"/>
        </w:rPr>
        <w:t xml:space="preserve">(compared to </w:t>
      </w:r>
      <w:r w:rsidR="002062D2">
        <w:rPr>
          <w:rFonts w:ascii="Arial" w:hAnsi="Arial" w:cs="Arial"/>
        </w:rPr>
        <w:t xml:space="preserve">those never </w:t>
      </w:r>
      <w:r w:rsidR="00E24779">
        <w:rPr>
          <w:rFonts w:ascii="Arial" w:hAnsi="Arial" w:cs="Arial"/>
        </w:rPr>
        <w:t xml:space="preserve">reporting </w:t>
      </w:r>
      <w:r w:rsidR="002062D2">
        <w:rPr>
          <w:rFonts w:ascii="Arial" w:hAnsi="Arial" w:cs="Arial"/>
        </w:rPr>
        <w:t xml:space="preserve">a doctors-diagnosed </w:t>
      </w:r>
      <w:r w:rsidR="00CE3A2B">
        <w:rPr>
          <w:rFonts w:ascii="Arial" w:hAnsi="Arial" w:cs="Arial"/>
        </w:rPr>
        <w:t>FA</w:t>
      </w:r>
      <w:r w:rsidR="00E24779">
        <w:rPr>
          <w:rFonts w:ascii="Arial" w:hAnsi="Arial" w:cs="Arial"/>
        </w:rPr>
        <w:t>)</w:t>
      </w:r>
      <w:r w:rsidR="002062D2">
        <w:rPr>
          <w:rFonts w:ascii="Arial" w:hAnsi="Arial" w:cs="Arial"/>
        </w:rPr>
        <w:t xml:space="preserve">, (c) </w:t>
      </w:r>
      <w:r w:rsidR="00C41DD8">
        <w:rPr>
          <w:rFonts w:ascii="Arial" w:hAnsi="Arial" w:cs="Arial"/>
        </w:rPr>
        <w:t>showed</w:t>
      </w:r>
      <w:r w:rsidR="00C135D2">
        <w:rPr>
          <w:rFonts w:ascii="Arial" w:hAnsi="Arial" w:cs="Arial"/>
        </w:rPr>
        <w:t xml:space="preserve"> positive</w:t>
      </w:r>
      <w:r w:rsidR="00C41DD8">
        <w:rPr>
          <w:rFonts w:ascii="Arial" w:hAnsi="Arial" w:cs="Arial"/>
        </w:rPr>
        <w:t xml:space="preserve"> </w:t>
      </w:r>
      <w:r w:rsidR="00C135D2">
        <w:rPr>
          <w:rFonts w:ascii="Arial" w:hAnsi="Arial" w:cs="Arial"/>
        </w:rPr>
        <w:t xml:space="preserve">food-specific sensitization measured via skin prick test or </w:t>
      </w:r>
      <w:proofErr w:type="spellStart"/>
      <w:r w:rsidR="00C135D2">
        <w:rPr>
          <w:rFonts w:ascii="Arial" w:hAnsi="Arial" w:cs="Arial"/>
        </w:rPr>
        <w:t>sIgEs</w:t>
      </w:r>
      <w:proofErr w:type="spellEnd"/>
      <w:r w:rsidR="00C135D2">
        <w:rPr>
          <w:rFonts w:ascii="Arial" w:hAnsi="Arial" w:cs="Arial"/>
        </w:rPr>
        <w:t xml:space="preserve"> </w:t>
      </w:r>
      <w:r w:rsidR="008F2A9A">
        <w:rPr>
          <w:rFonts w:ascii="Arial" w:hAnsi="Arial" w:cs="Arial"/>
        </w:rPr>
        <w:t>(</w:t>
      </w:r>
      <w:r w:rsidR="00C231F9">
        <w:rPr>
          <w:rFonts w:ascii="Arial" w:hAnsi="Arial" w:cs="Arial"/>
        </w:rPr>
        <w:t>≥</w:t>
      </w:r>
      <w:r w:rsidR="00850892">
        <w:rPr>
          <w:rFonts w:ascii="Arial" w:hAnsi="Arial" w:cs="Arial"/>
        </w:rPr>
        <w:t xml:space="preserve">0.35kU/L) </w:t>
      </w:r>
      <w:r w:rsidR="00520BB2">
        <w:rPr>
          <w:rFonts w:ascii="Arial" w:hAnsi="Arial" w:cs="Arial"/>
        </w:rPr>
        <w:t xml:space="preserve">(compared to those </w:t>
      </w:r>
      <w:r w:rsidR="00E5500E">
        <w:rPr>
          <w:rFonts w:ascii="Arial" w:hAnsi="Arial" w:cs="Arial"/>
        </w:rPr>
        <w:t>with</w:t>
      </w:r>
      <w:r w:rsidR="00520BB2">
        <w:rPr>
          <w:rFonts w:ascii="Arial" w:hAnsi="Arial" w:cs="Arial"/>
        </w:rPr>
        <w:t>out</w:t>
      </w:r>
      <w:r w:rsidR="00E5500E">
        <w:rPr>
          <w:rFonts w:ascii="Arial" w:hAnsi="Arial" w:cs="Arial"/>
        </w:rPr>
        <w:t xml:space="preserve"> food-specific sensitization</w:t>
      </w:r>
      <w:r w:rsidR="00520BB2">
        <w:rPr>
          <w:rFonts w:ascii="Arial" w:hAnsi="Arial" w:cs="Arial"/>
        </w:rPr>
        <w:t>)</w:t>
      </w:r>
      <w:r w:rsidR="00E5500E">
        <w:rPr>
          <w:rFonts w:ascii="Arial" w:hAnsi="Arial" w:cs="Arial"/>
        </w:rPr>
        <w:t xml:space="preserve">, (d) reported a doctors-diagnosed (or self-reported) </w:t>
      </w:r>
      <w:r w:rsidR="00CE3A2B">
        <w:rPr>
          <w:rFonts w:ascii="Arial" w:hAnsi="Arial" w:cs="Arial"/>
        </w:rPr>
        <w:t>FA</w:t>
      </w:r>
      <w:r w:rsidR="00E5500E">
        <w:rPr>
          <w:rFonts w:ascii="Arial" w:hAnsi="Arial" w:cs="Arial"/>
        </w:rPr>
        <w:t xml:space="preserve"> and </w:t>
      </w:r>
      <w:r w:rsidR="00AC733D">
        <w:rPr>
          <w:rFonts w:ascii="Arial" w:hAnsi="Arial" w:cs="Arial"/>
        </w:rPr>
        <w:t xml:space="preserve">showed positive </w:t>
      </w:r>
      <w:r w:rsidR="00E705AB">
        <w:rPr>
          <w:rFonts w:ascii="Arial" w:hAnsi="Arial" w:cs="Arial"/>
        </w:rPr>
        <w:t xml:space="preserve">food-specific sensitization </w:t>
      </w:r>
      <w:r w:rsidR="00520BB2">
        <w:rPr>
          <w:rFonts w:ascii="Arial" w:hAnsi="Arial" w:cs="Arial"/>
        </w:rPr>
        <w:t xml:space="preserve">(compared to </w:t>
      </w:r>
      <w:r w:rsidR="00E705AB">
        <w:rPr>
          <w:rFonts w:ascii="Arial" w:hAnsi="Arial" w:cs="Arial"/>
        </w:rPr>
        <w:t xml:space="preserve">those who never reported </w:t>
      </w:r>
      <w:r w:rsidR="007A10D1">
        <w:rPr>
          <w:rFonts w:ascii="Arial" w:hAnsi="Arial" w:cs="Arial"/>
        </w:rPr>
        <w:t xml:space="preserve">any </w:t>
      </w:r>
      <w:r w:rsidR="00CE3A2B">
        <w:rPr>
          <w:rFonts w:ascii="Arial" w:hAnsi="Arial" w:cs="Arial"/>
        </w:rPr>
        <w:t>FA</w:t>
      </w:r>
      <w:r w:rsidR="007A10D1">
        <w:rPr>
          <w:rFonts w:ascii="Arial" w:hAnsi="Arial" w:cs="Arial"/>
        </w:rPr>
        <w:t xml:space="preserve"> and do not have food-specific sensitization</w:t>
      </w:r>
      <w:r w:rsidR="00520BB2">
        <w:rPr>
          <w:rFonts w:ascii="Arial" w:hAnsi="Arial" w:cs="Arial"/>
        </w:rPr>
        <w:t>)</w:t>
      </w:r>
      <w:r w:rsidR="007A10D1">
        <w:rPr>
          <w:rFonts w:ascii="Arial" w:hAnsi="Arial" w:cs="Arial"/>
        </w:rPr>
        <w:t>.</w:t>
      </w:r>
      <w:r w:rsidR="005C4A0A">
        <w:rPr>
          <w:rFonts w:ascii="Arial" w:hAnsi="Arial" w:cs="Arial"/>
        </w:rPr>
        <w:t xml:space="preserve"> </w:t>
      </w:r>
      <w:r w:rsidR="00A3641E">
        <w:rPr>
          <w:rFonts w:ascii="Arial" w:hAnsi="Arial" w:cs="Arial"/>
        </w:rPr>
        <w:t>D</w:t>
      </w:r>
      <w:r w:rsidR="00A3641E" w:rsidRPr="00CA50E4">
        <w:rPr>
          <w:rFonts w:ascii="Arial" w:hAnsi="Arial" w:cs="Arial"/>
        </w:rPr>
        <w:t xml:space="preserve">etails </w:t>
      </w:r>
      <w:r w:rsidR="009223CC" w:rsidRPr="00CA50E4">
        <w:rPr>
          <w:rFonts w:ascii="Arial" w:hAnsi="Arial" w:cs="Arial"/>
        </w:rPr>
        <w:t xml:space="preserve">on </w:t>
      </w:r>
      <w:r w:rsidR="00175228" w:rsidRPr="00CA50E4">
        <w:rPr>
          <w:rFonts w:ascii="Arial" w:hAnsi="Arial" w:cs="Arial"/>
        </w:rPr>
        <w:t>cohort</w:t>
      </w:r>
      <w:r w:rsidR="006B6791">
        <w:rPr>
          <w:rFonts w:ascii="Arial" w:hAnsi="Arial" w:cs="Arial"/>
        </w:rPr>
        <w:t>-</w:t>
      </w:r>
      <w:r w:rsidR="00E24779">
        <w:rPr>
          <w:rFonts w:ascii="Arial" w:hAnsi="Arial" w:cs="Arial"/>
        </w:rPr>
        <w:t xml:space="preserve">specific definitions </w:t>
      </w:r>
      <w:r w:rsidR="00175228" w:rsidRPr="00CA50E4">
        <w:rPr>
          <w:rFonts w:ascii="Arial" w:hAnsi="Arial" w:cs="Arial"/>
        </w:rPr>
        <w:t xml:space="preserve">can be found in </w:t>
      </w:r>
      <w:r w:rsidR="00942F73" w:rsidRPr="00CA50E4">
        <w:rPr>
          <w:rFonts w:ascii="Arial" w:hAnsi="Arial" w:cs="Arial"/>
        </w:rPr>
        <w:t xml:space="preserve">Supplementary </w:t>
      </w:r>
      <w:r w:rsidR="00092927">
        <w:rPr>
          <w:rFonts w:ascii="Arial" w:hAnsi="Arial" w:cs="Arial"/>
        </w:rPr>
        <w:t>Note</w:t>
      </w:r>
      <w:r w:rsidR="00A26365">
        <w:rPr>
          <w:rFonts w:ascii="Arial" w:hAnsi="Arial" w:cs="Arial"/>
        </w:rPr>
        <w:t xml:space="preserve"> and sample size</w:t>
      </w:r>
      <w:r w:rsidR="00B547D7">
        <w:rPr>
          <w:rFonts w:ascii="Arial" w:hAnsi="Arial" w:cs="Arial"/>
        </w:rPr>
        <w:t>s</w:t>
      </w:r>
      <w:r w:rsidR="00A26365">
        <w:rPr>
          <w:rFonts w:ascii="Arial" w:hAnsi="Arial" w:cs="Arial"/>
        </w:rPr>
        <w:t xml:space="preserve"> per ph</w:t>
      </w:r>
      <w:r w:rsidR="00B547D7">
        <w:rPr>
          <w:rFonts w:ascii="Arial" w:hAnsi="Arial" w:cs="Arial"/>
        </w:rPr>
        <w:t>enotype in Supplementary Table E</w:t>
      </w:r>
      <w:r w:rsidR="00E95B24">
        <w:rPr>
          <w:rFonts w:ascii="Arial" w:hAnsi="Arial" w:cs="Arial"/>
        </w:rPr>
        <w:t>1</w:t>
      </w:r>
      <w:r w:rsidR="00942F73" w:rsidRPr="00CA50E4">
        <w:rPr>
          <w:rFonts w:ascii="Arial" w:hAnsi="Arial" w:cs="Arial"/>
        </w:rPr>
        <w:t>.</w:t>
      </w:r>
    </w:p>
    <w:p w14:paraId="00E1CE9A" w14:textId="15278623" w:rsidR="0022395C" w:rsidRPr="00CA50E4" w:rsidRDefault="00307C35" w:rsidP="00CF507E">
      <w:pPr>
        <w:tabs>
          <w:tab w:val="left" w:pos="3780"/>
        </w:tabs>
        <w:spacing w:line="360" w:lineRule="auto"/>
        <w:jc w:val="both"/>
        <w:rPr>
          <w:rFonts w:ascii="Arial" w:hAnsi="Arial" w:cs="Arial"/>
          <w:b/>
          <w:bCs/>
        </w:rPr>
      </w:pPr>
      <w:r>
        <w:rPr>
          <w:rFonts w:ascii="Arial" w:hAnsi="Arial" w:cs="Arial"/>
          <w:b/>
          <w:bCs/>
        </w:rPr>
        <w:t>Association and quality control analyses</w:t>
      </w:r>
    </w:p>
    <w:p w14:paraId="25C20F72" w14:textId="771F4315" w:rsidR="0005591E" w:rsidRPr="00CA50E4" w:rsidRDefault="6FCDC148" w:rsidP="00CF507E">
      <w:pPr>
        <w:tabs>
          <w:tab w:val="left" w:pos="3780"/>
        </w:tabs>
        <w:spacing w:line="360" w:lineRule="auto"/>
        <w:jc w:val="both"/>
        <w:rPr>
          <w:rFonts w:ascii="Arial" w:hAnsi="Arial" w:cs="Arial"/>
        </w:rPr>
      </w:pPr>
      <w:r w:rsidRPr="55CBA23D">
        <w:rPr>
          <w:rFonts w:ascii="Arial" w:hAnsi="Arial" w:cs="Arial"/>
        </w:rPr>
        <w:t>GWAS</w:t>
      </w:r>
      <w:r w:rsidR="427AAB7C" w:rsidRPr="55CBA23D">
        <w:rPr>
          <w:rFonts w:ascii="Arial" w:hAnsi="Arial" w:cs="Arial"/>
        </w:rPr>
        <w:t xml:space="preserve"> were performed in each cohort</w:t>
      </w:r>
      <w:r w:rsidR="02F85F2F" w:rsidRPr="55CBA23D">
        <w:rPr>
          <w:rFonts w:ascii="Arial" w:hAnsi="Arial" w:cs="Arial"/>
        </w:rPr>
        <w:t xml:space="preserve"> by single variant tests using logistic regressions under an additive model</w:t>
      </w:r>
      <w:r w:rsidR="7DB2C560" w:rsidRPr="55CBA23D">
        <w:rPr>
          <w:rFonts w:ascii="Arial" w:hAnsi="Arial" w:cs="Arial"/>
        </w:rPr>
        <w:t xml:space="preserve">, including only </w:t>
      </w:r>
      <w:r w:rsidR="04EF6EEB" w:rsidRPr="55CBA23D">
        <w:rPr>
          <w:rFonts w:ascii="Arial" w:hAnsi="Arial" w:cs="Arial"/>
        </w:rPr>
        <w:t xml:space="preserve">genetic </w:t>
      </w:r>
      <w:r w:rsidR="7DB2C560" w:rsidRPr="55CBA23D">
        <w:rPr>
          <w:rFonts w:ascii="Arial" w:hAnsi="Arial" w:cs="Arial"/>
        </w:rPr>
        <w:t>variants</w:t>
      </w:r>
      <w:r w:rsidR="04EF6EEB" w:rsidRPr="55CBA23D">
        <w:rPr>
          <w:rFonts w:ascii="Arial" w:hAnsi="Arial" w:cs="Arial"/>
        </w:rPr>
        <w:t xml:space="preserve"> at auto</w:t>
      </w:r>
      <w:r w:rsidR="11C8EFAF" w:rsidRPr="55CBA23D">
        <w:rPr>
          <w:rFonts w:ascii="Arial" w:hAnsi="Arial" w:cs="Arial"/>
        </w:rPr>
        <w:t>somal chromosomes</w:t>
      </w:r>
      <w:r w:rsidR="7B76CAAF" w:rsidRPr="55CBA23D">
        <w:rPr>
          <w:rFonts w:ascii="Arial" w:hAnsi="Arial" w:cs="Arial"/>
        </w:rPr>
        <w:t>.</w:t>
      </w:r>
      <w:r w:rsidR="379E3970" w:rsidRPr="55CBA23D">
        <w:rPr>
          <w:rFonts w:ascii="Arial" w:hAnsi="Arial" w:cs="Arial"/>
        </w:rPr>
        <w:t xml:space="preserve"> Detail</w:t>
      </w:r>
      <w:r w:rsidR="4AC69A32" w:rsidRPr="55CBA23D">
        <w:rPr>
          <w:rFonts w:ascii="Arial" w:hAnsi="Arial" w:cs="Arial"/>
        </w:rPr>
        <w:t>s on</w:t>
      </w:r>
      <w:r w:rsidR="379E3970" w:rsidRPr="55CBA23D">
        <w:rPr>
          <w:rFonts w:ascii="Arial" w:hAnsi="Arial" w:cs="Arial"/>
        </w:rPr>
        <w:t xml:space="preserve"> genotyping, </w:t>
      </w:r>
      <w:r w:rsidR="3D44BD2A" w:rsidRPr="55CBA23D">
        <w:rPr>
          <w:rFonts w:ascii="Arial" w:hAnsi="Arial" w:cs="Arial"/>
        </w:rPr>
        <w:t xml:space="preserve">genotype </w:t>
      </w:r>
      <w:r w:rsidR="7043ABB4" w:rsidRPr="55CBA23D">
        <w:rPr>
          <w:rFonts w:ascii="Arial" w:hAnsi="Arial" w:cs="Arial"/>
        </w:rPr>
        <w:t>imputation,</w:t>
      </w:r>
      <w:r w:rsidR="379E3970" w:rsidRPr="55CBA23D">
        <w:rPr>
          <w:rFonts w:ascii="Arial" w:hAnsi="Arial" w:cs="Arial"/>
        </w:rPr>
        <w:t xml:space="preserve"> quality control</w:t>
      </w:r>
      <w:r w:rsidR="6D130979" w:rsidRPr="55CBA23D">
        <w:rPr>
          <w:rFonts w:ascii="Arial" w:hAnsi="Arial" w:cs="Arial"/>
        </w:rPr>
        <w:t>, and software tools</w:t>
      </w:r>
      <w:r w:rsidR="14EF9BE3" w:rsidRPr="55CBA23D">
        <w:rPr>
          <w:rFonts w:ascii="Arial" w:hAnsi="Arial" w:cs="Arial"/>
        </w:rPr>
        <w:t xml:space="preserve"> </w:t>
      </w:r>
      <w:r w:rsidR="74DB382E" w:rsidRPr="55CBA23D">
        <w:rPr>
          <w:rFonts w:ascii="Arial" w:hAnsi="Arial" w:cs="Arial"/>
        </w:rPr>
        <w:t>are provided</w:t>
      </w:r>
      <w:r w:rsidR="379E3970" w:rsidRPr="55CBA23D">
        <w:rPr>
          <w:rFonts w:ascii="Arial" w:hAnsi="Arial" w:cs="Arial"/>
        </w:rPr>
        <w:t xml:space="preserve"> in </w:t>
      </w:r>
      <w:r w:rsidR="5374D1A1" w:rsidRPr="55CBA23D">
        <w:rPr>
          <w:rFonts w:ascii="Arial" w:hAnsi="Arial" w:cs="Arial"/>
        </w:rPr>
        <w:t xml:space="preserve">the </w:t>
      </w:r>
      <w:r w:rsidR="36C00B25" w:rsidRPr="55CBA23D">
        <w:rPr>
          <w:rFonts w:ascii="Arial" w:hAnsi="Arial" w:cs="Arial"/>
        </w:rPr>
        <w:t xml:space="preserve">Supplementary </w:t>
      </w:r>
      <w:r w:rsidR="2E2B8E90" w:rsidRPr="55CBA23D">
        <w:rPr>
          <w:rFonts w:ascii="Arial" w:hAnsi="Arial" w:cs="Arial"/>
        </w:rPr>
        <w:t>Note</w:t>
      </w:r>
      <w:r w:rsidR="379E3970" w:rsidRPr="55CBA23D">
        <w:rPr>
          <w:rFonts w:ascii="Arial" w:hAnsi="Arial" w:cs="Arial"/>
        </w:rPr>
        <w:t>.</w:t>
      </w:r>
      <w:r w:rsidR="7B76CAAF" w:rsidRPr="55CBA23D">
        <w:rPr>
          <w:rFonts w:ascii="Arial" w:hAnsi="Arial" w:cs="Arial"/>
        </w:rPr>
        <w:t xml:space="preserve"> </w:t>
      </w:r>
      <w:r w:rsidR="06ED24C4" w:rsidRPr="55CBA23D">
        <w:rPr>
          <w:rFonts w:ascii="Arial" w:hAnsi="Arial" w:cs="Arial"/>
        </w:rPr>
        <w:t>Main</w:t>
      </w:r>
      <w:r w:rsidR="5374D1A1" w:rsidRPr="55CBA23D">
        <w:rPr>
          <w:rFonts w:ascii="Arial" w:hAnsi="Arial" w:cs="Arial"/>
        </w:rPr>
        <w:t xml:space="preserve"> association</w:t>
      </w:r>
      <w:r w:rsidR="36F88268" w:rsidRPr="55CBA23D">
        <w:rPr>
          <w:rFonts w:ascii="Arial" w:hAnsi="Arial" w:cs="Arial"/>
        </w:rPr>
        <w:t xml:space="preserve"> mo</w:t>
      </w:r>
      <w:r w:rsidR="21ECBADF" w:rsidRPr="55CBA23D">
        <w:rPr>
          <w:rFonts w:ascii="Arial" w:hAnsi="Arial" w:cs="Arial"/>
        </w:rPr>
        <w:t>dels were adjusted for sex</w:t>
      </w:r>
      <w:r w:rsidR="2E2B8E90" w:rsidRPr="55CBA23D">
        <w:rPr>
          <w:rFonts w:ascii="Arial" w:hAnsi="Arial" w:cs="Arial"/>
        </w:rPr>
        <w:t>,</w:t>
      </w:r>
      <w:r w:rsidR="21ECBADF" w:rsidRPr="55CBA23D">
        <w:rPr>
          <w:rFonts w:ascii="Arial" w:hAnsi="Arial" w:cs="Arial"/>
        </w:rPr>
        <w:t xml:space="preserve"> age, </w:t>
      </w:r>
      <w:r w:rsidR="2BE2DDEB" w:rsidRPr="55CBA23D">
        <w:rPr>
          <w:rFonts w:ascii="Arial" w:hAnsi="Arial" w:cs="Arial"/>
        </w:rPr>
        <w:t xml:space="preserve">genetic </w:t>
      </w:r>
      <w:r w:rsidR="21ECBADF" w:rsidRPr="55CBA23D">
        <w:rPr>
          <w:rFonts w:ascii="Arial" w:hAnsi="Arial" w:cs="Arial"/>
        </w:rPr>
        <w:t xml:space="preserve">principal </w:t>
      </w:r>
      <w:r w:rsidR="43AC0DA3" w:rsidRPr="55CBA23D">
        <w:rPr>
          <w:rFonts w:ascii="Arial" w:hAnsi="Arial" w:cs="Arial"/>
        </w:rPr>
        <w:t>components,</w:t>
      </w:r>
      <w:r w:rsidR="21ECBADF" w:rsidRPr="55CBA23D">
        <w:rPr>
          <w:rFonts w:ascii="Arial" w:hAnsi="Arial" w:cs="Arial"/>
        </w:rPr>
        <w:t xml:space="preserve"> </w:t>
      </w:r>
      <w:r w:rsidR="75DE98EE" w:rsidRPr="55CBA23D">
        <w:rPr>
          <w:rFonts w:ascii="Arial" w:hAnsi="Arial" w:cs="Arial"/>
        </w:rPr>
        <w:t xml:space="preserve">with the number of components varying by study, </w:t>
      </w:r>
      <w:r w:rsidR="21ECBADF" w:rsidRPr="55CBA23D">
        <w:rPr>
          <w:rFonts w:ascii="Arial" w:hAnsi="Arial" w:cs="Arial"/>
        </w:rPr>
        <w:t>and</w:t>
      </w:r>
      <w:r w:rsidR="59C9BDB9" w:rsidRPr="55CBA23D">
        <w:rPr>
          <w:rFonts w:ascii="Arial" w:hAnsi="Arial" w:cs="Arial"/>
        </w:rPr>
        <w:t>, if applicable,</w:t>
      </w:r>
      <w:r w:rsidR="21ECBADF" w:rsidRPr="55CBA23D">
        <w:rPr>
          <w:rFonts w:ascii="Arial" w:hAnsi="Arial" w:cs="Arial"/>
        </w:rPr>
        <w:t xml:space="preserve"> study-specific </w:t>
      </w:r>
      <w:r w:rsidR="443E5292" w:rsidRPr="55CBA23D">
        <w:rPr>
          <w:rFonts w:ascii="Arial" w:hAnsi="Arial" w:cs="Arial"/>
        </w:rPr>
        <w:t xml:space="preserve">potential </w:t>
      </w:r>
      <w:r w:rsidR="21ECBADF" w:rsidRPr="55CBA23D">
        <w:rPr>
          <w:rFonts w:ascii="Arial" w:hAnsi="Arial" w:cs="Arial"/>
        </w:rPr>
        <w:t>confounders</w:t>
      </w:r>
      <w:r w:rsidR="371AF43B" w:rsidRPr="55CBA23D">
        <w:rPr>
          <w:rFonts w:ascii="Arial" w:hAnsi="Arial" w:cs="Arial"/>
        </w:rPr>
        <w:t>. The exact numbers of principal components and details of confounders are</w:t>
      </w:r>
      <w:r w:rsidR="60B6DAC8" w:rsidRPr="55CBA23D">
        <w:rPr>
          <w:rFonts w:ascii="Arial" w:hAnsi="Arial" w:cs="Arial"/>
        </w:rPr>
        <w:t xml:space="preserve"> </w:t>
      </w:r>
      <w:r w:rsidR="296203ED" w:rsidRPr="55CBA23D">
        <w:rPr>
          <w:rFonts w:ascii="Arial" w:hAnsi="Arial" w:cs="Arial"/>
        </w:rPr>
        <w:t xml:space="preserve">shown in </w:t>
      </w:r>
      <w:r w:rsidR="36C00B25" w:rsidRPr="55CBA23D">
        <w:rPr>
          <w:rFonts w:ascii="Arial" w:hAnsi="Arial" w:cs="Arial"/>
        </w:rPr>
        <w:t xml:space="preserve">Supplementary </w:t>
      </w:r>
      <w:r w:rsidR="5B9E4242" w:rsidRPr="55CBA23D">
        <w:rPr>
          <w:rFonts w:ascii="Arial" w:hAnsi="Arial" w:cs="Arial"/>
        </w:rPr>
        <w:t>Table E</w:t>
      </w:r>
      <w:r w:rsidR="5D6EBF94" w:rsidRPr="55CBA23D">
        <w:rPr>
          <w:rFonts w:ascii="Arial" w:hAnsi="Arial" w:cs="Arial"/>
        </w:rPr>
        <w:t>2</w:t>
      </w:r>
      <w:r w:rsidR="6CB20A00" w:rsidRPr="55CBA23D">
        <w:rPr>
          <w:rFonts w:ascii="Arial" w:hAnsi="Arial" w:cs="Arial"/>
        </w:rPr>
        <w:t>. To differentiate</w:t>
      </w:r>
      <w:r w:rsidR="18D477D0" w:rsidRPr="55CBA23D">
        <w:rPr>
          <w:rFonts w:ascii="Arial" w:hAnsi="Arial" w:cs="Arial"/>
        </w:rPr>
        <w:t xml:space="preserve"> between primary and secondary </w:t>
      </w:r>
      <w:r w:rsidR="6CB20A00" w:rsidRPr="55CBA23D">
        <w:rPr>
          <w:rFonts w:ascii="Arial" w:hAnsi="Arial" w:cs="Arial"/>
        </w:rPr>
        <w:t>FA</w:t>
      </w:r>
      <w:r w:rsidR="18D477D0" w:rsidRPr="55CBA23D">
        <w:rPr>
          <w:rFonts w:ascii="Arial" w:hAnsi="Arial" w:cs="Arial"/>
        </w:rPr>
        <w:t>, a sensitivity analysis was conducted</w:t>
      </w:r>
      <w:r w:rsidR="3B6ABD63" w:rsidRPr="55CBA23D">
        <w:rPr>
          <w:rFonts w:ascii="Arial" w:hAnsi="Arial" w:cs="Arial"/>
        </w:rPr>
        <w:t xml:space="preserve"> </w:t>
      </w:r>
      <w:r w:rsidR="6CB20A00" w:rsidRPr="55CBA23D">
        <w:rPr>
          <w:rFonts w:ascii="Arial" w:hAnsi="Arial" w:cs="Arial"/>
        </w:rPr>
        <w:t>additionally adjusting</w:t>
      </w:r>
      <w:r w:rsidR="18D477D0" w:rsidRPr="55CBA23D">
        <w:rPr>
          <w:rFonts w:ascii="Arial" w:hAnsi="Arial" w:cs="Arial"/>
        </w:rPr>
        <w:t xml:space="preserve"> for hay fever</w:t>
      </w:r>
      <w:r w:rsidR="0417A476" w:rsidRPr="55CBA23D">
        <w:rPr>
          <w:rFonts w:ascii="Arial" w:hAnsi="Arial" w:cs="Arial"/>
        </w:rPr>
        <w:t>.</w:t>
      </w:r>
      <w:r w:rsidR="0BADE21A" w:rsidRPr="55CBA23D">
        <w:rPr>
          <w:rFonts w:ascii="Arial" w:hAnsi="Arial" w:cs="Arial"/>
        </w:rPr>
        <w:t xml:space="preserve"> </w:t>
      </w:r>
      <w:r w:rsidR="05A8BBA8" w:rsidRPr="55CBA23D">
        <w:rPr>
          <w:rFonts w:ascii="Arial" w:hAnsi="Arial" w:cs="Arial"/>
        </w:rPr>
        <w:t xml:space="preserve"> However, it </w:t>
      </w:r>
      <w:proofErr w:type="gramStart"/>
      <w:r w:rsidR="05A8BBA8" w:rsidRPr="55CBA23D">
        <w:rPr>
          <w:rFonts w:ascii="Arial" w:hAnsi="Arial" w:cs="Arial"/>
        </w:rPr>
        <w:t>has to</w:t>
      </w:r>
      <w:proofErr w:type="gramEnd"/>
      <w:r w:rsidR="05A8BBA8" w:rsidRPr="55CBA23D">
        <w:rPr>
          <w:rFonts w:ascii="Arial" w:hAnsi="Arial" w:cs="Arial"/>
        </w:rPr>
        <w:t xml:space="preserve"> be considered that the adjustment for hay fever may reduce confounding but at the same time obscure shared genetic effects.</w:t>
      </w:r>
    </w:p>
    <w:p w14:paraId="16E65DB5" w14:textId="3CFD244F" w:rsidR="003266B8" w:rsidRPr="00CA50E4" w:rsidRDefault="003266B8" w:rsidP="00CF507E">
      <w:pPr>
        <w:tabs>
          <w:tab w:val="left" w:pos="3780"/>
        </w:tabs>
        <w:spacing w:line="360" w:lineRule="auto"/>
        <w:jc w:val="both"/>
        <w:rPr>
          <w:rFonts w:ascii="Arial" w:hAnsi="Arial" w:cs="Arial"/>
        </w:rPr>
      </w:pPr>
      <w:r w:rsidRPr="00CA50E4">
        <w:rPr>
          <w:rFonts w:ascii="Arial" w:hAnsi="Arial" w:cs="Arial"/>
        </w:rPr>
        <w:t xml:space="preserve">Standardized quality control </w:t>
      </w:r>
      <w:r w:rsidR="0020203B">
        <w:rPr>
          <w:rFonts w:ascii="Arial" w:hAnsi="Arial" w:cs="Arial"/>
        </w:rPr>
        <w:t xml:space="preserve">of cohort summary statistics included </w:t>
      </w:r>
      <w:r w:rsidR="001F1201" w:rsidRPr="00CA50E4">
        <w:rPr>
          <w:rFonts w:ascii="Arial" w:hAnsi="Arial" w:cs="Arial"/>
        </w:rPr>
        <w:t xml:space="preserve">checks for completeness, </w:t>
      </w:r>
      <w:r w:rsidR="00585307" w:rsidRPr="00CA50E4">
        <w:rPr>
          <w:rFonts w:ascii="Arial" w:hAnsi="Arial" w:cs="Arial"/>
        </w:rPr>
        <w:t>formatting,</w:t>
      </w:r>
      <w:r w:rsidR="00A24FA9">
        <w:rPr>
          <w:rFonts w:ascii="Arial" w:hAnsi="Arial" w:cs="Arial"/>
        </w:rPr>
        <w:t xml:space="preserve"> </w:t>
      </w:r>
      <w:r w:rsidR="00585307" w:rsidRPr="00CA50E4">
        <w:rPr>
          <w:rFonts w:ascii="Arial" w:hAnsi="Arial" w:cs="Arial"/>
        </w:rPr>
        <w:t>duplicates</w:t>
      </w:r>
      <w:r w:rsidR="00706281" w:rsidRPr="00CA50E4">
        <w:rPr>
          <w:rFonts w:ascii="Arial" w:hAnsi="Arial" w:cs="Arial"/>
        </w:rPr>
        <w:t>, monomorphic SNPs</w:t>
      </w:r>
      <w:r w:rsidR="00830885">
        <w:rPr>
          <w:rFonts w:ascii="Arial" w:hAnsi="Arial" w:cs="Arial"/>
        </w:rPr>
        <w:t>,</w:t>
      </w:r>
      <w:r w:rsidR="004A221E">
        <w:rPr>
          <w:rFonts w:ascii="Arial" w:hAnsi="Arial" w:cs="Arial"/>
        </w:rPr>
        <w:t xml:space="preserve"> </w:t>
      </w:r>
      <w:r w:rsidR="00585307" w:rsidRPr="00CA50E4">
        <w:rPr>
          <w:rFonts w:ascii="Arial" w:hAnsi="Arial" w:cs="Arial"/>
        </w:rPr>
        <w:t>nonsense values</w:t>
      </w:r>
      <w:r w:rsidR="00146ADE">
        <w:rPr>
          <w:rFonts w:ascii="Arial" w:hAnsi="Arial" w:cs="Arial"/>
        </w:rPr>
        <w:t>,</w:t>
      </w:r>
      <w:r w:rsidR="004A221E">
        <w:rPr>
          <w:rFonts w:ascii="Arial" w:hAnsi="Arial" w:cs="Arial"/>
        </w:rPr>
        <w:t xml:space="preserve"> </w:t>
      </w:r>
      <w:r w:rsidR="00021805" w:rsidRPr="00CA50E4">
        <w:rPr>
          <w:rFonts w:ascii="Arial" w:hAnsi="Arial" w:cs="Arial"/>
        </w:rPr>
        <w:t>Hardy-Weinberg</w:t>
      </w:r>
      <w:r w:rsidR="00146ADE">
        <w:rPr>
          <w:rFonts w:ascii="Arial" w:hAnsi="Arial" w:cs="Arial"/>
        </w:rPr>
        <w:t xml:space="preserve"> violations</w:t>
      </w:r>
      <w:r w:rsidR="00021805" w:rsidRPr="00CA50E4">
        <w:rPr>
          <w:rFonts w:ascii="Arial" w:hAnsi="Arial" w:cs="Arial"/>
        </w:rPr>
        <w:t xml:space="preserve"> (HWE P&lt;1e</w:t>
      </w:r>
      <w:r w:rsidR="00021805" w:rsidRPr="00CA50E4">
        <w:rPr>
          <w:rFonts w:ascii="Arial" w:hAnsi="Arial" w:cs="Arial"/>
          <w:vertAlign w:val="superscript"/>
        </w:rPr>
        <w:t>-6</w:t>
      </w:r>
      <w:r w:rsidR="00021805" w:rsidRPr="00CA50E4">
        <w:rPr>
          <w:rFonts w:ascii="Arial" w:hAnsi="Arial" w:cs="Arial"/>
        </w:rPr>
        <w:t>)</w:t>
      </w:r>
      <w:r w:rsidR="00BA1FC4">
        <w:rPr>
          <w:rFonts w:ascii="Arial" w:hAnsi="Arial" w:cs="Arial"/>
        </w:rPr>
        <w:t xml:space="preserve"> </w:t>
      </w:r>
      <w:r w:rsidR="001A3D95">
        <w:rPr>
          <w:rFonts w:ascii="Arial" w:hAnsi="Arial" w:cs="Arial"/>
        </w:rPr>
        <w:fldChar w:fldCharType="begin">
          <w:fldData xml:space="preserve">PEVuZE5vdGU+PENpdGU+PEF1dGhvcj5XaW5rbGVyPC9BdXRob3I+PFllYXI+MjAxNDwvWWVhcj48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XaW5rbGVyPC9BdXRob3I+PFllYXI+MjAxNDwvWWVhcj48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1A3D95">
        <w:rPr>
          <w:rFonts w:ascii="Arial" w:hAnsi="Arial" w:cs="Arial"/>
        </w:rPr>
      </w:r>
      <w:r w:rsidR="001A3D95">
        <w:rPr>
          <w:rFonts w:ascii="Arial" w:hAnsi="Arial" w:cs="Arial"/>
        </w:rPr>
        <w:fldChar w:fldCharType="separate"/>
      </w:r>
      <w:r w:rsidR="00FB1DED">
        <w:rPr>
          <w:rFonts w:ascii="Arial" w:hAnsi="Arial" w:cs="Arial"/>
          <w:noProof/>
        </w:rPr>
        <w:t>(22)</w:t>
      </w:r>
      <w:r w:rsidR="001A3D95">
        <w:rPr>
          <w:rFonts w:ascii="Arial" w:hAnsi="Arial" w:cs="Arial"/>
        </w:rPr>
        <w:fldChar w:fldCharType="end"/>
      </w:r>
      <w:r w:rsidR="00146ADE">
        <w:rPr>
          <w:rFonts w:ascii="Arial" w:hAnsi="Arial" w:cs="Arial"/>
        </w:rPr>
        <w:t xml:space="preserve">, </w:t>
      </w:r>
      <w:r w:rsidR="00002733" w:rsidRPr="00CA50E4">
        <w:rPr>
          <w:rFonts w:ascii="Arial" w:hAnsi="Arial" w:cs="Arial"/>
        </w:rPr>
        <w:t xml:space="preserve">low </w:t>
      </w:r>
      <w:r w:rsidR="006B4906">
        <w:rPr>
          <w:rFonts w:ascii="Arial" w:hAnsi="Arial" w:cs="Arial"/>
        </w:rPr>
        <w:t xml:space="preserve">imputation </w:t>
      </w:r>
      <w:r w:rsidR="00002733" w:rsidRPr="00CA50E4">
        <w:rPr>
          <w:rFonts w:ascii="Arial" w:hAnsi="Arial" w:cs="Arial"/>
        </w:rPr>
        <w:t xml:space="preserve">quality </w:t>
      </w:r>
      <w:r w:rsidR="00325476">
        <w:rPr>
          <w:rFonts w:ascii="Arial" w:hAnsi="Arial" w:cs="Arial"/>
        </w:rPr>
        <w:t>variants</w:t>
      </w:r>
      <w:r w:rsidR="007C682E" w:rsidRPr="00CA50E4">
        <w:rPr>
          <w:rFonts w:ascii="Arial" w:hAnsi="Arial" w:cs="Arial"/>
        </w:rPr>
        <w:t xml:space="preserve"> </w:t>
      </w:r>
      <w:r w:rsidR="00325476">
        <w:rPr>
          <w:rFonts w:ascii="Arial" w:hAnsi="Arial" w:cs="Arial"/>
        </w:rPr>
        <w:t>(</w:t>
      </w:r>
      <w:r w:rsidR="001157ED" w:rsidRPr="00CA50E4">
        <w:rPr>
          <w:rFonts w:ascii="Arial" w:hAnsi="Arial" w:cs="Arial"/>
        </w:rPr>
        <w:t>R2≤0.5</w:t>
      </w:r>
      <w:r w:rsidR="00325476">
        <w:rPr>
          <w:rFonts w:ascii="Arial" w:hAnsi="Arial" w:cs="Arial"/>
        </w:rPr>
        <w:t xml:space="preserve">, </w:t>
      </w:r>
      <w:r w:rsidR="00313517">
        <w:rPr>
          <w:rFonts w:ascii="Arial" w:hAnsi="Arial" w:cs="Arial"/>
        </w:rPr>
        <w:t>INFO</w:t>
      </w:r>
      <w:r w:rsidR="001157ED" w:rsidRPr="00CA50E4">
        <w:rPr>
          <w:rFonts w:ascii="Arial" w:hAnsi="Arial" w:cs="Arial"/>
        </w:rPr>
        <w:t xml:space="preserve"> score≤0.4</w:t>
      </w:r>
      <w:r w:rsidR="00325476">
        <w:rPr>
          <w:rFonts w:ascii="Arial" w:hAnsi="Arial" w:cs="Arial"/>
        </w:rPr>
        <w:t>)</w:t>
      </w:r>
      <w:r w:rsidR="00E92565">
        <w:rPr>
          <w:rFonts w:ascii="Arial" w:hAnsi="Arial" w:cs="Arial"/>
        </w:rPr>
        <w:t xml:space="preserve"> </w:t>
      </w:r>
      <w:r w:rsidR="00E92565">
        <w:rPr>
          <w:rFonts w:ascii="Arial" w:hAnsi="Arial" w:cs="Arial"/>
        </w:rPr>
        <w:fldChar w:fldCharType="begin">
          <w:fldData xml:space="preserve">PEVuZE5vdGU+PENpdGU+PEF1dGhvcj5aaGVuZzwvQXV0aG9yPjxZZWFyPjIwMTU8L1llYXI+PFJl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aaGVuZzwvQXV0aG9yPjxZZWFyPjIwMTU8L1llYXI+PFJl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E92565">
        <w:rPr>
          <w:rFonts w:ascii="Arial" w:hAnsi="Arial" w:cs="Arial"/>
        </w:rPr>
      </w:r>
      <w:r w:rsidR="00E92565">
        <w:rPr>
          <w:rFonts w:ascii="Arial" w:hAnsi="Arial" w:cs="Arial"/>
        </w:rPr>
        <w:fldChar w:fldCharType="separate"/>
      </w:r>
      <w:r w:rsidR="00FB1DED">
        <w:rPr>
          <w:rFonts w:ascii="Arial" w:hAnsi="Arial" w:cs="Arial"/>
          <w:noProof/>
        </w:rPr>
        <w:t>(23)</w:t>
      </w:r>
      <w:r w:rsidR="00E92565">
        <w:rPr>
          <w:rFonts w:ascii="Arial" w:hAnsi="Arial" w:cs="Arial"/>
        </w:rPr>
        <w:fldChar w:fldCharType="end"/>
      </w:r>
      <w:r w:rsidR="00325476">
        <w:rPr>
          <w:rFonts w:ascii="Arial" w:hAnsi="Arial" w:cs="Arial"/>
        </w:rPr>
        <w:t xml:space="preserve">, </w:t>
      </w:r>
      <w:r w:rsidR="003E4E92" w:rsidRPr="00CA50E4">
        <w:rPr>
          <w:rFonts w:ascii="Arial" w:hAnsi="Arial" w:cs="Arial"/>
        </w:rPr>
        <w:t>low estimated minor allele count (EMAC</w:t>
      </w:r>
      <w:r w:rsidR="005512BC" w:rsidRPr="00CA50E4">
        <w:rPr>
          <w:rFonts w:ascii="Arial" w:hAnsi="Arial" w:cs="Arial"/>
        </w:rPr>
        <w:t>=</w:t>
      </w:r>
      <w:r w:rsidR="00EB1B2A" w:rsidRPr="00CA50E4">
        <w:rPr>
          <w:rFonts w:ascii="Arial" w:hAnsi="Arial" w:cs="Arial"/>
        </w:rPr>
        <w:t>2*N*</w:t>
      </w:r>
      <w:r w:rsidR="0068535E">
        <w:rPr>
          <w:rFonts w:ascii="Arial" w:hAnsi="Arial" w:cs="Arial"/>
        </w:rPr>
        <w:t>minor allele frequency (</w:t>
      </w:r>
      <w:r w:rsidR="00EB1B2A" w:rsidRPr="00CA50E4">
        <w:rPr>
          <w:rFonts w:ascii="Arial" w:hAnsi="Arial" w:cs="Arial"/>
        </w:rPr>
        <w:t>MAF</w:t>
      </w:r>
      <w:r w:rsidR="0068535E">
        <w:rPr>
          <w:rFonts w:ascii="Arial" w:hAnsi="Arial" w:cs="Arial"/>
        </w:rPr>
        <w:t>)</w:t>
      </w:r>
      <w:r w:rsidR="00EB1B2A" w:rsidRPr="00CA50E4">
        <w:rPr>
          <w:rFonts w:ascii="Arial" w:hAnsi="Arial" w:cs="Arial"/>
        </w:rPr>
        <w:t>*imputation quality score</w:t>
      </w:r>
      <w:r w:rsidR="0068535E" w:rsidRPr="00CA50E4">
        <w:rPr>
          <w:rFonts w:ascii="Arial" w:hAnsi="Arial" w:cs="Arial"/>
        </w:rPr>
        <w:t>≤</w:t>
      </w:r>
      <w:r w:rsidR="0068535E">
        <w:rPr>
          <w:rFonts w:ascii="Arial" w:hAnsi="Arial" w:cs="Arial"/>
        </w:rPr>
        <w:t>50</w:t>
      </w:r>
      <w:r w:rsidR="00EB1B2A" w:rsidRPr="00CA50E4">
        <w:rPr>
          <w:rFonts w:ascii="Arial" w:hAnsi="Arial" w:cs="Arial"/>
        </w:rPr>
        <w:t>)</w:t>
      </w:r>
      <w:r w:rsidR="00897E99">
        <w:rPr>
          <w:rFonts w:ascii="Arial" w:hAnsi="Arial" w:cs="Arial"/>
        </w:rPr>
        <w:t xml:space="preserve"> </w:t>
      </w:r>
      <w:r w:rsidR="00897E99">
        <w:rPr>
          <w:rFonts w:ascii="Arial" w:hAnsi="Arial" w:cs="Arial"/>
        </w:rPr>
        <w:fldChar w:fldCharType="begin">
          <w:fldData xml:space="preserve">PEVuZE5vdGU+PENpdGU+PEF1dGhvcj5CdXN0YW1hbnRlPC9BdXRob3I+PFllYXI+MjAxNjwvWWVh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CdXN0YW1hbnRlPC9BdXRob3I+PFllYXI+MjAxNjwvWWVh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897E99">
        <w:rPr>
          <w:rFonts w:ascii="Arial" w:hAnsi="Arial" w:cs="Arial"/>
        </w:rPr>
      </w:r>
      <w:r w:rsidR="00897E99">
        <w:rPr>
          <w:rFonts w:ascii="Arial" w:hAnsi="Arial" w:cs="Arial"/>
        </w:rPr>
        <w:fldChar w:fldCharType="separate"/>
      </w:r>
      <w:r w:rsidR="00FB1DED">
        <w:rPr>
          <w:rFonts w:ascii="Arial" w:hAnsi="Arial" w:cs="Arial"/>
          <w:noProof/>
        </w:rPr>
        <w:t>(24)</w:t>
      </w:r>
      <w:r w:rsidR="00897E99">
        <w:rPr>
          <w:rFonts w:ascii="Arial" w:hAnsi="Arial" w:cs="Arial"/>
        </w:rPr>
        <w:fldChar w:fldCharType="end"/>
      </w:r>
      <w:r w:rsidR="00512A1A">
        <w:rPr>
          <w:rFonts w:ascii="Arial" w:hAnsi="Arial" w:cs="Arial"/>
        </w:rPr>
        <w:t>,</w:t>
      </w:r>
      <w:r w:rsidR="00CE0F19" w:rsidRPr="00CA50E4">
        <w:rPr>
          <w:rFonts w:ascii="Arial" w:hAnsi="Arial" w:cs="Arial"/>
        </w:rPr>
        <w:t xml:space="preserve"> </w:t>
      </w:r>
      <w:r w:rsidR="003A45F6" w:rsidRPr="00CA50E4">
        <w:rPr>
          <w:rFonts w:ascii="Arial" w:hAnsi="Arial" w:cs="Arial"/>
        </w:rPr>
        <w:t>and</w:t>
      </w:r>
      <w:r w:rsidR="00DA5B38" w:rsidRPr="00CA50E4">
        <w:rPr>
          <w:rFonts w:ascii="Arial" w:hAnsi="Arial" w:cs="Arial"/>
        </w:rPr>
        <w:t xml:space="preserve"> M</w:t>
      </w:r>
      <w:r w:rsidR="007C682E" w:rsidRPr="00CA50E4">
        <w:rPr>
          <w:rFonts w:ascii="Arial" w:hAnsi="Arial" w:cs="Arial"/>
        </w:rPr>
        <w:t>AF≤</w:t>
      </w:r>
      <w:r w:rsidR="003E4E92" w:rsidRPr="00CA50E4">
        <w:rPr>
          <w:rFonts w:ascii="Arial" w:hAnsi="Arial" w:cs="Arial"/>
        </w:rPr>
        <w:t>1%.</w:t>
      </w:r>
      <w:r w:rsidR="00EF108F" w:rsidRPr="00CA50E4">
        <w:rPr>
          <w:rFonts w:ascii="Arial" w:hAnsi="Arial" w:cs="Arial"/>
        </w:rPr>
        <w:t xml:space="preserve"> </w:t>
      </w:r>
      <w:r w:rsidR="00FF41A0" w:rsidRPr="00CA50E4">
        <w:rPr>
          <w:rFonts w:ascii="Arial" w:hAnsi="Arial" w:cs="Arial"/>
        </w:rPr>
        <w:t xml:space="preserve">Further steps </w:t>
      </w:r>
      <w:r w:rsidR="00512A1A">
        <w:rPr>
          <w:rFonts w:ascii="Arial" w:hAnsi="Arial" w:cs="Arial"/>
        </w:rPr>
        <w:t>addressed</w:t>
      </w:r>
      <w:r w:rsidR="00FF41A0" w:rsidRPr="00CA50E4">
        <w:rPr>
          <w:rFonts w:ascii="Arial" w:hAnsi="Arial" w:cs="Arial"/>
        </w:rPr>
        <w:t xml:space="preserve"> strand </w:t>
      </w:r>
      <w:r w:rsidR="002665C6">
        <w:rPr>
          <w:rFonts w:ascii="Arial" w:hAnsi="Arial" w:cs="Arial"/>
        </w:rPr>
        <w:t xml:space="preserve">flip </w:t>
      </w:r>
      <w:r w:rsidR="00FF41A0" w:rsidRPr="00CA50E4">
        <w:rPr>
          <w:rFonts w:ascii="Arial" w:hAnsi="Arial" w:cs="Arial"/>
        </w:rPr>
        <w:t>issues, allele miscoding</w:t>
      </w:r>
      <w:r w:rsidR="009B33AE">
        <w:rPr>
          <w:rFonts w:ascii="Arial" w:hAnsi="Arial" w:cs="Arial"/>
        </w:rPr>
        <w:t>, and</w:t>
      </w:r>
      <w:r w:rsidR="00301B33" w:rsidRPr="00CA50E4">
        <w:rPr>
          <w:rFonts w:ascii="Arial" w:hAnsi="Arial" w:cs="Arial"/>
        </w:rPr>
        <w:t xml:space="preserve"> ancestry mismatch</w:t>
      </w:r>
      <w:r w:rsidR="009B33AE">
        <w:rPr>
          <w:rFonts w:ascii="Arial" w:hAnsi="Arial" w:cs="Arial"/>
        </w:rPr>
        <w:t>es, with</w:t>
      </w:r>
      <w:r w:rsidR="00A84DDE">
        <w:rPr>
          <w:rFonts w:ascii="Arial" w:hAnsi="Arial" w:cs="Arial"/>
        </w:rPr>
        <w:t xml:space="preserve"> </w:t>
      </w:r>
      <w:r w:rsidR="00A84DDE" w:rsidRPr="00CA50E4">
        <w:rPr>
          <w:rFonts w:ascii="Arial" w:hAnsi="Arial" w:cs="Arial"/>
        </w:rPr>
        <w:t xml:space="preserve">Manhattan plots and QQ-plots </w:t>
      </w:r>
      <w:r w:rsidR="009B33AE">
        <w:rPr>
          <w:rFonts w:ascii="Arial" w:hAnsi="Arial" w:cs="Arial"/>
        </w:rPr>
        <w:t>generated for visual validation</w:t>
      </w:r>
      <w:r w:rsidR="00A84DDE" w:rsidRPr="00CA50E4">
        <w:rPr>
          <w:rFonts w:ascii="Arial" w:hAnsi="Arial" w:cs="Arial"/>
        </w:rPr>
        <w:t>.</w:t>
      </w:r>
    </w:p>
    <w:p w14:paraId="7DFAB54F" w14:textId="2F1949F9" w:rsidR="00234792" w:rsidRPr="00CA50E4" w:rsidRDefault="009E5EFF" w:rsidP="00CF507E">
      <w:pPr>
        <w:tabs>
          <w:tab w:val="left" w:pos="3780"/>
        </w:tabs>
        <w:spacing w:line="360" w:lineRule="auto"/>
        <w:jc w:val="both"/>
        <w:rPr>
          <w:rFonts w:ascii="Arial" w:hAnsi="Arial" w:cs="Arial"/>
          <w:b/>
          <w:bCs/>
        </w:rPr>
      </w:pPr>
      <w:r>
        <w:rPr>
          <w:rFonts w:ascii="Arial" w:hAnsi="Arial" w:cs="Arial"/>
          <w:b/>
          <w:bCs/>
        </w:rPr>
        <w:t>Discovery m</w:t>
      </w:r>
      <w:r w:rsidR="00234792" w:rsidRPr="00CA50E4">
        <w:rPr>
          <w:rFonts w:ascii="Arial" w:hAnsi="Arial" w:cs="Arial"/>
          <w:b/>
          <w:bCs/>
        </w:rPr>
        <w:t>eta-analys</w:t>
      </w:r>
      <w:r>
        <w:rPr>
          <w:rFonts w:ascii="Arial" w:hAnsi="Arial" w:cs="Arial"/>
          <w:b/>
          <w:bCs/>
        </w:rPr>
        <w:t>e</w:t>
      </w:r>
      <w:r w:rsidR="00234792" w:rsidRPr="00CA50E4">
        <w:rPr>
          <w:rFonts w:ascii="Arial" w:hAnsi="Arial" w:cs="Arial"/>
          <w:b/>
          <w:bCs/>
        </w:rPr>
        <w:t>s</w:t>
      </w:r>
    </w:p>
    <w:p w14:paraId="63D3E19C" w14:textId="56B3E7F7" w:rsidR="003B66F7" w:rsidRDefault="00066CEF" w:rsidP="00CF507E">
      <w:pPr>
        <w:tabs>
          <w:tab w:val="left" w:pos="3780"/>
        </w:tabs>
        <w:spacing w:line="360" w:lineRule="auto"/>
        <w:jc w:val="both"/>
        <w:rPr>
          <w:rFonts w:ascii="Arial" w:hAnsi="Arial" w:cs="Arial"/>
        </w:rPr>
      </w:pPr>
      <w:r>
        <w:rPr>
          <w:rFonts w:ascii="Arial" w:hAnsi="Arial" w:cs="Arial"/>
        </w:rPr>
        <w:t>Cohort-specific GWAS</w:t>
      </w:r>
      <w:r w:rsidR="00DD575C">
        <w:rPr>
          <w:rFonts w:ascii="Arial" w:hAnsi="Arial" w:cs="Arial"/>
        </w:rPr>
        <w:t xml:space="preserve"> </w:t>
      </w:r>
      <w:r w:rsidR="002D5EFE">
        <w:rPr>
          <w:rFonts w:ascii="Arial" w:hAnsi="Arial" w:cs="Arial"/>
        </w:rPr>
        <w:t xml:space="preserve">results </w:t>
      </w:r>
      <w:r w:rsidR="00693714" w:rsidRPr="00CA50E4">
        <w:rPr>
          <w:rFonts w:ascii="Arial" w:hAnsi="Arial" w:cs="Arial"/>
        </w:rPr>
        <w:t xml:space="preserve">were </w:t>
      </w:r>
      <w:r>
        <w:rPr>
          <w:rFonts w:ascii="Arial" w:hAnsi="Arial" w:cs="Arial"/>
        </w:rPr>
        <w:t>meta-</w:t>
      </w:r>
      <w:r w:rsidR="002477C3">
        <w:rPr>
          <w:rFonts w:ascii="Arial" w:hAnsi="Arial" w:cs="Arial"/>
        </w:rPr>
        <w:t>analyzed</w:t>
      </w:r>
      <w:r>
        <w:rPr>
          <w:rFonts w:ascii="Arial" w:hAnsi="Arial" w:cs="Arial"/>
        </w:rPr>
        <w:t xml:space="preserve"> </w:t>
      </w:r>
      <w:r w:rsidR="00CA4EE0" w:rsidRPr="00CA50E4">
        <w:rPr>
          <w:rFonts w:ascii="Arial" w:hAnsi="Arial" w:cs="Arial"/>
        </w:rPr>
        <w:t xml:space="preserve">using an </w:t>
      </w:r>
      <w:r w:rsidR="00CE667A" w:rsidRPr="00CA50E4">
        <w:rPr>
          <w:rFonts w:ascii="Arial" w:hAnsi="Arial" w:cs="Arial"/>
        </w:rPr>
        <w:t xml:space="preserve">inverse-variance weighted fixed effect </w:t>
      </w:r>
      <w:r>
        <w:rPr>
          <w:rFonts w:ascii="Arial" w:hAnsi="Arial" w:cs="Arial"/>
        </w:rPr>
        <w:t xml:space="preserve">model </w:t>
      </w:r>
      <w:r w:rsidR="0082621D" w:rsidRPr="00CA50E4">
        <w:rPr>
          <w:rFonts w:ascii="Arial" w:hAnsi="Arial" w:cs="Arial"/>
        </w:rPr>
        <w:t>with genomic control using GWAMA</w:t>
      </w:r>
      <w:r w:rsidR="00BA1FC4">
        <w:rPr>
          <w:rFonts w:ascii="Arial" w:hAnsi="Arial" w:cs="Arial"/>
        </w:rPr>
        <w:t xml:space="preserve"> </w:t>
      </w:r>
      <w:r w:rsidR="00BA1FC4">
        <w:rPr>
          <w:rFonts w:ascii="Arial" w:hAnsi="Arial" w:cs="Arial"/>
        </w:rPr>
        <w:fldChar w:fldCharType="begin"/>
      </w:r>
      <w:r w:rsidR="00FB1DED">
        <w:rPr>
          <w:rFonts w:ascii="Arial" w:hAnsi="Arial" w:cs="Arial"/>
        </w:rPr>
        <w:instrText xml:space="preserve"> ADDIN EN.CITE &lt;EndNote&gt;&lt;Cite&gt;&lt;Author&gt;Mägi&lt;/Author&gt;&lt;Year&gt;2010&lt;/Year&gt;&lt;RecNum&gt;6&lt;/RecNum&gt;&lt;DisplayText&gt;(25)&lt;/DisplayText&gt;&lt;record&gt;&lt;rec-number&gt;6&lt;/rec-number&gt;&lt;foreign-keys&gt;&lt;key app="EN" db-id="x2e2aerx7txz2xe0z5txsf59tp5fs0dppx05" timestamp="1707122692"&gt;6&lt;/key&gt;&lt;/foreign-keys&gt;&lt;ref-type name="Journal Article"&gt;17&lt;/ref-type&gt;&lt;contributors&gt;&lt;authors&gt;&lt;author&gt;Mägi, Reedik&lt;/author&gt;&lt;author&gt;Morris, Andrew P.&lt;/author&gt;&lt;/authors&gt;&lt;/contributors&gt;&lt;titles&gt;&lt;title&gt;GWAMA: software for genome-wide association meta-analysis&lt;/title&gt;&lt;secondary-title&gt;BMC Bioinformatics&lt;/secondary-title&gt;&lt;/titles&gt;&lt;periodical&gt;&lt;full-title&gt;BMC Bioinformatics&lt;/full-title&gt;&lt;/periodical&gt;&lt;pages&gt;288&lt;/pages&gt;&lt;volume&gt;11&lt;/volume&gt;&lt;number&gt;1&lt;/number&gt;&lt;dates&gt;&lt;year&gt;2010&lt;/year&gt;&lt;pub-dates&gt;&lt;date&gt;2010/05/28&lt;/date&gt;&lt;/pub-dates&gt;&lt;/dates&gt;&lt;isbn&gt;1471-2105&lt;/isbn&gt;&lt;urls&gt;&lt;related-urls&gt;&lt;url&gt;https://doi.org/10.1186/1471-2105-11-288&lt;/url&gt;&lt;/related-urls&gt;&lt;/urls&gt;&lt;electronic-resource-num&gt;10.1186/1471-2105-11-288&lt;/electronic-resource-num&gt;&lt;/record&gt;&lt;/Cite&gt;&lt;/EndNote&gt;</w:instrText>
      </w:r>
      <w:r w:rsidR="00BA1FC4">
        <w:rPr>
          <w:rFonts w:ascii="Arial" w:hAnsi="Arial" w:cs="Arial"/>
        </w:rPr>
        <w:fldChar w:fldCharType="separate"/>
      </w:r>
      <w:r w:rsidR="00FB1DED">
        <w:rPr>
          <w:rFonts w:ascii="Arial" w:hAnsi="Arial" w:cs="Arial"/>
          <w:noProof/>
        </w:rPr>
        <w:t>(25)</w:t>
      </w:r>
      <w:r w:rsidR="00BA1FC4">
        <w:rPr>
          <w:rFonts w:ascii="Arial" w:hAnsi="Arial" w:cs="Arial"/>
        </w:rPr>
        <w:fldChar w:fldCharType="end"/>
      </w:r>
      <w:r w:rsidR="0082621D" w:rsidRPr="00CA50E4">
        <w:rPr>
          <w:rFonts w:ascii="Arial" w:hAnsi="Arial" w:cs="Arial"/>
        </w:rPr>
        <w:t xml:space="preserve">. </w:t>
      </w:r>
      <w:r w:rsidR="00A16309" w:rsidRPr="00CA50E4">
        <w:rPr>
          <w:rFonts w:ascii="Arial" w:hAnsi="Arial" w:cs="Arial"/>
        </w:rPr>
        <w:t xml:space="preserve">Meta-analyses </w:t>
      </w:r>
      <w:r w:rsidR="001E2691">
        <w:rPr>
          <w:rFonts w:ascii="Arial" w:hAnsi="Arial" w:cs="Arial"/>
        </w:rPr>
        <w:t xml:space="preserve">were conducted by </w:t>
      </w:r>
      <w:r w:rsidR="00CE3A2B">
        <w:rPr>
          <w:rFonts w:ascii="Arial" w:hAnsi="Arial" w:cs="Arial"/>
        </w:rPr>
        <w:t>FA</w:t>
      </w:r>
      <w:r w:rsidR="00B42F9B">
        <w:rPr>
          <w:rFonts w:ascii="Arial" w:hAnsi="Arial" w:cs="Arial"/>
        </w:rPr>
        <w:t xml:space="preserve"> </w:t>
      </w:r>
      <w:r w:rsidR="00A16309" w:rsidRPr="00CA50E4">
        <w:rPr>
          <w:rFonts w:ascii="Arial" w:hAnsi="Arial" w:cs="Arial"/>
        </w:rPr>
        <w:t>phenotype</w:t>
      </w:r>
      <w:r w:rsidR="001E2691">
        <w:rPr>
          <w:rFonts w:ascii="Arial" w:hAnsi="Arial" w:cs="Arial"/>
        </w:rPr>
        <w:t xml:space="preserve"> and age group</w:t>
      </w:r>
      <w:r w:rsidR="00A16309" w:rsidRPr="00CA50E4">
        <w:rPr>
          <w:rFonts w:ascii="Arial" w:hAnsi="Arial" w:cs="Arial"/>
        </w:rPr>
        <w:t xml:space="preserve"> </w:t>
      </w:r>
      <w:r w:rsidR="001E2691">
        <w:rPr>
          <w:rFonts w:ascii="Arial" w:hAnsi="Arial" w:cs="Arial"/>
        </w:rPr>
        <w:t>(</w:t>
      </w:r>
      <w:r w:rsidR="00A16309" w:rsidRPr="00CA50E4">
        <w:rPr>
          <w:rFonts w:ascii="Arial" w:hAnsi="Arial" w:cs="Arial"/>
        </w:rPr>
        <w:t>children</w:t>
      </w:r>
      <w:r w:rsidR="002445A1">
        <w:rPr>
          <w:rFonts w:ascii="Arial" w:hAnsi="Arial" w:cs="Arial"/>
        </w:rPr>
        <w:t xml:space="preserve"> (&lt;18 years)</w:t>
      </w:r>
      <w:r w:rsidR="00A16309" w:rsidRPr="00CA50E4">
        <w:rPr>
          <w:rFonts w:ascii="Arial" w:hAnsi="Arial" w:cs="Arial"/>
        </w:rPr>
        <w:t xml:space="preserve"> and adul</w:t>
      </w:r>
      <w:r w:rsidR="00E71D9F">
        <w:rPr>
          <w:rFonts w:ascii="Arial" w:hAnsi="Arial" w:cs="Arial"/>
        </w:rPr>
        <w:t>ts</w:t>
      </w:r>
      <w:r w:rsidR="001E2691">
        <w:rPr>
          <w:rFonts w:ascii="Arial" w:hAnsi="Arial" w:cs="Arial"/>
        </w:rPr>
        <w:t>)</w:t>
      </w:r>
      <w:r w:rsidR="00AB6EB2" w:rsidRPr="00CA50E4">
        <w:rPr>
          <w:rFonts w:ascii="Arial" w:hAnsi="Arial" w:cs="Arial"/>
        </w:rPr>
        <w:t xml:space="preserve">. </w:t>
      </w:r>
      <w:r w:rsidR="000B6709">
        <w:rPr>
          <w:rFonts w:ascii="Arial" w:hAnsi="Arial" w:cs="Arial"/>
        </w:rPr>
        <w:t xml:space="preserve">Heterogeneity </w:t>
      </w:r>
      <w:r w:rsidR="004C7B3E">
        <w:rPr>
          <w:rFonts w:ascii="Arial" w:hAnsi="Arial" w:cs="Arial"/>
        </w:rPr>
        <w:t xml:space="preserve">between studies </w:t>
      </w:r>
      <w:r w:rsidR="004C7B3E">
        <w:rPr>
          <w:rFonts w:ascii="Arial" w:hAnsi="Arial" w:cs="Arial"/>
        </w:rPr>
        <w:lastRenderedPageBreak/>
        <w:t xml:space="preserve">was assessed </w:t>
      </w:r>
      <w:r w:rsidR="005658EC">
        <w:rPr>
          <w:rFonts w:ascii="Arial" w:hAnsi="Arial" w:cs="Arial"/>
        </w:rPr>
        <w:t xml:space="preserve">by using </w:t>
      </w:r>
      <w:r w:rsidR="004D4B0F" w:rsidRPr="00CA50E4">
        <w:rPr>
          <w:rFonts w:ascii="Arial" w:hAnsi="Arial" w:cs="Arial"/>
        </w:rPr>
        <w:t>Cochran's Q statisti</w:t>
      </w:r>
      <w:r w:rsidR="004C7B3E">
        <w:rPr>
          <w:rFonts w:ascii="Arial" w:hAnsi="Arial" w:cs="Arial"/>
        </w:rPr>
        <w:t>c and</w:t>
      </w:r>
      <w:r w:rsidR="004D4B0F" w:rsidRPr="00CA50E4">
        <w:rPr>
          <w:rFonts w:ascii="Arial" w:hAnsi="Arial" w:cs="Arial"/>
        </w:rPr>
        <w:t xml:space="preserve"> I</w:t>
      </w:r>
      <w:r w:rsidR="004D4B0F" w:rsidRPr="00CA50E4">
        <w:rPr>
          <w:rFonts w:ascii="Arial" w:hAnsi="Arial" w:cs="Arial"/>
          <w:vertAlign w:val="superscript"/>
        </w:rPr>
        <w:t>2</w:t>
      </w:r>
      <w:r w:rsidR="004D4B0F" w:rsidRPr="00CA50E4">
        <w:rPr>
          <w:rFonts w:ascii="Arial" w:hAnsi="Arial" w:cs="Arial"/>
        </w:rPr>
        <w:t xml:space="preserve">. </w:t>
      </w:r>
      <w:r w:rsidR="001B7C90">
        <w:rPr>
          <w:rFonts w:ascii="Arial" w:hAnsi="Arial" w:cs="Arial"/>
        </w:rPr>
        <w:t>Variants</w:t>
      </w:r>
      <w:r w:rsidR="004B0C3B" w:rsidRPr="004B0C3B">
        <w:rPr>
          <w:rFonts w:ascii="Arial" w:hAnsi="Arial" w:cs="Arial"/>
        </w:rPr>
        <w:t xml:space="preserve"> </w:t>
      </w:r>
      <w:r w:rsidR="00804673">
        <w:rPr>
          <w:rFonts w:ascii="Arial" w:hAnsi="Arial" w:cs="Arial"/>
        </w:rPr>
        <w:t>with Cochran’s</w:t>
      </w:r>
      <w:r w:rsidR="006A1D4F">
        <w:rPr>
          <w:rFonts w:ascii="Arial" w:hAnsi="Arial" w:cs="Arial"/>
        </w:rPr>
        <w:t xml:space="preserve"> heterogeneity</w:t>
      </w:r>
      <w:r w:rsidR="00804673">
        <w:rPr>
          <w:rFonts w:ascii="Arial" w:hAnsi="Arial" w:cs="Arial"/>
        </w:rPr>
        <w:t xml:space="preserve"> p-value</w:t>
      </w:r>
      <w:r w:rsidR="006A1D4F">
        <w:rPr>
          <w:rFonts w:ascii="Arial" w:hAnsi="Arial" w:cs="Arial"/>
        </w:rPr>
        <w:t>≤0.05 an</w:t>
      </w:r>
      <w:r w:rsidR="00BF06BD">
        <w:rPr>
          <w:rFonts w:ascii="Arial" w:hAnsi="Arial" w:cs="Arial"/>
        </w:rPr>
        <w:t>d</w:t>
      </w:r>
      <w:r w:rsidR="00804673">
        <w:rPr>
          <w:rFonts w:ascii="Arial" w:hAnsi="Arial" w:cs="Arial"/>
        </w:rPr>
        <w:t xml:space="preserve"> </w:t>
      </w:r>
      <w:r w:rsidR="004B0C3B" w:rsidRPr="004B0C3B">
        <w:rPr>
          <w:rFonts w:ascii="Arial" w:hAnsi="Arial" w:cs="Arial"/>
        </w:rPr>
        <w:t>present in less than three studies were excluded</w:t>
      </w:r>
      <w:r w:rsidR="00C2011D">
        <w:rPr>
          <w:rFonts w:ascii="Arial" w:hAnsi="Arial" w:cs="Arial"/>
        </w:rPr>
        <w:t xml:space="preserve">. </w:t>
      </w:r>
    </w:p>
    <w:p w14:paraId="5E38B530" w14:textId="7E2F3220" w:rsidR="00173A47" w:rsidRPr="00173A47" w:rsidRDefault="00B528F0" w:rsidP="00CF507E">
      <w:pPr>
        <w:tabs>
          <w:tab w:val="left" w:pos="3780"/>
        </w:tabs>
        <w:spacing w:line="360" w:lineRule="auto"/>
        <w:jc w:val="both"/>
        <w:rPr>
          <w:rFonts w:ascii="Arial" w:hAnsi="Arial" w:cs="Arial"/>
          <w:b/>
          <w:bCs/>
        </w:rPr>
      </w:pPr>
      <w:r w:rsidRPr="00173A47">
        <w:rPr>
          <w:rFonts w:ascii="Arial" w:hAnsi="Arial" w:cs="Arial"/>
          <w:b/>
          <w:bCs/>
        </w:rPr>
        <w:t>Identification of</w:t>
      </w:r>
      <w:r w:rsidR="00173A47" w:rsidRPr="00173A47">
        <w:rPr>
          <w:rFonts w:ascii="Arial" w:hAnsi="Arial" w:cs="Arial"/>
          <w:b/>
          <w:bCs/>
        </w:rPr>
        <w:t xml:space="preserve"> risk </w:t>
      </w:r>
      <w:r w:rsidR="00AF1156">
        <w:rPr>
          <w:rFonts w:ascii="Arial" w:hAnsi="Arial" w:cs="Arial"/>
          <w:b/>
          <w:bCs/>
        </w:rPr>
        <w:t>variants</w:t>
      </w:r>
      <w:r w:rsidR="00AF1156" w:rsidRPr="00173A47">
        <w:rPr>
          <w:rFonts w:ascii="Arial" w:hAnsi="Arial" w:cs="Arial"/>
          <w:b/>
          <w:bCs/>
        </w:rPr>
        <w:t xml:space="preserve"> </w:t>
      </w:r>
      <w:r w:rsidR="00173A47" w:rsidRPr="00173A47">
        <w:rPr>
          <w:rFonts w:ascii="Arial" w:hAnsi="Arial" w:cs="Arial"/>
          <w:b/>
          <w:bCs/>
        </w:rPr>
        <w:t>and lead SNPs</w:t>
      </w:r>
    </w:p>
    <w:p w14:paraId="2A19B762" w14:textId="68B2C800" w:rsidR="0020196D" w:rsidRDefault="00024D7B" w:rsidP="00CF507E">
      <w:pPr>
        <w:tabs>
          <w:tab w:val="left" w:pos="3780"/>
        </w:tabs>
        <w:spacing w:line="360" w:lineRule="auto"/>
        <w:jc w:val="both"/>
        <w:rPr>
          <w:rFonts w:ascii="Arial" w:hAnsi="Arial" w:cs="Arial"/>
        </w:rPr>
      </w:pPr>
      <w:r>
        <w:rPr>
          <w:rFonts w:ascii="Arial" w:hAnsi="Arial" w:cs="Arial"/>
        </w:rPr>
        <w:t xml:space="preserve">FUMA </w:t>
      </w:r>
      <w:r w:rsidR="003F19FE" w:rsidRPr="00376549">
        <w:rPr>
          <w:rFonts w:ascii="Arial" w:hAnsi="Arial" w:cs="Arial"/>
        </w:rPr>
        <w:t>v1.</w:t>
      </w:r>
      <w:r w:rsidR="003F19FE">
        <w:rPr>
          <w:rFonts w:ascii="Arial" w:hAnsi="Arial" w:cs="Arial"/>
        </w:rPr>
        <w:t xml:space="preserve">5.2 </w:t>
      </w:r>
      <w:r w:rsidR="0020196D">
        <w:rPr>
          <w:rFonts w:ascii="Arial" w:hAnsi="Arial" w:cs="Arial"/>
        </w:rPr>
        <w:fldChar w:fldCharType="begin"/>
      </w:r>
      <w:r w:rsidR="00FB1DED">
        <w:rPr>
          <w:rFonts w:ascii="Arial" w:hAnsi="Arial" w:cs="Arial"/>
        </w:rPr>
        <w:instrText xml:space="preserve"> ADDIN EN.CITE &lt;EndNote&gt;&lt;Cite&gt;&lt;Author&gt;Watanabe&lt;/Author&gt;&lt;Year&gt;2017&lt;/Year&gt;&lt;RecNum&gt;19&lt;/RecNum&gt;&lt;DisplayText&gt;(26)&lt;/DisplayText&gt;&lt;record&gt;&lt;rec-number&gt;19&lt;/rec-number&gt;&lt;foreign-keys&gt;&lt;key app="EN" db-id="x2e2aerx7txz2xe0z5txsf59tp5fs0dppx05" timestamp="1719994036"&gt;19&lt;/key&gt;&lt;/foreign-keys&gt;&lt;ref-type name="Journal Article"&gt;17&lt;/ref-type&gt;&lt;contributors&gt;&lt;authors&gt;&lt;author&gt;Watanabe, Kyoko&lt;/author&gt;&lt;author&gt;Taskesen, Erdogan&lt;/author&gt;&lt;author&gt;van Bochoven, Arjen&lt;/author&gt;&lt;author&gt;Posthuma, Danielle&lt;/author&gt;&lt;/authors&gt;&lt;/contributors&gt;&lt;titles&gt;&lt;title&gt;Functional mapping and annotation of genetic associations with FUMA&lt;/title&gt;&lt;secondary-title&gt;Nature Communications&lt;/secondary-title&gt;&lt;/titles&gt;&lt;periodical&gt;&lt;full-title&gt;Nature Communications&lt;/full-title&gt;&lt;/periodical&gt;&lt;pages&gt;1826&lt;/pages&gt;&lt;volume&gt;8&lt;/volume&gt;&lt;number&gt;1&lt;/number&gt;&lt;dates&gt;&lt;year&gt;2017&lt;/year&gt;&lt;pub-dates&gt;&lt;date&gt;2017/11/28&lt;/date&gt;&lt;/pub-dates&gt;&lt;/dates&gt;&lt;isbn&gt;2041-1723&lt;/isbn&gt;&lt;urls&gt;&lt;related-urls&gt;&lt;url&gt;https://doi.org/10.1038/s41467-017-01261-5&lt;/url&gt;&lt;/related-urls&gt;&lt;/urls&gt;&lt;electronic-resource-num&gt;10.1038/s41467-017-01261-5&lt;/electronic-resource-num&gt;&lt;/record&gt;&lt;/Cite&gt;&lt;/EndNote&gt;</w:instrText>
      </w:r>
      <w:r w:rsidR="0020196D">
        <w:rPr>
          <w:rFonts w:ascii="Arial" w:hAnsi="Arial" w:cs="Arial"/>
        </w:rPr>
        <w:fldChar w:fldCharType="separate"/>
      </w:r>
      <w:r w:rsidR="00FB1DED">
        <w:rPr>
          <w:rFonts w:ascii="Arial" w:hAnsi="Arial" w:cs="Arial"/>
          <w:noProof/>
        </w:rPr>
        <w:t>(26)</w:t>
      </w:r>
      <w:r w:rsidR="0020196D">
        <w:rPr>
          <w:rFonts w:ascii="Arial" w:hAnsi="Arial" w:cs="Arial"/>
        </w:rPr>
        <w:fldChar w:fldCharType="end"/>
      </w:r>
      <w:r w:rsidR="0020196D">
        <w:rPr>
          <w:rFonts w:ascii="Arial" w:hAnsi="Arial" w:cs="Arial"/>
        </w:rPr>
        <w:t xml:space="preserve"> </w:t>
      </w:r>
      <w:r>
        <w:rPr>
          <w:rFonts w:ascii="Arial" w:hAnsi="Arial" w:cs="Arial"/>
        </w:rPr>
        <w:t xml:space="preserve">was used to identify </w:t>
      </w:r>
      <w:r w:rsidR="002703A0">
        <w:rPr>
          <w:rFonts w:ascii="Arial" w:hAnsi="Arial" w:cs="Arial"/>
        </w:rPr>
        <w:t>lead SNPs in candidate region</w:t>
      </w:r>
      <w:r w:rsidR="003A3F5B">
        <w:rPr>
          <w:rFonts w:ascii="Arial" w:hAnsi="Arial" w:cs="Arial"/>
        </w:rPr>
        <w:t>s</w:t>
      </w:r>
      <w:r w:rsidR="00A12FBB">
        <w:rPr>
          <w:rFonts w:ascii="Arial" w:hAnsi="Arial" w:cs="Arial"/>
        </w:rPr>
        <w:t>.</w:t>
      </w:r>
      <w:r w:rsidR="00E1363B">
        <w:rPr>
          <w:rFonts w:ascii="Arial" w:hAnsi="Arial" w:cs="Arial"/>
        </w:rPr>
        <w:t xml:space="preserve"> </w:t>
      </w:r>
      <w:r w:rsidR="00A12FBB">
        <w:rPr>
          <w:rFonts w:ascii="Arial" w:hAnsi="Arial" w:cs="Arial"/>
        </w:rPr>
        <w:t>SNPs meeting suggestive significance</w:t>
      </w:r>
      <w:r w:rsidR="00A04211">
        <w:rPr>
          <w:rFonts w:ascii="Arial" w:hAnsi="Arial" w:cs="Arial"/>
        </w:rPr>
        <w:t xml:space="preserve"> (</w:t>
      </w:r>
      <w:r w:rsidR="00A04211" w:rsidRPr="00F16D5B">
        <w:rPr>
          <w:rFonts w:ascii="Arial" w:hAnsi="Arial" w:cs="Arial"/>
        </w:rPr>
        <w:t>p-value&lt;</w:t>
      </w:r>
      <w:r w:rsidR="00A04211">
        <w:rPr>
          <w:rFonts w:ascii="Arial" w:hAnsi="Arial" w:cs="Arial"/>
        </w:rPr>
        <w:t>1</w:t>
      </w:r>
      <w:r w:rsidR="00A04211" w:rsidRPr="00F16D5B">
        <w:rPr>
          <w:rFonts w:ascii="Arial" w:hAnsi="Arial" w:cs="Arial"/>
        </w:rPr>
        <w:t>×10</w:t>
      </w:r>
      <w:r w:rsidR="00A04211" w:rsidRPr="00A04211">
        <w:rPr>
          <w:rFonts w:ascii="Arial" w:hAnsi="Arial" w:cs="Arial"/>
          <w:vertAlign w:val="superscript"/>
        </w:rPr>
        <w:t>−6</w:t>
      </w:r>
      <w:r w:rsidR="00A04211">
        <w:rPr>
          <w:rFonts w:ascii="Arial" w:hAnsi="Arial" w:cs="Arial"/>
        </w:rPr>
        <w:t>)</w:t>
      </w:r>
      <w:r w:rsidR="00A12FBB">
        <w:rPr>
          <w:rFonts w:ascii="Arial" w:hAnsi="Arial" w:cs="Arial"/>
        </w:rPr>
        <w:t xml:space="preserve"> were </w:t>
      </w:r>
      <w:r w:rsidR="00EF7E4A">
        <w:rPr>
          <w:rFonts w:ascii="Arial" w:hAnsi="Arial" w:cs="Arial"/>
        </w:rPr>
        <w:t xml:space="preserve">first </w:t>
      </w:r>
      <w:r w:rsidR="00A12FBB">
        <w:rPr>
          <w:rFonts w:ascii="Arial" w:hAnsi="Arial" w:cs="Arial"/>
        </w:rPr>
        <w:t>clumped</w:t>
      </w:r>
      <w:r w:rsidR="00CC79ED">
        <w:rPr>
          <w:rFonts w:ascii="Arial" w:hAnsi="Arial" w:cs="Arial"/>
        </w:rPr>
        <w:t xml:space="preserve"> using the 1000 Genome Phase 3 reference of European ancestry </w:t>
      </w:r>
      <w:r w:rsidR="00A12FBB">
        <w:rPr>
          <w:rFonts w:ascii="Arial" w:hAnsi="Arial" w:cs="Arial"/>
        </w:rPr>
        <w:t>at r</w:t>
      </w:r>
      <w:r w:rsidR="00A12FBB" w:rsidRPr="00F275DE">
        <w:rPr>
          <w:rFonts w:ascii="Arial" w:hAnsi="Arial" w:cs="Arial"/>
          <w:vertAlign w:val="superscript"/>
        </w:rPr>
        <w:t>2</w:t>
      </w:r>
      <w:r w:rsidR="00A12FBB">
        <w:rPr>
          <w:rFonts w:ascii="Arial" w:hAnsi="Arial" w:cs="Arial"/>
        </w:rPr>
        <w:t>&lt;0.6</w:t>
      </w:r>
      <w:r w:rsidR="00DB4CB9">
        <w:rPr>
          <w:rFonts w:ascii="Arial" w:hAnsi="Arial" w:cs="Arial"/>
        </w:rPr>
        <w:t xml:space="preserve"> to identify independent significant SNPs</w:t>
      </w:r>
      <w:r w:rsidR="00172D8E">
        <w:rPr>
          <w:rFonts w:ascii="Arial" w:hAnsi="Arial" w:cs="Arial"/>
        </w:rPr>
        <w:t>. A second clumping at r</w:t>
      </w:r>
      <w:r w:rsidR="00172D8E" w:rsidRPr="00F275DE">
        <w:rPr>
          <w:rFonts w:ascii="Arial" w:hAnsi="Arial" w:cs="Arial"/>
          <w:vertAlign w:val="superscript"/>
        </w:rPr>
        <w:t>2</w:t>
      </w:r>
      <w:r w:rsidR="00172D8E">
        <w:rPr>
          <w:rFonts w:ascii="Arial" w:hAnsi="Arial" w:cs="Arial"/>
        </w:rPr>
        <w:t xml:space="preserve">&lt;0.1 was then performed </w:t>
      </w:r>
      <w:r w:rsidR="002E1894">
        <w:rPr>
          <w:rFonts w:ascii="Arial" w:hAnsi="Arial" w:cs="Arial"/>
        </w:rPr>
        <w:t xml:space="preserve">to pinpoint </w:t>
      </w:r>
      <w:r w:rsidR="009E3ECD">
        <w:rPr>
          <w:rFonts w:ascii="Arial" w:hAnsi="Arial" w:cs="Arial"/>
        </w:rPr>
        <w:t xml:space="preserve">the </w:t>
      </w:r>
      <w:r w:rsidR="002E1894">
        <w:rPr>
          <w:rFonts w:ascii="Arial" w:hAnsi="Arial" w:cs="Arial"/>
        </w:rPr>
        <w:t>lead SNPs.</w:t>
      </w:r>
      <w:r w:rsidR="00CA2ABB">
        <w:rPr>
          <w:rFonts w:ascii="Arial" w:hAnsi="Arial" w:cs="Arial"/>
        </w:rPr>
        <w:t xml:space="preserve"> </w:t>
      </w:r>
    </w:p>
    <w:p w14:paraId="524ACE0A" w14:textId="1C02A93F" w:rsidR="00662124" w:rsidRDefault="007E3CF8" w:rsidP="00CF507E">
      <w:pPr>
        <w:tabs>
          <w:tab w:val="left" w:pos="3780"/>
        </w:tabs>
        <w:spacing w:line="360" w:lineRule="auto"/>
        <w:jc w:val="both"/>
        <w:rPr>
          <w:rFonts w:ascii="Arial" w:hAnsi="Arial" w:cs="Arial"/>
          <w:b/>
          <w:bCs/>
        </w:rPr>
      </w:pPr>
      <w:r w:rsidRPr="007E3CF8">
        <w:rPr>
          <w:rFonts w:ascii="Arial" w:hAnsi="Arial" w:cs="Arial"/>
          <w:b/>
          <w:bCs/>
        </w:rPr>
        <w:t>Novel/known assignment</w:t>
      </w:r>
    </w:p>
    <w:p w14:paraId="00E7F1FE" w14:textId="52694EA2" w:rsidR="00F16D5B" w:rsidRDefault="003A0F79" w:rsidP="00CF507E">
      <w:pPr>
        <w:tabs>
          <w:tab w:val="left" w:pos="3780"/>
        </w:tabs>
        <w:spacing w:line="360" w:lineRule="auto"/>
        <w:jc w:val="both"/>
        <w:rPr>
          <w:rFonts w:ascii="Arial" w:hAnsi="Arial" w:cs="Arial"/>
        </w:rPr>
      </w:pPr>
      <w:r>
        <w:rPr>
          <w:rFonts w:ascii="Arial" w:hAnsi="Arial" w:cs="Arial"/>
        </w:rPr>
        <w:t xml:space="preserve">Known loci were defined </w:t>
      </w:r>
      <w:r w:rsidR="00801D71">
        <w:rPr>
          <w:rFonts w:ascii="Arial" w:hAnsi="Arial" w:cs="Arial"/>
        </w:rPr>
        <w:t xml:space="preserve">as </w:t>
      </w:r>
      <w:r w:rsidR="0078559C" w:rsidRPr="39C04674">
        <w:rPr>
          <w:rFonts w:ascii="Arial" w:hAnsi="Arial" w:cs="Arial"/>
        </w:rPr>
        <w:t>SNPs in linkage disequilibrium (LD) (pairwise r</w:t>
      </w:r>
      <w:r w:rsidR="0078559C" w:rsidRPr="39C04674">
        <w:rPr>
          <w:rFonts w:ascii="Arial" w:hAnsi="Arial" w:cs="Arial"/>
          <w:vertAlign w:val="superscript"/>
        </w:rPr>
        <w:t>2</w:t>
      </w:r>
      <w:r w:rsidR="0078559C" w:rsidRPr="39C04674">
        <w:rPr>
          <w:rFonts w:ascii="Arial" w:hAnsi="Arial" w:cs="Arial"/>
        </w:rPr>
        <w:t xml:space="preserve">≥0.1) with </w:t>
      </w:r>
      <w:r w:rsidR="00801D71">
        <w:rPr>
          <w:rFonts w:ascii="Arial" w:hAnsi="Arial" w:cs="Arial"/>
        </w:rPr>
        <w:t>previously published variants associat</w:t>
      </w:r>
      <w:r w:rsidR="003A3F5B">
        <w:rPr>
          <w:rFonts w:ascii="Arial" w:hAnsi="Arial" w:cs="Arial"/>
        </w:rPr>
        <w:t>ed</w:t>
      </w:r>
      <w:r w:rsidR="00801D71">
        <w:rPr>
          <w:rFonts w:ascii="Arial" w:hAnsi="Arial" w:cs="Arial"/>
        </w:rPr>
        <w:t xml:space="preserve"> with </w:t>
      </w:r>
      <w:r w:rsidR="00CE3A2B" w:rsidRPr="39C04674">
        <w:rPr>
          <w:rFonts w:ascii="Arial" w:hAnsi="Arial" w:cs="Arial"/>
        </w:rPr>
        <w:t>FA</w:t>
      </w:r>
      <w:r w:rsidR="00244BBD">
        <w:rPr>
          <w:rFonts w:ascii="Arial" w:hAnsi="Arial" w:cs="Arial"/>
        </w:rPr>
        <w:t xml:space="preserve"> </w:t>
      </w:r>
      <w:r w:rsidR="0041260C" w:rsidRPr="00046020">
        <w:rPr>
          <w:rFonts w:ascii="Arial" w:hAnsi="Arial" w:cs="Arial"/>
          <w:shd w:val="clear" w:color="auto" w:fill="FFFFFF"/>
        </w:rPr>
        <w:t>or other allergic disease</w:t>
      </w:r>
      <w:r w:rsidR="003A3F5B">
        <w:rPr>
          <w:rFonts w:ascii="Arial" w:hAnsi="Arial" w:cs="Arial"/>
          <w:shd w:val="clear" w:color="auto" w:fill="FFFFFF"/>
        </w:rPr>
        <w:t>s</w:t>
      </w:r>
      <w:r w:rsidR="0041260C" w:rsidRPr="00046020">
        <w:rPr>
          <w:rFonts w:ascii="Arial" w:hAnsi="Arial" w:cs="Arial"/>
          <w:shd w:val="clear" w:color="auto" w:fill="FFFFFF"/>
        </w:rPr>
        <w:t xml:space="preserve"> </w:t>
      </w:r>
      <w:r w:rsidR="007D6422" w:rsidRPr="00046020">
        <w:rPr>
          <w:rFonts w:ascii="Arial" w:hAnsi="Arial" w:cs="Arial"/>
          <w:shd w:val="clear" w:color="auto" w:fill="FFFFFF"/>
        </w:rPr>
        <w:t>(</w:t>
      </w:r>
      <w:r w:rsidR="00E527E3" w:rsidRPr="39C04674">
        <w:rPr>
          <w:rFonts w:ascii="Arial" w:hAnsi="Arial" w:cs="Arial"/>
        </w:rPr>
        <w:t xml:space="preserve">Table </w:t>
      </w:r>
      <w:r w:rsidR="001F09B6" w:rsidRPr="39C04674">
        <w:rPr>
          <w:rFonts w:ascii="Arial" w:hAnsi="Arial" w:cs="Arial"/>
        </w:rPr>
        <w:t>E3</w:t>
      </w:r>
      <w:r w:rsidR="007D6422" w:rsidRPr="00046020">
        <w:rPr>
          <w:rFonts w:ascii="Arial" w:hAnsi="Arial" w:cs="Arial"/>
          <w:shd w:val="clear" w:color="auto" w:fill="FFFFFF"/>
        </w:rPr>
        <w:t>)</w:t>
      </w:r>
      <w:r w:rsidR="00BA391A">
        <w:rPr>
          <w:rFonts w:ascii="Arial" w:hAnsi="Arial" w:cs="Arial"/>
        </w:rPr>
        <w:t>.</w:t>
      </w:r>
      <w:r w:rsidR="009D6579" w:rsidRPr="39C04674">
        <w:rPr>
          <w:rFonts w:ascii="Arial" w:hAnsi="Arial" w:cs="Arial"/>
        </w:rPr>
        <w:t xml:space="preserve"> T</w:t>
      </w:r>
      <w:r w:rsidR="004670DB">
        <w:rPr>
          <w:rFonts w:ascii="Arial" w:hAnsi="Arial" w:cs="Arial"/>
        </w:rPr>
        <w:t>o differentiate between novel and know</w:t>
      </w:r>
      <w:r w:rsidR="00D4729C">
        <w:rPr>
          <w:rFonts w:ascii="Arial" w:hAnsi="Arial" w:cs="Arial"/>
        </w:rPr>
        <w:t>n</w:t>
      </w:r>
      <w:r w:rsidR="004670DB">
        <w:rPr>
          <w:rFonts w:ascii="Arial" w:hAnsi="Arial" w:cs="Arial"/>
        </w:rPr>
        <w:t xml:space="preserve"> </w:t>
      </w:r>
      <w:r w:rsidR="00D65328">
        <w:rPr>
          <w:rFonts w:ascii="Arial" w:hAnsi="Arial" w:cs="Arial"/>
        </w:rPr>
        <w:t>loci, t</w:t>
      </w:r>
      <w:r w:rsidR="009D6579" w:rsidRPr="39C04674">
        <w:rPr>
          <w:rFonts w:ascii="Arial" w:hAnsi="Arial" w:cs="Arial"/>
        </w:rPr>
        <w:t xml:space="preserve">hese </w:t>
      </w:r>
      <w:r w:rsidR="00D65328">
        <w:rPr>
          <w:rFonts w:ascii="Arial" w:hAnsi="Arial" w:cs="Arial"/>
        </w:rPr>
        <w:t>variants</w:t>
      </w:r>
      <w:r w:rsidR="003D2383" w:rsidRPr="39C04674">
        <w:rPr>
          <w:rFonts w:ascii="Arial" w:hAnsi="Arial" w:cs="Arial"/>
        </w:rPr>
        <w:t xml:space="preserve"> </w:t>
      </w:r>
      <w:r w:rsidR="009D6579" w:rsidRPr="39C04674">
        <w:rPr>
          <w:rFonts w:ascii="Arial" w:hAnsi="Arial" w:cs="Arial"/>
        </w:rPr>
        <w:t>were also tested for the association with all definitions of FA in</w:t>
      </w:r>
      <w:r w:rsidR="00C221E3" w:rsidRPr="39C04674">
        <w:rPr>
          <w:rFonts w:ascii="Arial" w:hAnsi="Arial" w:cs="Arial"/>
        </w:rPr>
        <w:t xml:space="preserve"> </w:t>
      </w:r>
      <w:r w:rsidR="533ED239" w:rsidRPr="39C04674">
        <w:rPr>
          <w:rFonts w:ascii="Arial" w:hAnsi="Arial" w:cs="Arial"/>
        </w:rPr>
        <w:t xml:space="preserve">the </w:t>
      </w:r>
      <w:r w:rsidR="00C221E3" w:rsidRPr="39C04674">
        <w:rPr>
          <w:rFonts w:ascii="Arial" w:hAnsi="Arial" w:cs="Arial"/>
        </w:rPr>
        <w:t>discovery set</w:t>
      </w:r>
      <w:r w:rsidR="0096643D">
        <w:rPr>
          <w:rFonts w:ascii="Arial" w:hAnsi="Arial" w:cs="Arial"/>
        </w:rPr>
        <w:t xml:space="preserve"> </w:t>
      </w:r>
      <w:r w:rsidR="0096643D" w:rsidRPr="0096643D">
        <w:rPr>
          <w:rFonts w:ascii="Arial" w:hAnsi="Arial" w:cs="Arial"/>
        </w:rPr>
        <w:t>with a nominal p-value threshold of p&lt;0.05.</w:t>
      </w:r>
    </w:p>
    <w:p w14:paraId="0E65DC67" w14:textId="1D5B6883" w:rsidR="00256441" w:rsidRDefault="00A45A0A" w:rsidP="00CF507E">
      <w:pPr>
        <w:tabs>
          <w:tab w:val="left" w:pos="3780"/>
        </w:tabs>
        <w:spacing w:line="360" w:lineRule="auto"/>
        <w:jc w:val="both"/>
        <w:rPr>
          <w:rFonts w:ascii="Arial" w:hAnsi="Arial" w:cs="Arial"/>
          <w:b/>
          <w:bCs/>
        </w:rPr>
      </w:pPr>
      <w:r>
        <w:rPr>
          <w:rFonts w:ascii="Arial" w:hAnsi="Arial" w:cs="Arial"/>
          <w:b/>
          <w:bCs/>
        </w:rPr>
        <w:t>Replication</w:t>
      </w:r>
    </w:p>
    <w:p w14:paraId="25596457" w14:textId="465F0B96" w:rsidR="00C456F2" w:rsidRDefault="003A3F5B" w:rsidP="00CF507E">
      <w:pPr>
        <w:tabs>
          <w:tab w:val="left" w:pos="3780"/>
        </w:tabs>
        <w:spacing w:line="360" w:lineRule="auto"/>
        <w:jc w:val="both"/>
        <w:rPr>
          <w:rFonts w:ascii="Arial" w:hAnsi="Arial" w:cs="Arial"/>
        </w:rPr>
      </w:pPr>
      <w:r>
        <w:rPr>
          <w:rFonts w:ascii="Arial" w:hAnsi="Arial" w:cs="Arial"/>
        </w:rPr>
        <w:t>I</w:t>
      </w:r>
      <w:r w:rsidR="0078559C" w:rsidRPr="1370994C">
        <w:rPr>
          <w:rFonts w:ascii="Arial" w:hAnsi="Arial" w:cs="Arial"/>
        </w:rPr>
        <w:t>dentified</w:t>
      </w:r>
      <w:r w:rsidR="00744717" w:rsidRPr="1370994C">
        <w:rPr>
          <w:rFonts w:ascii="Arial" w:hAnsi="Arial" w:cs="Arial"/>
        </w:rPr>
        <w:t xml:space="preserve"> lead variants </w:t>
      </w:r>
      <w:r w:rsidR="005108DC" w:rsidRPr="1370994C">
        <w:rPr>
          <w:rFonts w:ascii="Arial" w:hAnsi="Arial" w:cs="Arial"/>
        </w:rPr>
        <w:t xml:space="preserve">from </w:t>
      </w:r>
      <w:r w:rsidR="009B1632">
        <w:rPr>
          <w:rFonts w:ascii="Arial" w:hAnsi="Arial" w:cs="Arial"/>
        </w:rPr>
        <w:t xml:space="preserve">the </w:t>
      </w:r>
      <w:r w:rsidR="005108DC" w:rsidRPr="1370994C">
        <w:rPr>
          <w:rFonts w:ascii="Arial" w:hAnsi="Arial" w:cs="Arial"/>
        </w:rPr>
        <w:t xml:space="preserve">discovery </w:t>
      </w:r>
      <w:r w:rsidR="006817F9" w:rsidRPr="1370994C">
        <w:rPr>
          <w:rFonts w:ascii="Arial" w:hAnsi="Arial" w:cs="Arial"/>
        </w:rPr>
        <w:t>were taken forward for replication.</w:t>
      </w:r>
      <w:r w:rsidR="00404EF1" w:rsidRPr="1370994C">
        <w:rPr>
          <w:rFonts w:ascii="Arial" w:hAnsi="Arial" w:cs="Arial"/>
        </w:rPr>
        <w:t xml:space="preserve"> </w:t>
      </w:r>
      <w:r w:rsidR="00B31FEE" w:rsidRPr="1370994C">
        <w:rPr>
          <w:rFonts w:ascii="Arial" w:hAnsi="Arial" w:cs="Arial"/>
        </w:rPr>
        <w:t>E</w:t>
      </w:r>
      <w:r w:rsidR="001B15A5" w:rsidRPr="1370994C">
        <w:rPr>
          <w:rFonts w:ascii="Arial" w:hAnsi="Arial" w:cs="Arial"/>
        </w:rPr>
        <w:t>xternal</w:t>
      </w:r>
      <w:r w:rsidR="005300F5" w:rsidRPr="1370994C">
        <w:rPr>
          <w:rFonts w:ascii="Arial" w:hAnsi="Arial" w:cs="Arial"/>
        </w:rPr>
        <w:t xml:space="preserve"> replication</w:t>
      </w:r>
      <w:r w:rsidR="00DA2DE6" w:rsidRPr="1370994C">
        <w:rPr>
          <w:rFonts w:ascii="Arial" w:hAnsi="Arial" w:cs="Arial"/>
        </w:rPr>
        <w:t xml:space="preserve"> </w:t>
      </w:r>
      <w:r w:rsidR="00A462F1">
        <w:rPr>
          <w:rFonts w:ascii="Arial" w:hAnsi="Arial" w:cs="Arial"/>
        </w:rPr>
        <w:t xml:space="preserve">using additional cohorts </w:t>
      </w:r>
      <w:r w:rsidR="001B15A5" w:rsidRPr="1370994C">
        <w:rPr>
          <w:rFonts w:ascii="Arial" w:hAnsi="Arial" w:cs="Arial"/>
        </w:rPr>
        <w:t>was</w:t>
      </w:r>
      <w:r w:rsidR="00DA2DE6" w:rsidRPr="1370994C">
        <w:rPr>
          <w:rFonts w:ascii="Arial" w:hAnsi="Arial" w:cs="Arial"/>
        </w:rPr>
        <w:t xml:space="preserve"> performed </w:t>
      </w:r>
      <w:r w:rsidR="00B174B3" w:rsidRPr="1370994C">
        <w:rPr>
          <w:rFonts w:ascii="Arial" w:hAnsi="Arial" w:cs="Arial"/>
        </w:rPr>
        <w:t>in</w:t>
      </w:r>
      <w:r w:rsidR="00372660" w:rsidRPr="1370994C">
        <w:rPr>
          <w:rFonts w:ascii="Arial" w:hAnsi="Arial" w:cs="Arial"/>
        </w:rPr>
        <w:t xml:space="preserve"> </w:t>
      </w:r>
      <w:r w:rsidR="00DA2DE6" w:rsidRPr="1370994C">
        <w:rPr>
          <w:rFonts w:ascii="Arial" w:hAnsi="Arial" w:cs="Arial"/>
        </w:rPr>
        <w:t xml:space="preserve">a) self-reported </w:t>
      </w:r>
      <w:r w:rsidR="00CE3A2B" w:rsidRPr="1370994C">
        <w:rPr>
          <w:rFonts w:ascii="Arial" w:hAnsi="Arial" w:cs="Arial"/>
        </w:rPr>
        <w:t>FA</w:t>
      </w:r>
      <w:r w:rsidR="00DA2DE6" w:rsidRPr="1370994C">
        <w:rPr>
          <w:rFonts w:ascii="Arial" w:hAnsi="Arial" w:cs="Arial"/>
        </w:rPr>
        <w:t xml:space="preserve"> in adults, b) doctors-diagnosed </w:t>
      </w:r>
      <w:r w:rsidR="00CE3A2B" w:rsidRPr="1370994C">
        <w:rPr>
          <w:rFonts w:ascii="Arial" w:hAnsi="Arial" w:cs="Arial"/>
        </w:rPr>
        <w:t>FA</w:t>
      </w:r>
      <w:r w:rsidR="00DA2DE6" w:rsidRPr="1370994C">
        <w:rPr>
          <w:rFonts w:ascii="Arial" w:hAnsi="Arial" w:cs="Arial"/>
        </w:rPr>
        <w:t xml:space="preserve"> in adults</w:t>
      </w:r>
      <w:r w:rsidR="00070952" w:rsidRPr="1370994C">
        <w:rPr>
          <w:rFonts w:ascii="Arial" w:hAnsi="Arial" w:cs="Arial"/>
        </w:rPr>
        <w:t xml:space="preserve">, </w:t>
      </w:r>
      <w:r w:rsidR="00EF62FB" w:rsidRPr="1370994C">
        <w:rPr>
          <w:rFonts w:ascii="Arial" w:hAnsi="Arial" w:cs="Arial"/>
        </w:rPr>
        <w:t>and</w:t>
      </w:r>
      <w:r w:rsidR="00DA2DE6" w:rsidRPr="1370994C">
        <w:rPr>
          <w:rFonts w:ascii="Arial" w:hAnsi="Arial" w:cs="Arial"/>
        </w:rPr>
        <w:t xml:space="preserve"> c</w:t>
      </w:r>
      <w:r w:rsidR="00372660" w:rsidRPr="1370994C">
        <w:rPr>
          <w:rFonts w:ascii="Arial" w:hAnsi="Arial" w:cs="Arial"/>
        </w:rPr>
        <w:t>) food-specific sensitization</w:t>
      </w:r>
      <w:r w:rsidR="00DA2DE6" w:rsidRPr="1370994C">
        <w:rPr>
          <w:rFonts w:ascii="Arial" w:hAnsi="Arial" w:cs="Arial"/>
        </w:rPr>
        <w:t xml:space="preserve"> in children</w:t>
      </w:r>
      <w:r w:rsidR="00EF62FB" w:rsidRPr="1370994C">
        <w:rPr>
          <w:rFonts w:ascii="Arial" w:hAnsi="Arial" w:cs="Arial"/>
        </w:rPr>
        <w:t xml:space="preserve">. </w:t>
      </w:r>
      <w:r w:rsidR="000E16DF" w:rsidRPr="1370994C">
        <w:rPr>
          <w:rFonts w:ascii="Arial" w:hAnsi="Arial" w:cs="Arial"/>
        </w:rPr>
        <w:t>Additionally,</w:t>
      </w:r>
      <w:r w:rsidR="000D035D" w:rsidRPr="1370994C">
        <w:rPr>
          <w:rFonts w:ascii="Arial" w:hAnsi="Arial" w:cs="Arial"/>
        </w:rPr>
        <w:t xml:space="preserve"> </w:t>
      </w:r>
      <w:r w:rsidR="001C1674" w:rsidRPr="1370994C">
        <w:rPr>
          <w:rFonts w:ascii="Arial" w:hAnsi="Arial" w:cs="Arial"/>
        </w:rPr>
        <w:t>a validation study</w:t>
      </w:r>
      <w:r w:rsidR="00FB029D" w:rsidRPr="1370994C">
        <w:rPr>
          <w:rFonts w:ascii="Arial" w:hAnsi="Arial" w:cs="Arial"/>
        </w:rPr>
        <w:t xml:space="preserve"> </w:t>
      </w:r>
      <w:r w:rsidR="00AB3E94" w:rsidRPr="1370994C">
        <w:rPr>
          <w:rFonts w:ascii="Arial" w:hAnsi="Arial" w:cs="Arial"/>
        </w:rPr>
        <w:t xml:space="preserve">was carried out in an independent sample of children with </w:t>
      </w:r>
      <w:r w:rsidR="00113076">
        <w:rPr>
          <w:rFonts w:ascii="Arial" w:hAnsi="Arial" w:cs="Arial"/>
        </w:rPr>
        <w:t>OFC-confirmed FA</w:t>
      </w:r>
      <w:r w:rsidR="00FF0545">
        <w:rPr>
          <w:rFonts w:ascii="Arial" w:hAnsi="Arial" w:cs="Arial"/>
        </w:rPr>
        <w:t xml:space="preserve"> </w:t>
      </w:r>
      <w:r w:rsidR="0063382C" w:rsidRPr="1370994C">
        <w:rPr>
          <w:rFonts w:ascii="Arial" w:hAnsi="Arial" w:cs="Arial"/>
        </w:rPr>
        <w:t>(</w:t>
      </w:r>
      <w:r w:rsidR="00E527E3" w:rsidRPr="1370994C">
        <w:rPr>
          <w:rFonts w:ascii="Arial" w:hAnsi="Arial" w:cs="Arial"/>
        </w:rPr>
        <w:t>Table</w:t>
      </w:r>
      <w:r w:rsidR="00317FDF" w:rsidRPr="1370994C">
        <w:rPr>
          <w:rFonts w:ascii="Arial" w:hAnsi="Arial" w:cs="Arial"/>
        </w:rPr>
        <w:t xml:space="preserve"> </w:t>
      </w:r>
      <w:r w:rsidR="00E527E3" w:rsidRPr="1370994C">
        <w:rPr>
          <w:rFonts w:ascii="Arial" w:hAnsi="Arial" w:cs="Arial"/>
        </w:rPr>
        <w:t>E</w:t>
      </w:r>
      <w:r w:rsidR="00961369" w:rsidRPr="1370994C">
        <w:rPr>
          <w:rFonts w:ascii="Arial" w:hAnsi="Arial" w:cs="Arial"/>
        </w:rPr>
        <w:t>2</w:t>
      </w:r>
      <w:r w:rsidR="00BF11B1" w:rsidRPr="1370994C">
        <w:rPr>
          <w:rFonts w:ascii="Arial" w:hAnsi="Arial" w:cs="Arial"/>
        </w:rPr>
        <w:t xml:space="preserve">, </w:t>
      </w:r>
      <w:r w:rsidR="00E527E3" w:rsidRPr="1370994C">
        <w:rPr>
          <w:rFonts w:ascii="Arial" w:hAnsi="Arial" w:cs="Arial"/>
        </w:rPr>
        <w:t>E</w:t>
      </w:r>
      <w:r w:rsidR="00317FDF" w:rsidRPr="1370994C">
        <w:rPr>
          <w:rFonts w:ascii="Arial" w:hAnsi="Arial" w:cs="Arial"/>
        </w:rPr>
        <w:t>4</w:t>
      </w:r>
      <w:r w:rsidR="00BF11B1" w:rsidRPr="1370994C">
        <w:rPr>
          <w:rFonts w:ascii="Arial" w:hAnsi="Arial" w:cs="Arial"/>
        </w:rPr>
        <w:t>)</w:t>
      </w:r>
      <w:r w:rsidR="0096643D">
        <w:rPr>
          <w:rFonts w:ascii="Arial" w:hAnsi="Arial" w:cs="Arial"/>
        </w:rPr>
        <w:t xml:space="preserve"> </w:t>
      </w:r>
      <w:r w:rsidR="0096643D" w:rsidRPr="0096643D">
        <w:rPr>
          <w:rFonts w:ascii="Arial" w:hAnsi="Arial" w:cs="Arial"/>
        </w:rPr>
        <w:t>and applied a Bonferroni-corrected alpha threshold</w:t>
      </w:r>
      <w:r w:rsidR="00317FDF" w:rsidRPr="1370994C">
        <w:rPr>
          <w:rFonts w:ascii="Arial" w:hAnsi="Arial" w:cs="Arial"/>
        </w:rPr>
        <w:t>.</w:t>
      </w:r>
    </w:p>
    <w:p w14:paraId="5C07A11D" w14:textId="54AC1C78" w:rsidR="00662124" w:rsidRPr="00662124" w:rsidRDefault="00662124" w:rsidP="00CF507E">
      <w:pPr>
        <w:tabs>
          <w:tab w:val="left" w:pos="3780"/>
        </w:tabs>
        <w:spacing w:line="360" w:lineRule="auto"/>
        <w:jc w:val="both"/>
        <w:rPr>
          <w:rFonts w:ascii="Arial" w:hAnsi="Arial" w:cs="Arial"/>
          <w:b/>
          <w:bCs/>
        </w:rPr>
      </w:pPr>
      <w:r w:rsidRPr="00662124">
        <w:rPr>
          <w:rFonts w:ascii="Arial" w:hAnsi="Arial" w:cs="Arial"/>
          <w:b/>
          <w:bCs/>
        </w:rPr>
        <w:t>Conditional analysis</w:t>
      </w:r>
    </w:p>
    <w:p w14:paraId="27B3BC8F" w14:textId="7932AFFB" w:rsidR="000A4BD4" w:rsidRDefault="00D71E7A" w:rsidP="00CF507E">
      <w:pPr>
        <w:tabs>
          <w:tab w:val="left" w:pos="3780"/>
        </w:tabs>
        <w:spacing w:line="360" w:lineRule="auto"/>
        <w:jc w:val="both"/>
        <w:rPr>
          <w:rFonts w:ascii="Arial" w:hAnsi="Arial" w:cs="Arial"/>
        </w:rPr>
      </w:pPr>
      <w:r>
        <w:rPr>
          <w:rFonts w:ascii="Arial" w:hAnsi="Arial" w:cs="Arial"/>
        </w:rPr>
        <w:t>Independent association signals were identified among the significant genetic variants through conditional analyses, performed using GCTA-COJO and summary statistics from the meta-analysis and LD correlations between SNPs</w:t>
      </w:r>
      <w:r w:rsidR="000A4BD4" w:rsidRPr="39C04674">
        <w:rPr>
          <w:rFonts w:ascii="Arial" w:hAnsi="Arial" w:cs="Arial"/>
        </w:rPr>
        <w:t xml:space="preserve">. </w:t>
      </w:r>
      <w:r w:rsidR="00876025">
        <w:rPr>
          <w:rFonts w:ascii="Arial" w:hAnsi="Arial" w:cs="Arial"/>
        </w:rPr>
        <w:t xml:space="preserve">A </w:t>
      </w:r>
      <w:r w:rsidR="000A4BD4" w:rsidRPr="000A4BD4">
        <w:rPr>
          <w:rFonts w:ascii="Arial" w:hAnsi="Arial" w:cs="Arial"/>
        </w:rPr>
        <w:t>LD correlation</w:t>
      </w:r>
      <w:r w:rsidR="00876025">
        <w:rPr>
          <w:rFonts w:ascii="Arial" w:hAnsi="Arial" w:cs="Arial"/>
        </w:rPr>
        <w:t xml:space="preserve"> matrix</w:t>
      </w:r>
      <w:r w:rsidR="000A4BD4" w:rsidRPr="000A4BD4">
        <w:rPr>
          <w:rFonts w:ascii="Arial" w:hAnsi="Arial" w:cs="Arial"/>
        </w:rPr>
        <w:t xml:space="preserve"> </w:t>
      </w:r>
      <w:r w:rsidR="00283FA9">
        <w:rPr>
          <w:rFonts w:ascii="Arial" w:hAnsi="Arial" w:cs="Arial"/>
        </w:rPr>
        <w:t>was</w:t>
      </w:r>
      <w:r w:rsidR="00DF77E6" w:rsidRPr="000A4BD4">
        <w:rPr>
          <w:rFonts w:ascii="Arial" w:hAnsi="Arial" w:cs="Arial"/>
        </w:rPr>
        <w:t xml:space="preserve"> </w:t>
      </w:r>
      <w:r w:rsidR="000A4BD4" w:rsidRPr="000A4BD4">
        <w:rPr>
          <w:rFonts w:ascii="Arial" w:hAnsi="Arial" w:cs="Arial"/>
        </w:rPr>
        <w:t xml:space="preserve">estimated </w:t>
      </w:r>
      <w:r w:rsidR="00283FA9">
        <w:rPr>
          <w:rFonts w:ascii="Arial" w:hAnsi="Arial" w:cs="Arial"/>
        </w:rPr>
        <w:t>based on</w:t>
      </w:r>
      <w:r w:rsidR="00283FA9" w:rsidRPr="000A4BD4">
        <w:rPr>
          <w:rFonts w:ascii="Arial" w:hAnsi="Arial" w:cs="Arial"/>
        </w:rPr>
        <w:t xml:space="preserve"> </w:t>
      </w:r>
      <w:r w:rsidR="000A4BD4" w:rsidRPr="000A4BD4">
        <w:rPr>
          <w:rFonts w:ascii="Arial" w:hAnsi="Arial" w:cs="Arial"/>
        </w:rPr>
        <w:t xml:space="preserve">a subgroup of </w:t>
      </w:r>
      <w:r w:rsidR="00BC231D">
        <w:rPr>
          <w:rFonts w:ascii="Arial" w:hAnsi="Arial" w:cs="Arial"/>
        </w:rPr>
        <w:t xml:space="preserve">the </w:t>
      </w:r>
      <w:r w:rsidR="000A4BD4" w:rsidRPr="000A4BD4">
        <w:rPr>
          <w:rFonts w:ascii="Arial" w:hAnsi="Arial" w:cs="Arial"/>
        </w:rPr>
        <w:t xml:space="preserve">Lifelines cohort </w:t>
      </w:r>
      <w:r w:rsidR="005C6CED">
        <w:rPr>
          <w:rFonts w:ascii="Arial" w:hAnsi="Arial" w:cs="Arial"/>
        </w:rPr>
        <w:fldChar w:fldCharType="begin"/>
      </w:r>
      <w:r w:rsidR="00FB1DED">
        <w:rPr>
          <w:rFonts w:ascii="Arial" w:hAnsi="Arial" w:cs="Arial"/>
        </w:rPr>
        <w:instrText xml:space="preserve"> ADDIN EN.CITE &lt;EndNote&gt;&lt;Cite&gt;&lt;Author&gt;Sijtsma&lt;/Author&gt;&lt;Year&gt;2022&lt;/Year&gt;&lt;RecNum&gt;161&lt;/RecNum&gt;&lt;DisplayText&gt;(27)&lt;/DisplayText&gt;&lt;record&gt;&lt;rec-number&gt;161&lt;/rec-number&gt;&lt;foreign-keys&gt;&lt;key app="EN" db-id="x2e2aerx7txz2xe0z5txsf59tp5fs0dppx05" timestamp="1760616914"&gt;161&lt;/key&gt;&lt;/foreign-keys&gt;&lt;ref-type name="Journal Article"&gt;17&lt;/ref-type&gt;&lt;contributors&gt;&lt;authors&gt;&lt;author&gt;Sijtsma, A.&lt;/author&gt;&lt;author&gt;Rienks, J.&lt;/author&gt;&lt;author&gt;van der Harst, P.&lt;/author&gt;&lt;author&gt;Navis, G.&lt;/author&gt;&lt;author&gt;Rosmalen, J. G. M.&lt;/author&gt;&lt;author&gt;Dotinga, A.&lt;/author&gt;&lt;/authors&gt;&lt;/contributors&gt;&lt;auth-address&gt;Lifelines Cohort Study, Roden, The Netherlands.&amp;#xD;Department of Cardiology, University Medical Centre Utrecht, Utrecht, The Netherlands.&amp;#xD;Department of Cardiology, University Medical Center Groningen, Groningen, The Netherlands.&amp;#xD;Department of Nephrology, University Medical Center Groningen, Groningen, The Netherlands.&amp;#xD;Departments of Psychiatry and Internal Medicine, University Medical Center Groningen, Groningen, The Netherlands.&lt;/auth-address&gt;&lt;titles&gt;&lt;title&gt;Cohort Profile Update: Lifelines, a three-generation cohort study and biobank&lt;/title&gt;&lt;secondary-title&gt;Int J Epidemiol&lt;/secondary-title&gt;&lt;/titles&gt;&lt;periodical&gt;&lt;full-title&gt;Int J Epidemiol&lt;/full-title&gt;&lt;/periodical&gt;&lt;pages&gt;e295-e302&lt;/pages&gt;&lt;volume&gt;51&lt;/volume&gt;&lt;number&gt;5&lt;/number&gt;&lt;keywords&gt;&lt;keyword&gt;*Biological Specimen Banks&lt;/keyword&gt;&lt;keyword&gt;Cohort Studies&lt;/keyword&gt;&lt;keyword&gt;Humans&lt;/keyword&gt;&lt;keyword&gt;*Life Style&lt;/keyword&gt;&lt;/keywords&gt;&lt;dates&gt;&lt;year&gt;2022&lt;/year&gt;&lt;pub-dates&gt;&lt;date&gt;Oct 13&lt;/date&gt;&lt;/pub-dates&gt;&lt;/dates&gt;&lt;isbn&gt;0300-5771 (Print)&amp;#xD;0300-5771&lt;/isbn&gt;&lt;accession-num&gt;34897450&lt;/accession-num&gt;&lt;urls&gt;&lt;/urls&gt;&lt;custom2&gt;PMC9558073&lt;/custom2&gt;&lt;electronic-resource-num&gt;10.1093/ije/dyab257&lt;/electronic-resource-num&gt;&lt;remote-database-provider&gt;NLM&lt;/remote-database-provider&gt;&lt;language&gt;eng&lt;/language&gt;&lt;/record&gt;&lt;/Cite&gt;&lt;/EndNote&gt;</w:instrText>
      </w:r>
      <w:r w:rsidR="005C6CED">
        <w:rPr>
          <w:rFonts w:ascii="Arial" w:hAnsi="Arial" w:cs="Arial"/>
        </w:rPr>
        <w:fldChar w:fldCharType="separate"/>
      </w:r>
      <w:r w:rsidR="00FB1DED">
        <w:rPr>
          <w:rFonts w:ascii="Arial" w:hAnsi="Arial" w:cs="Arial"/>
          <w:noProof/>
        </w:rPr>
        <w:t>(27)</w:t>
      </w:r>
      <w:r w:rsidR="005C6CED">
        <w:rPr>
          <w:rFonts w:ascii="Arial" w:hAnsi="Arial" w:cs="Arial"/>
        </w:rPr>
        <w:fldChar w:fldCharType="end"/>
      </w:r>
      <w:r w:rsidR="005C6CED">
        <w:rPr>
          <w:rFonts w:ascii="Arial" w:hAnsi="Arial" w:cs="Arial"/>
        </w:rPr>
        <w:t xml:space="preserve"> </w:t>
      </w:r>
      <w:r w:rsidR="000A4BD4" w:rsidRPr="000A4BD4">
        <w:rPr>
          <w:rFonts w:ascii="Arial" w:hAnsi="Arial" w:cs="Arial"/>
        </w:rPr>
        <w:t>that was not used for meta-analysis. We excluded one individual from each pair with a genetic relatedness (IBD) above 0.1875, retaining 9</w:t>
      </w:r>
      <w:r w:rsidR="00BC231D">
        <w:rPr>
          <w:rFonts w:ascii="Arial" w:hAnsi="Arial" w:cs="Arial"/>
        </w:rPr>
        <w:t>,</w:t>
      </w:r>
      <w:r w:rsidR="000A4BD4" w:rsidRPr="000A4BD4">
        <w:rPr>
          <w:rFonts w:ascii="Arial" w:hAnsi="Arial" w:cs="Arial"/>
        </w:rPr>
        <w:t>027 unrelated individuals</w:t>
      </w:r>
      <w:r w:rsidR="00E00F87">
        <w:rPr>
          <w:rFonts w:ascii="Arial" w:hAnsi="Arial" w:cs="Arial"/>
        </w:rPr>
        <w:t xml:space="preserve"> of the Lifelines </w:t>
      </w:r>
      <w:proofErr w:type="spellStart"/>
      <w:r w:rsidR="00E00F87">
        <w:rPr>
          <w:rFonts w:ascii="Arial" w:hAnsi="Arial" w:cs="Arial"/>
        </w:rPr>
        <w:t>sub</w:t>
      </w:r>
      <w:r w:rsidR="00F46EDE">
        <w:rPr>
          <w:rFonts w:ascii="Arial" w:hAnsi="Arial" w:cs="Arial"/>
        </w:rPr>
        <w:t>cohort</w:t>
      </w:r>
      <w:proofErr w:type="spellEnd"/>
      <w:r w:rsidR="000A4BD4" w:rsidRPr="000A4BD4">
        <w:rPr>
          <w:rFonts w:ascii="Arial" w:hAnsi="Arial" w:cs="Arial"/>
        </w:rPr>
        <w:t>.</w:t>
      </w:r>
      <w:r w:rsidR="00556A1A" w:rsidRPr="00556A1A">
        <w:rPr>
          <w:rFonts w:ascii="Arial" w:hAnsi="Arial" w:cs="Arial"/>
        </w:rPr>
        <w:t xml:space="preserve"> </w:t>
      </w:r>
      <w:r w:rsidR="00556A1A" w:rsidRPr="000A4BD4">
        <w:rPr>
          <w:rFonts w:ascii="Arial" w:hAnsi="Arial" w:cs="Arial"/>
        </w:rPr>
        <w:t>LD correlations were disregarded for SNPs over 20Mb apart or on different chromosomes to avoid sample overlap in subsequent analyses.</w:t>
      </w:r>
      <w:r w:rsidR="0096643D" w:rsidRPr="0096643D">
        <w:t xml:space="preserve"> </w:t>
      </w:r>
      <w:r w:rsidR="0096643D">
        <w:rPr>
          <w:rFonts w:ascii="Arial" w:hAnsi="Arial" w:cs="Arial"/>
        </w:rPr>
        <w:t>S</w:t>
      </w:r>
      <w:r w:rsidR="0096643D" w:rsidRPr="0096643D">
        <w:rPr>
          <w:rFonts w:ascii="Arial" w:hAnsi="Arial" w:cs="Arial"/>
        </w:rPr>
        <w:t>uggestive significance</w:t>
      </w:r>
      <w:r w:rsidR="0096643D">
        <w:rPr>
          <w:rFonts w:ascii="Arial" w:hAnsi="Arial" w:cs="Arial"/>
        </w:rPr>
        <w:t xml:space="preserve"> threshold</w:t>
      </w:r>
      <w:r w:rsidR="000A4BD4" w:rsidRPr="000A4BD4">
        <w:rPr>
          <w:rFonts w:ascii="Arial" w:hAnsi="Arial" w:cs="Arial"/>
        </w:rPr>
        <w:t xml:space="preserve"> (</w:t>
      </w:r>
      <w:r w:rsidR="000A4BD4" w:rsidRPr="00F16D5B">
        <w:rPr>
          <w:rFonts w:ascii="Arial" w:hAnsi="Arial" w:cs="Arial"/>
        </w:rPr>
        <w:t>p-value&lt;</w:t>
      </w:r>
      <w:r w:rsidR="000A4BD4">
        <w:rPr>
          <w:rFonts w:ascii="Arial" w:hAnsi="Arial" w:cs="Arial"/>
        </w:rPr>
        <w:t>1</w:t>
      </w:r>
      <w:r w:rsidR="000A4BD4" w:rsidRPr="00F16D5B">
        <w:rPr>
          <w:rFonts w:ascii="Arial" w:hAnsi="Arial" w:cs="Arial"/>
        </w:rPr>
        <w:t>×10</w:t>
      </w:r>
      <w:r w:rsidR="000A4BD4" w:rsidRPr="00D00A39">
        <w:rPr>
          <w:rFonts w:ascii="Arial" w:hAnsi="Arial" w:cs="Arial"/>
          <w:vertAlign w:val="superscript"/>
        </w:rPr>
        <w:t>−6</w:t>
      </w:r>
      <w:r w:rsidR="000A4BD4" w:rsidRPr="000A4BD4">
        <w:rPr>
          <w:rFonts w:ascii="Arial" w:hAnsi="Arial" w:cs="Arial"/>
        </w:rPr>
        <w:t xml:space="preserve">) </w:t>
      </w:r>
      <w:r w:rsidR="00CD626E">
        <w:rPr>
          <w:rFonts w:ascii="Arial" w:hAnsi="Arial" w:cs="Arial"/>
        </w:rPr>
        <w:t>w</w:t>
      </w:r>
      <w:r w:rsidR="00D90737">
        <w:rPr>
          <w:rFonts w:ascii="Arial" w:hAnsi="Arial" w:cs="Arial"/>
        </w:rPr>
        <w:t>as</w:t>
      </w:r>
      <w:r w:rsidR="00CD626E">
        <w:rPr>
          <w:rFonts w:ascii="Arial" w:hAnsi="Arial" w:cs="Arial"/>
        </w:rPr>
        <w:t xml:space="preserve"> applied </w:t>
      </w:r>
      <w:r w:rsidR="000A4BD4" w:rsidRPr="000A4BD4">
        <w:rPr>
          <w:rFonts w:ascii="Arial" w:hAnsi="Arial" w:cs="Arial"/>
        </w:rPr>
        <w:t xml:space="preserve">for </w:t>
      </w:r>
      <w:r w:rsidR="00D90737">
        <w:rPr>
          <w:rFonts w:ascii="Arial" w:hAnsi="Arial" w:cs="Arial"/>
        </w:rPr>
        <w:t xml:space="preserve">the </w:t>
      </w:r>
      <w:r w:rsidR="000A4BD4" w:rsidRPr="000A4BD4">
        <w:rPr>
          <w:rFonts w:ascii="Arial" w:hAnsi="Arial" w:cs="Arial"/>
        </w:rPr>
        <w:t>SNP selection</w:t>
      </w:r>
      <w:r w:rsidR="00556A1A">
        <w:rPr>
          <w:rFonts w:ascii="Arial" w:hAnsi="Arial" w:cs="Arial"/>
        </w:rPr>
        <w:t>.</w:t>
      </w:r>
    </w:p>
    <w:p w14:paraId="09F90ED5" w14:textId="16928685" w:rsidR="00007EF9" w:rsidRDefault="00007EF9" w:rsidP="00CF507E">
      <w:pPr>
        <w:tabs>
          <w:tab w:val="left" w:pos="3780"/>
        </w:tabs>
        <w:spacing w:line="360" w:lineRule="auto"/>
        <w:jc w:val="both"/>
        <w:rPr>
          <w:rFonts w:ascii="Arial" w:hAnsi="Arial" w:cs="Arial"/>
          <w:b/>
          <w:bCs/>
        </w:rPr>
      </w:pPr>
      <w:r w:rsidRPr="00007EF9">
        <w:rPr>
          <w:rFonts w:ascii="Arial" w:hAnsi="Arial" w:cs="Arial"/>
          <w:b/>
          <w:bCs/>
        </w:rPr>
        <w:t>Linkage disequilibrium score regression</w:t>
      </w:r>
      <w:r w:rsidR="00DE7EE0">
        <w:rPr>
          <w:rFonts w:ascii="Arial" w:hAnsi="Arial" w:cs="Arial"/>
          <w:b/>
          <w:bCs/>
        </w:rPr>
        <w:t xml:space="preserve"> for heritability estimation</w:t>
      </w:r>
    </w:p>
    <w:p w14:paraId="7B1176D4" w14:textId="2759309D" w:rsidR="00007EF9" w:rsidRDefault="6758F344" w:rsidP="55CBA23D">
      <w:pPr>
        <w:tabs>
          <w:tab w:val="left" w:pos="3780"/>
        </w:tabs>
        <w:spacing w:line="360" w:lineRule="auto"/>
        <w:jc w:val="both"/>
        <w:rPr>
          <w:rFonts w:ascii="Aptos" w:eastAsia="Aptos" w:hAnsi="Aptos" w:cs="Aptos"/>
          <w:sz w:val="24"/>
          <w:szCs w:val="24"/>
          <w:lang w:val="en-GB"/>
        </w:rPr>
      </w:pPr>
      <w:r>
        <w:rPr>
          <w:rFonts w:ascii="Arial" w:hAnsi="Arial" w:cs="Arial"/>
        </w:rPr>
        <w:t>We used t</w:t>
      </w:r>
      <w:r w:rsidR="77B78715">
        <w:rPr>
          <w:rFonts w:ascii="Arial" w:hAnsi="Arial" w:cs="Arial"/>
        </w:rPr>
        <w:t>he l</w:t>
      </w:r>
      <w:r w:rsidR="0A0D95D5" w:rsidRPr="00E3704B">
        <w:rPr>
          <w:rFonts w:ascii="Arial" w:hAnsi="Arial" w:cs="Arial"/>
        </w:rPr>
        <w:t xml:space="preserve">inkage disequilibrium score regression (LDSC) </w:t>
      </w:r>
      <w:r>
        <w:rPr>
          <w:rFonts w:ascii="Arial" w:hAnsi="Arial" w:cs="Arial"/>
        </w:rPr>
        <w:t xml:space="preserve">method </w:t>
      </w:r>
      <w:r w:rsidR="6D53751C">
        <w:rPr>
          <w:rFonts w:ascii="Arial" w:hAnsi="Arial" w:cs="Arial"/>
        </w:rPr>
        <w:t>(</w:t>
      </w:r>
      <w:r>
        <w:rPr>
          <w:rFonts w:ascii="Arial" w:hAnsi="Arial" w:cs="Arial"/>
        </w:rPr>
        <w:t xml:space="preserve">software LDSC </w:t>
      </w:r>
      <w:r w:rsidR="6D53751C">
        <w:rPr>
          <w:rFonts w:ascii="Arial" w:hAnsi="Arial" w:cs="Arial"/>
        </w:rPr>
        <w:t>v</w:t>
      </w:r>
      <w:r w:rsidR="0A0D95D5" w:rsidRPr="00E3704B">
        <w:rPr>
          <w:rFonts w:ascii="Arial" w:hAnsi="Arial" w:cs="Arial"/>
        </w:rPr>
        <w:t>1.0.1</w:t>
      </w:r>
      <w:r w:rsidR="6D53751C">
        <w:rPr>
          <w:rFonts w:ascii="Arial" w:hAnsi="Arial" w:cs="Arial"/>
        </w:rPr>
        <w:t>)</w:t>
      </w:r>
      <w:r w:rsidR="00634AA1">
        <w:rPr>
          <w:rFonts w:ascii="Arial" w:hAnsi="Arial" w:cs="Arial"/>
        </w:rPr>
        <w:t xml:space="preserve"> </w:t>
      </w:r>
      <w:r w:rsidR="001F22DF">
        <w:rPr>
          <w:rFonts w:ascii="Arial" w:hAnsi="Arial" w:cs="Arial"/>
        </w:rPr>
        <w:fldChar w:fldCharType="begin">
          <w:fldData xml:space="preserve">PEVuZE5vdGU+PENpdGU+PEF1dGhvcj5aaGVuZzwvQXV0aG9yPjxZZWFyPjIwMTc8L1llYXI+PFJl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aaGVuZzwvQXV0aG9yPjxZZWFyPjIwMTc8L1llYXI+PFJl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1F22DF">
        <w:rPr>
          <w:rFonts w:ascii="Arial" w:hAnsi="Arial" w:cs="Arial"/>
        </w:rPr>
      </w:r>
      <w:r w:rsidR="001F22DF">
        <w:rPr>
          <w:rFonts w:ascii="Arial" w:hAnsi="Arial" w:cs="Arial"/>
        </w:rPr>
        <w:fldChar w:fldCharType="separate"/>
      </w:r>
      <w:r w:rsidR="0DEE0F34">
        <w:rPr>
          <w:rFonts w:ascii="Arial" w:hAnsi="Arial" w:cs="Arial"/>
          <w:noProof/>
        </w:rPr>
        <w:t>(28)</w:t>
      </w:r>
      <w:r w:rsidR="001F22DF">
        <w:rPr>
          <w:rFonts w:ascii="Arial" w:hAnsi="Arial" w:cs="Arial"/>
        </w:rPr>
        <w:fldChar w:fldCharType="end"/>
      </w:r>
      <w:r w:rsidR="0A0D95D5" w:rsidRPr="00E3704B">
        <w:rPr>
          <w:rFonts w:ascii="Arial" w:hAnsi="Arial" w:cs="Arial"/>
        </w:rPr>
        <w:t xml:space="preserve"> to determine the SNP-based heritability (h</w:t>
      </w:r>
      <w:r w:rsidR="0A0D95D5" w:rsidRPr="001C6436">
        <w:rPr>
          <w:rFonts w:ascii="Arial" w:hAnsi="Arial" w:cs="Arial"/>
          <w:vertAlign w:val="superscript"/>
        </w:rPr>
        <w:t>2</w:t>
      </w:r>
      <w:r w:rsidR="0A0D95D5" w:rsidRPr="00482154">
        <w:rPr>
          <w:rFonts w:ascii="Arial" w:hAnsi="Arial" w:cs="Arial"/>
          <w:vertAlign w:val="subscript"/>
        </w:rPr>
        <w:t>SNP</w:t>
      </w:r>
      <w:r w:rsidR="0A0D95D5" w:rsidRPr="00E3704B">
        <w:rPr>
          <w:rFonts w:ascii="Arial" w:hAnsi="Arial" w:cs="Arial"/>
        </w:rPr>
        <w:t>)</w:t>
      </w:r>
      <w:r>
        <w:rPr>
          <w:rFonts w:ascii="Arial" w:hAnsi="Arial" w:cs="Arial"/>
        </w:rPr>
        <w:t xml:space="preserve"> for each FA phenotype</w:t>
      </w:r>
      <w:r w:rsidR="0A0D95D5" w:rsidRPr="00E3704B">
        <w:rPr>
          <w:rFonts w:ascii="Arial" w:hAnsi="Arial" w:cs="Arial"/>
        </w:rPr>
        <w:t xml:space="preserve">. </w:t>
      </w:r>
      <w:r w:rsidR="00E8798E">
        <w:rPr>
          <w:rFonts w:ascii="Arial" w:hAnsi="Arial" w:cs="Arial"/>
        </w:rPr>
        <w:t xml:space="preserve">The 95% confidence intervals (CI) were calculated </w:t>
      </w:r>
      <w:r w:rsidR="008D133A">
        <w:rPr>
          <w:rFonts w:ascii="Arial" w:hAnsi="Arial" w:cs="Arial"/>
        </w:rPr>
        <w:t>using the Wald method</w:t>
      </w:r>
      <w:r w:rsidR="00E8798E">
        <w:rPr>
          <w:rFonts w:ascii="Arial" w:hAnsi="Arial" w:cs="Arial"/>
        </w:rPr>
        <w:t xml:space="preserve">. </w:t>
      </w:r>
      <w:r w:rsidR="0A0D95D5" w:rsidRPr="00E3704B">
        <w:rPr>
          <w:rFonts w:ascii="Arial" w:hAnsi="Arial" w:cs="Arial"/>
        </w:rPr>
        <w:t>Th</w:t>
      </w:r>
      <w:r w:rsidR="77B78715">
        <w:rPr>
          <w:rFonts w:ascii="Arial" w:hAnsi="Arial" w:cs="Arial"/>
        </w:rPr>
        <w:t>is</w:t>
      </w:r>
      <w:r w:rsidR="0A0D95D5" w:rsidRPr="00E3704B">
        <w:rPr>
          <w:rFonts w:ascii="Arial" w:hAnsi="Arial" w:cs="Arial"/>
        </w:rPr>
        <w:t xml:space="preserve"> analysis was conducted </w:t>
      </w:r>
      <w:r w:rsidR="0A0D95D5" w:rsidRPr="00E3704B">
        <w:rPr>
          <w:rFonts w:ascii="Arial" w:hAnsi="Arial" w:cs="Arial"/>
        </w:rPr>
        <w:lastRenderedPageBreak/>
        <w:t>using summary statistics from the discovery meta-analys</w:t>
      </w:r>
      <w:r w:rsidR="5B414F62">
        <w:rPr>
          <w:rFonts w:ascii="Arial" w:hAnsi="Arial" w:cs="Arial"/>
        </w:rPr>
        <w:t>e</w:t>
      </w:r>
      <w:r w:rsidR="0A0D95D5" w:rsidRPr="00E3704B">
        <w:rPr>
          <w:rFonts w:ascii="Arial" w:hAnsi="Arial" w:cs="Arial"/>
        </w:rPr>
        <w:t xml:space="preserve">s. </w:t>
      </w:r>
      <w:r w:rsidR="58AB7D0A">
        <w:rPr>
          <w:rFonts w:ascii="Arial" w:hAnsi="Arial" w:cs="Arial"/>
        </w:rPr>
        <w:t>H</w:t>
      </w:r>
      <w:r w:rsidR="0A0D95D5" w:rsidRPr="00E3704B">
        <w:rPr>
          <w:rFonts w:ascii="Arial" w:hAnsi="Arial" w:cs="Arial"/>
        </w:rPr>
        <w:t>eritability calculations were adjusted to a liability scale, considering a population prevalence of 0.1</w:t>
      </w:r>
      <w:r w:rsidR="0EF39D24">
        <w:rPr>
          <w:rFonts w:ascii="Arial" w:hAnsi="Arial" w:cs="Arial"/>
        </w:rPr>
        <w:t xml:space="preserve"> </w:t>
      </w:r>
      <w:r w:rsidR="000D0895">
        <w:rPr>
          <w:rFonts w:ascii="Arial" w:hAnsi="Arial" w:cs="Arial"/>
        </w:rPr>
        <w:fldChar w:fldCharType="begin">
          <w:fldData xml:space="preserve">PEVuZE5vdGU+PENpdGU+PEF1dGhvcj5BZ2FjaGU8L0F1dGhvcj48WWVhcj4yMDE5PC9ZZWFyPjxS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BZ2FjaGU8L0F1dGhvcj48WWVhcj4yMDE5PC9ZZWFyPjxS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0D0895">
        <w:rPr>
          <w:rFonts w:ascii="Arial" w:hAnsi="Arial" w:cs="Arial"/>
        </w:rPr>
      </w:r>
      <w:r w:rsidR="000D0895">
        <w:rPr>
          <w:rFonts w:ascii="Arial" w:hAnsi="Arial" w:cs="Arial"/>
        </w:rPr>
        <w:fldChar w:fldCharType="separate"/>
      </w:r>
      <w:r w:rsidR="0DEE0F34">
        <w:rPr>
          <w:rFonts w:ascii="Arial" w:hAnsi="Arial" w:cs="Arial"/>
          <w:noProof/>
        </w:rPr>
        <w:t>(29)</w:t>
      </w:r>
      <w:r w:rsidR="000D0895">
        <w:rPr>
          <w:rFonts w:ascii="Arial" w:hAnsi="Arial" w:cs="Arial"/>
        </w:rPr>
        <w:fldChar w:fldCharType="end"/>
      </w:r>
      <w:r w:rsidR="0EF39D24">
        <w:rPr>
          <w:rFonts w:ascii="Arial" w:hAnsi="Arial" w:cs="Arial"/>
        </w:rPr>
        <w:t xml:space="preserve">, </w:t>
      </w:r>
      <w:r w:rsidR="0A0D95D5" w:rsidRPr="00E3704B">
        <w:rPr>
          <w:rFonts w:ascii="Arial" w:hAnsi="Arial" w:cs="Arial"/>
        </w:rPr>
        <w:t xml:space="preserve">with sample prevalence calculated for each </w:t>
      </w:r>
      <w:r w:rsidR="6A6E7800">
        <w:rPr>
          <w:rFonts w:ascii="Arial" w:hAnsi="Arial" w:cs="Arial"/>
        </w:rPr>
        <w:t>FA</w:t>
      </w:r>
      <w:r w:rsidR="0A0D95D5" w:rsidRPr="00E3704B">
        <w:rPr>
          <w:rFonts w:ascii="Arial" w:hAnsi="Arial" w:cs="Arial"/>
        </w:rPr>
        <w:t xml:space="preserve"> phenotype separately.</w:t>
      </w:r>
      <w:r w:rsidR="223DDBC3" w:rsidRPr="47A08702">
        <w:rPr>
          <w:rFonts w:ascii="Arial" w:hAnsi="Arial" w:cs="Arial"/>
        </w:rPr>
        <w:t xml:space="preserve"> </w:t>
      </w:r>
      <w:r w:rsidR="223DDBC3" w:rsidRPr="0054078F">
        <w:rPr>
          <w:rFonts w:ascii="Aptos" w:eastAsia="Aptos" w:hAnsi="Aptos" w:cs="Aptos"/>
          <w:lang w:val="en-GB"/>
        </w:rPr>
        <w:t>LDSC estimates the genetic heritability contributed by common variants genome-wide, incorporating both significant and sub-threshold SNPs.</w:t>
      </w:r>
    </w:p>
    <w:p w14:paraId="2EF9B505" w14:textId="0C04F923" w:rsidR="003C57D6" w:rsidRDefault="003C57D6" w:rsidP="00CF507E">
      <w:pPr>
        <w:tabs>
          <w:tab w:val="left" w:pos="3780"/>
        </w:tabs>
        <w:spacing w:line="360" w:lineRule="auto"/>
        <w:jc w:val="both"/>
        <w:rPr>
          <w:rFonts w:ascii="Arial" w:hAnsi="Arial" w:cs="Arial"/>
        </w:rPr>
      </w:pPr>
      <w:r w:rsidRPr="003C57D6">
        <w:rPr>
          <w:rFonts w:ascii="Arial" w:hAnsi="Arial" w:cs="Arial"/>
        </w:rPr>
        <w:t>Genetic correlation</w:t>
      </w:r>
      <w:r w:rsidR="00B55860">
        <w:rPr>
          <w:rFonts w:ascii="Arial" w:hAnsi="Arial" w:cs="Arial"/>
        </w:rPr>
        <w:t>s</w:t>
      </w:r>
      <w:r w:rsidRPr="003C57D6">
        <w:rPr>
          <w:rFonts w:ascii="Arial" w:hAnsi="Arial" w:cs="Arial"/>
        </w:rPr>
        <w:t xml:space="preserve"> </w:t>
      </w:r>
      <w:r w:rsidR="00B55860">
        <w:rPr>
          <w:rFonts w:ascii="Arial" w:hAnsi="Arial" w:cs="Arial"/>
        </w:rPr>
        <w:t xml:space="preserve">were </w:t>
      </w:r>
      <w:r w:rsidRPr="003C57D6">
        <w:rPr>
          <w:rFonts w:ascii="Arial" w:hAnsi="Arial" w:cs="Arial"/>
        </w:rPr>
        <w:t>assessed using all available</w:t>
      </w:r>
      <w:r w:rsidR="00EC3539">
        <w:rPr>
          <w:rFonts w:ascii="Arial" w:hAnsi="Arial" w:cs="Arial"/>
        </w:rPr>
        <w:t xml:space="preserve"> 1,639</w:t>
      </w:r>
      <w:r w:rsidRPr="003C57D6">
        <w:rPr>
          <w:rFonts w:ascii="Arial" w:hAnsi="Arial" w:cs="Arial"/>
        </w:rPr>
        <w:t xml:space="preserve"> traits on CTG-VL</w:t>
      </w:r>
      <w:r w:rsidR="00AA166A">
        <w:rPr>
          <w:rFonts w:ascii="Arial" w:hAnsi="Arial" w:cs="Arial"/>
        </w:rPr>
        <w:t xml:space="preserve"> </w:t>
      </w:r>
      <w:r w:rsidR="00672C14">
        <w:rPr>
          <w:rFonts w:ascii="Arial" w:hAnsi="Arial" w:cs="Arial"/>
        </w:rPr>
        <w:fldChar w:fldCharType="begin"/>
      </w:r>
      <w:r w:rsidR="00FB1DED">
        <w:rPr>
          <w:rFonts w:ascii="Arial" w:hAnsi="Arial" w:cs="Arial"/>
        </w:rPr>
        <w:instrText xml:space="preserve"> ADDIN EN.CITE &lt;EndNote&gt;&lt;Cite&gt;&lt;Author&gt;Cuéllar-Partida&lt;/Author&gt;&lt;Year&gt;2019&lt;/Year&gt;&lt;RecNum&gt;93&lt;/RecNum&gt;&lt;DisplayText&gt;(30)&lt;/DisplayText&gt;&lt;record&gt;&lt;rec-number&gt;93&lt;/rec-number&gt;&lt;foreign-keys&gt;&lt;key app="EN" db-id="x2e2aerx7txz2xe0z5txsf59tp5fs0dppx05" timestamp="1731277383"&gt;93&lt;/key&gt;&lt;/foreign-keys&gt;&lt;ref-type name="Journal Article"&gt;17&lt;/ref-type&gt;&lt;contributors&gt;&lt;authors&gt;&lt;author&gt;Cuéllar-Partida, Gabriel&lt;/author&gt;&lt;author&gt;Lundberg, Mischa&lt;/author&gt;&lt;author&gt;Kho, Pik Fang&lt;/author&gt;&lt;author&gt;D’Urso, Shannon&lt;/author&gt;&lt;author&gt;Gutiérrez-Mondragón, Luis F.&lt;/author&gt;&lt;author&gt;Ngo, Trung Thanh&lt;/author&gt;&lt;author&gt;Hwang, Liang-Dar&lt;/author&gt;&lt;/authors&gt;&lt;/contributors&gt;&lt;titles&gt;&lt;title&gt;Complex-Traits Genetics Virtual Lab: A community-driven web platform for post-GWAS analyses&lt;/title&gt;&lt;secondary-title&gt;bioRxiv&lt;/secondary-title&gt;&lt;/titles&gt;&lt;periodical&gt;&lt;full-title&gt;bioRxiv&lt;/full-title&gt;&lt;/periodical&gt;&lt;pages&gt;518027&lt;/pages&gt;&lt;dates&gt;&lt;year&gt;2019&lt;/year&gt;&lt;/dates&gt;&lt;urls&gt;&lt;related-urls&gt;&lt;url&gt;https://www.biorxiv.org/content/biorxiv/early/2019/05/09/518027.full.pdf&lt;/url&gt;&lt;/related-urls&gt;&lt;/urls&gt;&lt;electronic-resource-num&gt;10.1101/518027&lt;/electronic-resource-num&gt;&lt;/record&gt;&lt;/Cite&gt;&lt;/EndNote&gt;</w:instrText>
      </w:r>
      <w:r w:rsidR="00672C14">
        <w:rPr>
          <w:rFonts w:ascii="Arial" w:hAnsi="Arial" w:cs="Arial"/>
        </w:rPr>
        <w:fldChar w:fldCharType="separate"/>
      </w:r>
      <w:r w:rsidR="00FB1DED">
        <w:rPr>
          <w:rFonts w:ascii="Arial" w:hAnsi="Arial" w:cs="Arial"/>
          <w:noProof/>
        </w:rPr>
        <w:t>(30)</w:t>
      </w:r>
      <w:r w:rsidR="00672C14">
        <w:rPr>
          <w:rFonts w:ascii="Arial" w:hAnsi="Arial" w:cs="Arial"/>
        </w:rPr>
        <w:fldChar w:fldCharType="end"/>
      </w:r>
      <w:r w:rsidRPr="003C57D6">
        <w:rPr>
          <w:rFonts w:ascii="Arial" w:hAnsi="Arial" w:cs="Arial"/>
        </w:rPr>
        <w:t xml:space="preserve"> (accessed October</w:t>
      </w:r>
      <w:r>
        <w:rPr>
          <w:rFonts w:ascii="Arial" w:hAnsi="Arial" w:cs="Arial"/>
        </w:rPr>
        <w:t xml:space="preserve"> 4</w:t>
      </w:r>
      <w:r w:rsidRPr="003C57D6">
        <w:rPr>
          <w:rFonts w:ascii="Arial" w:hAnsi="Arial" w:cs="Arial"/>
          <w:vertAlign w:val="superscript"/>
        </w:rPr>
        <w:t>th</w:t>
      </w:r>
      <w:r>
        <w:rPr>
          <w:rFonts w:ascii="Arial" w:hAnsi="Arial" w:cs="Arial"/>
        </w:rPr>
        <w:t>,</w:t>
      </w:r>
      <w:r w:rsidRPr="003C57D6">
        <w:rPr>
          <w:rFonts w:ascii="Arial" w:hAnsi="Arial" w:cs="Arial"/>
        </w:rPr>
        <w:t xml:space="preserve"> 2024)</w:t>
      </w:r>
      <w:r w:rsidR="00EC3539">
        <w:rPr>
          <w:rFonts w:ascii="Arial" w:hAnsi="Arial" w:cs="Arial"/>
        </w:rPr>
        <w:t>.</w:t>
      </w:r>
      <w:r w:rsidRPr="003C57D6">
        <w:rPr>
          <w:rFonts w:ascii="Arial" w:hAnsi="Arial" w:cs="Arial"/>
        </w:rPr>
        <w:t xml:space="preserve"> We </w:t>
      </w:r>
      <w:r w:rsidR="0096643D" w:rsidRPr="0096643D">
        <w:rPr>
          <w:rFonts w:ascii="Arial" w:hAnsi="Arial" w:cs="Arial"/>
        </w:rPr>
        <w:t xml:space="preserve">identified nominally significant genetic correlations (p&lt;0.05) </w:t>
      </w:r>
      <w:r w:rsidR="0096643D">
        <w:rPr>
          <w:rFonts w:ascii="Arial" w:hAnsi="Arial" w:cs="Arial"/>
        </w:rPr>
        <w:t xml:space="preserve">and </w:t>
      </w:r>
      <w:r w:rsidRPr="003C57D6">
        <w:rPr>
          <w:rFonts w:ascii="Arial" w:hAnsi="Arial" w:cs="Arial"/>
        </w:rPr>
        <w:t>applied a Bonferroni-corrected alpha threshold of 0.05/1639 (</w:t>
      </w:r>
      <w:r w:rsidR="00CC787B">
        <w:rPr>
          <w:rFonts w:ascii="Arial" w:hAnsi="Arial" w:cs="Arial"/>
        </w:rPr>
        <w:t>p-value</w:t>
      </w:r>
      <w:r w:rsidRPr="003C57D6">
        <w:rPr>
          <w:rFonts w:ascii="Arial" w:hAnsi="Arial" w:cs="Arial"/>
        </w:rPr>
        <w:t>&lt;3.05×10</w:t>
      </w:r>
      <w:r w:rsidRPr="003C57D6">
        <w:rPr>
          <w:rFonts w:ascii="Cambria Math" w:hAnsi="Cambria Math" w:cs="Cambria Math"/>
        </w:rPr>
        <w:t>⁻</w:t>
      </w:r>
      <w:r w:rsidRPr="003C57D6">
        <w:rPr>
          <w:rFonts w:ascii="Arial" w:hAnsi="Arial" w:cs="Arial"/>
        </w:rPr>
        <w:t>⁵) to identify significant correlations. Genetic correlation analysis was limited to phenotypes with positive SNP-based heritability (h²</w:t>
      </w:r>
      <w:r w:rsidRPr="00482154">
        <w:rPr>
          <w:rFonts w:ascii="Arial" w:hAnsi="Arial" w:cs="Arial"/>
          <w:vertAlign w:val="subscript"/>
        </w:rPr>
        <w:t>SNP</w:t>
      </w:r>
      <w:r w:rsidRPr="003C57D6">
        <w:rPr>
          <w:rFonts w:ascii="Arial" w:hAnsi="Arial" w:cs="Arial"/>
        </w:rPr>
        <w:t>)</w:t>
      </w:r>
      <w:r w:rsidR="00B7423B">
        <w:rPr>
          <w:rFonts w:ascii="Arial" w:hAnsi="Arial" w:cs="Arial"/>
        </w:rPr>
        <w:t>,</w:t>
      </w:r>
      <w:r w:rsidRPr="003C57D6">
        <w:rPr>
          <w:rFonts w:ascii="Arial" w:hAnsi="Arial" w:cs="Arial"/>
        </w:rPr>
        <w:t xml:space="preserve"> </w:t>
      </w:r>
      <w:r w:rsidR="00BD3681">
        <w:rPr>
          <w:rFonts w:ascii="Arial" w:hAnsi="Arial" w:cs="Arial"/>
        </w:rPr>
        <w:t>t</w:t>
      </w:r>
      <w:r w:rsidRPr="003C57D6">
        <w:rPr>
          <w:rFonts w:ascii="Arial" w:hAnsi="Arial" w:cs="Arial"/>
        </w:rPr>
        <w:t>otal h²&gt;</w:t>
      </w:r>
      <w:r w:rsidR="00961D40">
        <w:rPr>
          <w:rFonts w:ascii="Arial" w:hAnsi="Arial" w:cs="Arial"/>
        </w:rPr>
        <w:t>t</w:t>
      </w:r>
      <w:r w:rsidRPr="003C57D6">
        <w:rPr>
          <w:rFonts w:ascii="Arial" w:hAnsi="Arial" w:cs="Arial"/>
        </w:rPr>
        <w:t>otal h² SE</w:t>
      </w:r>
      <w:r w:rsidR="00B7423B">
        <w:rPr>
          <w:rFonts w:ascii="Arial" w:hAnsi="Arial" w:cs="Arial"/>
        </w:rPr>
        <w:t xml:space="preserve"> and</w:t>
      </w:r>
      <w:r w:rsidR="004D44EB">
        <w:rPr>
          <w:rFonts w:ascii="Arial" w:hAnsi="Arial" w:cs="Arial"/>
        </w:rPr>
        <w:t xml:space="preserve"> </w:t>
      </w:r>
      <w:r w:rsidR="00B7423B">
        <w:rPr>
          <w:rFonts w:ascii="Arial" w:hAnsi="Arial" w:cs="Arial"/>
        </w:rPr>
        <w:t xml:space="preserve">z-score (calculated as </w:t>
      </w:r>
      <w:r w:rsidR="00102793">
        <w:rPr>
          <w:rFonts w:ascii="Arial" w:hAnsi="Arial" w:cs="Arial"/>
        </w:rPr>
        <w:t>t</w:t>
      </w:r>
      <w:r w:rsidR="00102793" w:rsidRPr="003C57D6">
        <w:rPr>
          <w:rFonts w:ascii="Arial" w:hAnsi="Arial" w:cs="Arial"/>
        </w:rPr>
        <w:t>otal h²</w:t>
      </w:r>
      <w:r w:rsidR="00102793">
        <w:rPr>
          <w:rFonts w:ascii="Arial" w:hAnsi="Arial" w:cs="Arial"/>
        </w:rPr>
        <w:t>/t</w:t>
      </w:r>
      <w:r w:rsidR="00102793" w:rsidRPr="003C57D6">
        <w:rPr>
          <w:rFonts w:ascii="Arial" w:hAnsi="Arial" w:cs="Arial"/>
        </w:rPr>
        <w:t>otal h² SE</w:t>
      </w:r>
      <w:r w:rsidR="00102793">
        <w:rPr>
          <w:rFonts w:ascii="Arial" w:hAnsi="Arial" w:cs="Arial"/>
        </w:rPr>
        <w:t>) &gt; 1.5</w:t>
      </w:r>
      <w:r w:rsidR="00F90458">
        <w:rPr>
          <w:rFonts w:ascii="Arial" w:hAnsi="Arial" w:cs="Arial"/>
        </w:rPr>
        <w:t>.</w:t>
      </w:r>
      <w:r w:rsidR="004D44EB">
        <w:rPr>
          <w:rFonts w:ascii="Arial" w:hAnsi="Arial" w:cs="Arial"/>
        </w:rPr>
        <w:t xml:space="preserve"> Genetic correlation</w:t>
      </w:r>
      <w:r w:rsidR="00424E19">
        <w:rPr>
          <w:rFonts w:ascii="Arial" w:hAnsi="Arial" w:cs="Arial"/>
        </w:rPr>
        <w:t xml:space="preserve"> values</w:t>
      </w:r>
      <w:r w:rsidR="004D44EB">
        <w:rPr>
          <w:rFonts w:ascii="Arial" w:hAnsi="Arial" w:cs="Arial"/>
        </w:rPr>
        <w:t xml:space="preserve"> </w:t>
      </w:r>
      <w:r w:rsidR="00A771DA">
        <w:rPr>
          <w:rFonts w:ascii="Arial" w:hAnsi="Arial" w:cs="Arial"/>
        </w:rPr>
        <w:t xml:space="preserve">were restricted to those </w:t>
      </w:r>
      <w:r w:rsidR="00424E19">
        <w:rPr>
          <w:rFonts w:ascii="Arial" w:hAnsi="Arial" w:cs="Arial"/>
        </w:rPr>
        <w:t>ranging between</w:t>
      </w:r>
      <w:r w:rsidR="004D44EB">
        <w:rPr>
          <w:rFonts w:ascii="Arial" w:hAnsi="Arial" w:cs="Arial"/>
        </w:rPr>
        <w:t xml:space="preserve"> -1 and 1.</w:t>
      </w:r>
    </w:p>
    <w:p w14:paraId="14B2B7CE" w14:textId="77777777" w:rsidR="001F2D2F" w:rsidRPr="007B0E7B" w:rsidRDefault="001F2D2F" w:rsidP="001F2D2F">
      <w:pPr>
        <w:tabs>
          <w:tab w:val="left" w:pos="3780"/>
        </w:tabs>
        <w:spacing w:line="360" w:lineRule="auto"/>
        <w:jc w:val="both"/>
        <w:rPr>
          <w:rFonts w:ascii="Arial" w:hAnsi="Arial" w:cs="Arial"/>
          <w:b/>
          <w:bCs/>
        </w:rPr>
      </w:pPr>
      <w:r>
        <w:rPr>
          <w:rFonts w:ascii="Arial" w:hAnsi="Arial" w:cs="Arial"/>
          <w:b/>
          <w:bCs/>
        </w:rPr>
        <w:t>Functional annotations and g</w:t>
      </w:r>
      <w:r w:rsidRPr="007B0E7B">
        <w:rPr>
          <w:rFonts w:ascii="Arial" w:hAnsi="Arial" w:cs="Arial"/>
          <w:b/>
          <w:bCs/>
        </w:rPr>
        <w:t xml:space="preserve">ene mapping </w:t>
      </w:r>
    </w:p>
    <w:p w14:paraId="79A9D77B" w14:textId="7093F21B" w:rsidR="008761F3" w:rsidRDefault="008761F3" w:rsidP="00CF507E">
      <w:pPr>
        <w:tabs>
          <w:tab w:val="left" w:pos="3780"/>
        </w:tabs>
        <w:spacing w:line="360" w:lineRule="auto"/>
        <w:jc w:val="both"/>
        <w:rPr>
          <w:rFonts w:ascii="Arial" w:hAnsi="Arial" w:cs="Arial"/>
        </w:rPr>
      </w:pPr>
      <w:r>
        <w:rPr>
          <w:rFonts w:ascii="Arial" w:hAnsi="Arial" w:cs="Arial"/>
        </w:rPr>
        <w:t xml:space="preserve">MAGMA (MAGMA v1.08) </w:t>
      </w:r>
      <w:r w:rsidR="004C5C87">
        <w:rPr>
          <w:rFonts w:ascii="Arial" w:hAnsi="Arial" w:cs="Arial"/>
        </w:rPr>
        <w:t xml:space="preserve">enrichment analysis </w:t>
      </w:r>
      <w:r>
        <w:rPr>
          <w:rFonts w:ascii="Arial" w:hAnsi="Arial" w:cs="Arial"/>
        </w:rPr>
        <w:t xml:space="preserve">using RNA sequencing data from </w:t>
      </w:r>
      <w:proofErr w:type="spellStart"/>
      <w:r>
        <w:rPr>
          <w:rFonts w:ascii="Arial" w:hAnsi="Arial" w:cs="Arial"/>
        </w:rPr>
        <w:t>GTEx</w:t>
      </w:r>
      <w:proofErr w:type="spellEnd"/>
      <w:r>
        <w:rPr>
          <w:rFonts w:ascii="Arial" w:hAnsi="Arial" w:cs="Arial"/>
        </w:rPr>
        <w:t xml:space="preserve"> v.8 </w:t>
      </w:r>
      <w:r>
        <w:rPr>
          <w:rFonts w:ascii="Arial" w:hAnsi="Arial" w:cs="Arial"/>
        </w:rPr>
        <w:fldChar w:fldCharType="begin"/>
      </w:r>
      <w:r w:rsidR="00FB1DED">
        <w:rPr>
          <w:rFonts w:ascii="Arial" w:hAnsi="Arial" w:cs="Arial"/>
        </w:rPr>
        <w:instrText xml:space="preserve"> ADDIN EN.CITE &lt;EndNote&gt;&lt;Cite&gt;&lt;Author&gt;Consortium&lt;/Author&gt;&lt;Year&gt;2015&lt;/Year&gt;&lt;RecNum&gt;31&lt;/RecNum&gt;&lt;DisplayText&gt;(31)&lt;/DisplayText&gt;&lt;record&gt;&lt;rec-number&gt;31&lt;/rec-number&gt;&lt;foreign-keys&gt;&lt;key app="EN" db-id="x2e2aerx7txz2xe0z5txsf59tp5fs0dppx05" timestamp="1721232671"&gt;31&lt;/key&gt;&lt;/foreign-keys&gt;&lt;ref-type name="Journal Article"&gt;17&lt;/ref-type&gt;&lt;contributors&gt;&lt;authors&gt;&lt;author&gt;GTEx Consortium&lt;/author&gt;&lt;/authors&gt;&lt;/contributors&gt;&lt;titles&gt;&lt;title&gt;Human genomics. The Genotype-Tissue Expression (GTEx) pilot analysis: multitissue gene regulation in humans&lt;/title&gt;&lt;secondary-title&gt;Science&lt;/secondary-title&gt;&lt;/titles&gt;&lt;periodical&gt;&lt;full-title&gt;Science&lt;/full-title&gt;&lt;/periodical&gt;&lt;pages&gt;648-60&lt;/pages&gt;&lt;volume&gt;348&lt;/volume&gt;&lt;number&gt;6235&lt;/number&gt;&lt;edition&gt;20150507&lt;/edition&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0036-8075 (Print)&amp;#xD;0036-8075&lt;/isbn&gt;&lt;accession-num&gt;25954001&lt;/accession-num&gt;&lt;urls&gt;&lt;/urls&gt;&lt;custom2&gt;PMC4547484&lt;/custom2&gt;&lt;custom6&gt;NIHMS712356&lt;/custom6&gt;&lt;electronic-resource-num&gt;10.1126/science.1262110&lt;/electronic-resource-num&gt;&lt;remote-database-provider&gt;NLM&lt;/remote-database-provider&gt;&lt;language&gt;eng&lt;/language&gt;&lt;/record&gt;&lt;/Cite&gt;&lt;/EndNote&gt;</w:instrText>
      </w:r>
      <w:r>
        <w:rPr>
          <w:rFonts w:ascii="Arial" w:hAnsi="Arial" w:cs="Arial"/>
        </w:rPr>
        <w:fldChar w:fldCharType="separate"/>
      </w:r>
      <w:r w:rsidR="00FB1DED">
        <w:rPr>
          <w:rFonts w:ascii="Arial" w:hAnsi="Arial" w:cs="Arial"/>
          <w:noProof/>
        </w:rPr>
        <w:t>(31)</w:t>
      </w:r>
      <w:r>
        <w:rPr>
          <w:rFonts w:ascii="Arial" w:hAnsi="Arial" w:cs="Arial"/>
        </w:rPr>
        <w:fldChar w:fldCharType="end"/>
      </w:r>
      <w:r>
        <w:rPr>
          <w:rFonts w:ascii="Arial" w:hAnsi="Arial" w:cs="Arial"/>
        </w:rPr>
        <w:t xml:space="preserve"> was conducted for 54 tissue types.</w:t>
      </w:r>
      <w:r w:rsidR="00352AE7">
        <w:rPr>
          <w:rFonts w:ascii="Arial" w:hAnsi="Arial" w:cs="Arial"/>
        </w:rPr>
        <w:t xml:space="preserve"> Further, MAGMA was used </w:t>
      </w:r>
      <w:r w:rsidR="004C5C87">
        <w:rPr>
          <w:rFonts w:ascii="Arial" w:hAnsi="Arial" w:cs="Arial"/>
        </w:rPr>
        <w:t>to perform</w:t>
      </w:r>
      <w:r w:rsidR="00352AE7">
        <w:rPr>
          <w:rFonts w:ascii="Arial" w:hAnsi="Arial" w:cs="Arial"/>
        </w:rPr>
        <w:t xml:space="preserve"> gene-based</w:t>
      </w:r>
      <w:r w:rsidR="004C5C87">
        <w:rPr>
          <w:rFonts w:ascii="Arial" w:hAnsi="Arial" w:cs="Arial"/>
        </w:rPr>
        <w:t xml:space="preserve"> tests and gene-set analysis.</w:t>
      </w:r>
    </w:p>
    <w:p w14:paraId="7AA36CB5" w14:textId="7CA9893F" w:rsidR="00B55B26" w:rsidRPr="00931D32" w:rsidRDefault="002307B0" w:rsidP="00931D32">
      <w:pPr>
        <w:tabs>
          <w:tab w:val="left" w:pos="3780"/>
        </w:tabs>
        <w:spacing w:line="360" w:lineRule="auto"/>
        <w:jc w:val="both"/>
        <w:rPr>
          <w:rFonts w:ascii="Arial" w:hAnsi="Arial" w:cs="Arial"/>
        </w:rPr>
      </w:pPr>
      <w:r>
        <w:rPr>
          <w:rFonts w:ascii="Arial" w:hAnsi="Arial" w:cs="Arial"/>
        </w:rPr>
        <w:t>All lead SNPs eligible for replication and variants in LD</w:t>
      </w:r>
      <w:r w:rsidR="008358D9">
        <w:rPr>
          <w:rFonts w:ascii="Arial" w:hAnsi="Arial" w:cs="Arial"/>
        </w:rPr>
        <w:t xml:space="preserve"> (r</w:t>
      </w:r>
      <w:r w:rsidR="008358D9" w:rsidRPr="00D80C6B">
        <w:rPr>
          <w:rFonts w:ascii="Arial" w:hAnsi="Arial" w:cs="Arial"/>
          <w:vertAlign w:val="superscript"/>
        </w:rPr>
        <w:t>2</w:t>
      </w:r>
      <w:r w:rsidR="00CC3CBD">
        <w:rPr>
          <w:rFonts w:ascii="Arial" w:hAnsi="Arial" w:cs="Arial"/>
        </w:rPr>
        <w:t>≥0.6)</w:t>
      </w:r>
      <w:r>
        <w:rPr>
          <w:rFonts w:ascii="Arial" w:hAnsi="Arial" w:cs="Arial"/>
        </w:rPr>
        <w:t xml:space="preserve"> with them were annotated using FUMA </w:t>
      </w:r>
      <w:r w:rsidRPr="00376549">
        <w:rPr>
          <w:rFonts w:ascii="Arial" w:hAnsi="Arial" w:cs="Arial"/>
        </w:rPr>
        <w:t>v1.</w:t>
      </w:r>
      <w:r>
        <w:rPr>
          <w:rFonts w:ascii="Arial" w:hAnsi="Arial" w:cs="Arial"/>
        </w:rPr>
        <w:t xml:space="preserve">5.2 </w:t>
      </w:r>
      <w:r>
        <w:rPr>
          <w:rFonts w:ascii="Arial" w:hAnsi="Arial" w:cs="Arial"/>
        </w:rPr>
        <w:fldChar w:fldCharType="begin"/>
      </w:r>
      <w:r w:rsidR="00FB1DED">
        <w:rPr>
          <w:rFonts w:ascii="Arial" w:hAnsi="Arial" w:cs="Arial"/>
        </w:rPr>
        <w:instrText xml:space="preserve"> ADDIN EN.CITE &lt;EndNote&gt;&lt;Cite&gt;&lt;Author&gt;Watanabe&lt;/Author&gt;&lt;Year&gt;2017&lt;/Year&gt;&lt;RecNum&gt;19&lt;/RecNum&gt;&lt;DisplayText&gt;(26)&lt;/DisplayText&gt;&lt;record&gt;&lt;rec-number&gt;19&lt;/rec-number&gt;&lt;foreign-keys&gt;&lt;key app="EN" db-id="x2e2aerx7txz2xe0z5txsf59tp5fs0dppx05" timestamp="1719994036"&gt;19&lt;/key&gt;&lt;/foreign-keys&gt;&lt;ref-type name="Journal Article"&gt;17&lt;/ref-type&gt;&lt;contributors&gt;&lt;authors&gt;&lt;author&gt;Watanabe, Kyoko&lt;/author&gt;&lt;author&gt;Taskesen, Erdogan&lt;/author&gt;&lt;author&gt;van Bochoven, Arjen&lt;/author&gt;&lt;author&gt;Posthuma, Danielle&lt;/author&gt;&lt;/authors&gt;&lt;/contributors&gt;&lt;titles&gt;&lt;title&gt;Functional mapping and annotation of genetic associations with FUMA&lt;/title&gt;&lt;secondary-title&gt;Nature Communications&lt;/secondary-title&gt;&lt;/titles&gt;&lt;periodical&gt;&lt;full-title&gt;Nature Communications&lt;/full-title&gt;&lt;/periodical&gt;&lt;pages&gt;1826&lt;/pages&gt;&lt;volume&gt;8&lt;/volume&gt;&lt;number&gt;1&lt;/number&gt;&lt;dates&gt;&lt;year&gt;2017&lt;/year&gt;&lt;pub-dates&gt;&lt;date&gt;2017/11/28&lt;/date&gt;&lt;/pub-dates&gt;&lt;/dates&gt;&lt;isbn&gt;2041-1723&lt;/isbn&gt;&lt;urls&gt;&lt;related-urls&gt;&lt;url&gt;https://doi.org/10.1038/s41467-017-01261-5&lt;/url&gt;&lt;/related-urls&gt;&lt;/urls&gt;&lt;electronic-resource-num&gt;10.1038/s41467-017-01261-5&lt;/electronic-resource-num&gt;&lt;/record&gt;&lt;/Cite&gt;&lt;/EndNote&gt;</w:instrText>
      </w:r>
      <w:r>
        <w:rPr>
          <w:rFonts w:ascii="Arial" w:hAnsi="Arial" w:cs="Arial"/>
        </w:rPr>
        <w:fldChar w:fldCharType="separate"/>
      </w:r>
      <w:r w:rsidR="00FB1DED">
        <w:rPr>
          <w:rFonts w:ascii="Arial" w:hAnsi="Arial" w:cs="Arial"/>
          <w:noProof/>
        </w:rPr>
        <w:t>(26)</w:t>
      </w:r>
      <w:r>
        <w:rPr>
          <w:rFonts w:ascii="Arial" w:hAnsi="Arial" w:cs="Arial"/>
        </w:rPr>
        <w:fldChar w:fldCharType="end"/>
      </w:r>
      <w:r>
        <w:rPr>
          <w:rFonts w:ascii="Arial" w:hAnsi="Arial" w:cs="Arial"/>
        </w:rPr>
        <w:t>. ANNOVAR v</w:t>
      </w:r>
      <w:r w:rsidRPr="002B2EBE">
        <w:rPr>
          <w:rFonts w:ascii="Arial" w:hAnsi="Arial" w:cs="Arial"/>
        </w:rPr>
        <w:t>2017-07-17</w:t>
      </w:r>
      <w:r>
        <w:rPr>
          <w:rFonts w:ascii="Arial" w:hAnsi="Arial" w:cs="Arial"/>
        </w:rPr>
        <w:t xml:space="preserve"> was used to obtain the functional consequences of SNPs on the respective genes.</w:t>
      </w:r>
      <w:r w:rsidDel="002307B0">
        <w:rPr>
          <w:rFonts w:ascii="Arial" w:hAnsi="Arial" w:cs="Arial"/>
        </w:rPr>
        <w:t xml:space="preserve"> </w:t>
      </w:r>
      <w:r w:rsidR="00277A45">
        <w:rPr>
          <w:rFonts w:ascii="Arial" w:hAnsi="Arial" w:cs="Arial"/>
        </w:rPr>
        <w:t xml:space="preserve">Three </w:t>
      </w:r>
      <w:r w:rsidR="0089065E">
        <w:rPr>
          <w:rFonts w:ascii="Arial" w:hAnsi="Arial" w:cs="Arial"/>
        </w:rPr>
        <w:t xml:space="preserve">complementary </w:t>
      </w:r>
      <w:r w:rsidR="00277A45">
        <w:rPr>
          <w:rFonts w:ascii="Arial" w:hAnsi="Arial" w:cs="Arial"/>
        </w:rPr>
        <w:t>gene prioritization methods were used</w:t>
      </w:r>
      <w:r w:rsidR="0089065E">
        <w:rPr>
          <w:rFonts w:ascii="Arial" w:hAnsi="Arial" w:cs="Arial"/>
        </w:rPr>
        <w:t>:</w:t>
      </w:r>
      <w:r w:rsidR="002C31C5">
        <w:rPr>
          <w:rFonts w:ascii="Arial" w:hAnsi="Arial" w:cs="Arial"/>
        </w:rPr>
        <w:t xml:space="preserve"> </w:t>
      </w:r>
      <w:r w:rsidR="0089065E">
        <w:rPr>
          <w:rFonts w:ascii="Arial" w:hAnsi="Arial" w:cs="Arial"/>
        </w:rPr>
        <w:t>po</w:t>
      </w:r>
      <w:r w:rsidR="008B6E19">
        <w:rPr>
          <w:rFonts w:ascii="Arial" w:hAnsi="Arial" w:cs="Arial"/>
        </w:rPr>
        <w:t xml:space="preserve">sitional </w:t>
      </w:r>
      <w:r w:rsidR="00DD122B">
        <w:rPr>
          <w:rFonts w:ascii="Arial" w:hAnsi="Arial" w:cs="Arial"/>
        </w:rPr>
        <w:t>mapping</w:t>
      </w:r>
      <w:r w:rsidR="007C7137">
        <w:rPr>
          <w:rFonts w:ascii="Arial" w:hAnsi="Arial" w:cs="Arial"/>
        </w:rPr>
        <w:t xml:space="preserve"> (</w:t>
      </w:r>
      <w:r w:rsidR="007C7137" w:rsidRPr="007C7137">
        <w:rPr>
          <w:rFonts w:ascii="Arial" w:hAnsi="Arial" w:cs="Arial"/>
        </w:rPr>
        <w:t>associating variants with nearby protein-coding genes</w:t>
      </w:r>
      <w:r w:rsidR="009F4306">
        <w:rPr>
          <w:rFonts w:ascii="Arial" w:hAnsi="Arial" w:cs="Arial"/>
        </w:rPr>
        <w:t xml:space="preserve"> </w:t>
      </w:r>
      <w:r w:rsidR="009F4306" w:rsidRPr="009F4306">
        <w:rPr>
          <w:rFonts w:ascii="Arial" w:hAnsi="Arial" w:cs="Arial"/>
        </w:rPr>
        <w:t>within ±10kb using ANNOVAR annotation</w:t>
      </w:r>
      <w:r w:rsidR="007C7137">
        <w:rPr>
          <w:rFonts w:ascii="Arial" w:hAnsi="Arial" w:cs="Arial"/>
        </w:rPr>
        <w:t>)</w:t>
      </w:r>
      <w:r w:rsidR="00E84A62">
        <w:rPr>
          <w:rFonts w:ascii="Arial" w:hAnsi="Arial" w:cs="Arial"/>
        </w:rPr>
        <w:t>,</w:t>
      </w:r>
      <w:r w:rsidR="00F27802">
        <w:rPr>
          <w:rFonts w:ascii="Arial" w:hAnsi="Arial" w:cs="Arial"/>
        </w:rPr>
        <w:t xml:space="preserve"> </w:t>
      </w:r>
      <w:r w:rsidR="009F4306">
        <w:rPr>
          <w:rFonts w:ascii="Arial" w:hAnsi="Arial" w:cs="Arial"/>
        </w:rPr>
        <w:t>e</w:t>
      </w:r>
      <w:r w:rsidR="00B73637">
        <w:rPr>
          <w:rFonts w:ascii="Arial" w:hAnsi="Arial" w:cs="Arial"/>
        </w:rPr>
        <w:t>xp</w:t>
      </w:r>
      <w:r w:rsidR="00995FB8">
        <w:rPr>
          <w:rFonts w:ascii="Arial" w:hAnsi="Arial" w:cs="Arial"/>
        </w:rPr>
        <w:t>r</w:t>
      </w:r>
      <w:r w:rsidR="00B73637">
        <w:rPr>
          <w:rFonts w:ascii="Arial" w:hAnsi="Arial" w:cs="Arial"/>
        </w:rPr>
        <w:t>ession quantitative trait loci</w:t>
      </w:r>
      <w:r w:rsidR="00995FB8">
        <w:rPr>
          <w:rFonts w:ascii="Arial" w:hAnsi="Arial" w:cs="Arial"/>
        </w:rPr>
        <w:t xml:space="preserve"> (</w:t>
      </w:r>
      <w:proofErr w:type="spellStart"/>
      <w:r w:rsidR="00464336">
        <w:rPr>
          <w:rFonts w:ascii="Arial" w:hAnsi="Arial" w:cs="Arial"/>
        </w:rPr>
        <w:t>eQTL</w:t>
      </w:r>
      <w:proofErr w:type="spellEnd"/>
      <w:r w:rsidR="00995FB8">
        <w:rPr>
          <w:rFonts w:ascii="Arial" w:hAnsi="Arial" w:cs="Arial"/>
        </w:rPr>
        <w:t>)</w:t>
      </w:r>
      <w:r w:rsidR="00F00D7A">
        <w:rPr>
          <w:rFonts w:ascii="Arial" w:hAnsi="Arial" w:cs="Arial"/>
        </w:rPr>
        <w:t xml:space="preserve"> mappin</w:t>
      </w:r>
      <w:r w:rsidR="009F4306">
        <w:rPr>
          <w:rFonts w:ascii="Arial" w:hAnsi="Arial" w:cs="Arial"/>
        </w:rPr>
        <w:t>g (</w:t>
      </w:r>
      <w:r w:rsidR="0079074C" w:rsidRPr="0079074C">
        <w:rPr>
          <w:rFonts w:ascii="Arial" w:hAnsi="Arial" w:cs="Arial"/>
        </w:rPr>
        <w:t xml:space="preserve">linking SNPs to tissue-specific </w:t>
      </w:r>
      <w:proofErr w:type="spellStart"/>
      <w:r w:rsidR="0079074C" w:rsidRPr="0079074C">
        <w:rPr>
          <w:rFonts w:ascii="Arial" w:hAnsi="Arial" w:cs="Arial"/>
        </w:rPr>
        <w:t>eQTLs</w:t>
      </w:r>
      <w:proofErr w:type="spellEnd"/>
      <w:r w:rsidR="0079074C" w:rsidRPr="0079074C">
        <w:rPr>
          <w:rFonts w:ascii="Arial" w:hAnsi="Arial" w:cs="Arial"/>
        </w:rPr>
        <w:t xml:space="preserve"> with FDR&lt;0.05 within ±1Mb as cis-</w:t>
      </w:r>
      <w:proofErr w:type="spellStart"/>
      <w:r w:rsidR="0079074C" w:rsidRPr="0079074C">
        <w:rPr>
          <w:rFonts w:ascii="Arial" w:hAnsi="Arial" w:cs="Arial"/>
        </w:rPr>
        <w:t>eQTLs</w:t>
      </w:r>
      <w:proofErr w:type="spellEnd"/>
      <w:r w:rsidR="009F4306">
        <w:rPr>
          <w:rFonts w:ascii="Arial" w:hAnsi="Arial" w:cs="Arial"/>
        </w:rPr>
        <w:t>)</w:t>
      </w:r>
      <w:r w:rsidR="0079074C">
        <w:rPr>
          <w:rFonts w:ascii="Arial" w:hAnsi="Arial" w:cs="Arial"/>
        </w:rPr>
        <w:t xml:space="preserve">, and </w:t>
      </w:r>
      <w:r w:rsidR="00C71E6B">
        <w:rPr>
          <w:rFonts w:ascii="Arial" w:hAnsi="Arial" w:cs="Arial"/>
        </w:rPr>
        <w:t xml:space="preserve">chromatin interaction mapping </w:t>
      </w:r>
      <w:r w:rsidR="0079074C">
        <w:rPr>
          <w:rFonts w:ascii="Arial" w:hAnsi="Arial" w:cs="Arial"/>
        </w:rPr>
        <w:t>(</w:t>
      </w:r>
      <w:r w:rsidR="00262D8C" w:rsidRPr="00262D8C">
        <w:rPr>
          <w:rFonts w:ascii="Arial" w:hAnsi="Arial" w:cs="Arial"/>
        </w:rPr>
        <w:t>identifying long-range interactions by mapping variants to genes with promoter regions overlapping significant chromatin interactions, defined as 250bp upstream and 500bp downstream of the transcription start site, with an FDR threshold of 1×10</w:t>
      </w:r>
      <w:r w:rsidR="00262D8C" w:rsidRPr="00262D8C">
        <w:rPr>
          <w:rFonts w:ascii="Cambria Math" w:hAnsi="Cambria Math" w:cs="Cambria Math"/>
        </w:rPr>
        <w:t>⁻</w:t>
      </w:r>
      <w:r w:rsidR="00262D8C" w:rsidRPr="00262D8C">
        <w:rPr>
          <w:rFonts w:ascii="Arial" w:hAnsi="Arial" w:cs="Arial"/>
        </w:rPr>
        <w:t>⁶</w:t>
      </w:r>
      <w:r w:rsidR="0079074C">
        <w:rPr>
          <w:rFonts w:ascii="Arial" w:hAnsi="Arial" w:cs="Arial"/>
        </w:rPr>
        <w:t>)</w:t>
      </w:r>
      <w:r w:rsidR="00262D8C">
        <w:rPr>
          <w:rFonts w:ascii="Arial" w:hAnsi="Arial" w:cs="Arial"/>
        </w:rPr>
        <w:t>.</w:t>
      </w:r>
      <w:r w:rsidR="00B55B26">
        <w:rPr>
          <w:rFonts w:ascii="Arial" w:hAnsi="Arial" w:cs="Arial"/>
          <w:sz w:val="24"/>
          <w:szCs w:val="24"/>
          <w:u w:val="single"/>
        </w:rPr>
        <w:br w:type="page"/>
      </w:r>
    </w:p>
    <w:p w14:paraId="123D3827" w14:textId="52469716" w:rsidR="000F7635" w:rsidRPr="00F82B34" w:rsidRDefault="000F7635" w:rsidP="00CF507E">
      <w:pPr>
        <w:tabs>
          <w:tab w:val="left" w:pos="3780"/>
        </w:tabs>
        <w:spacing w:line="360" w:lineRule="auto"/>
        <w:jc w:val="both"/>
        <w:rPr>
          <w:rFonts w:ascii="Arial" w:hAnsi="Arial" w:cs="Arial"/>
          <w:sz w:val="24"/>
          <w:szCs w:val="24"/>
          <w:u w:val="single"/>
        </w:rPr>
      </w:pPr>
      <w:r w:rsidRPr="00F82B34">
        <w:rPr>
          <w:rFonts w:ascii="Arial" w:hAnsi="Arial" w:cs="Arial"/>
          <w:sz w:val="24"/>
          <w:szCs w:val="24"/>
          <w:u w:val="single"/>
        </w:rPr>
        <w:lastRenderedPageBreak/>
        <w:t>Results</w:t>
      </w:r>
    </w:p>
    <w:p w14:paraId="1384DD67" w14:textId="6865529C" w:rsidR="001E5A4F" w:rsidRPr="00046020" w:rsidRDefault="001E5A4F" w:rsidP="00CF507E">
      <w:pPr>
        <w:tabs>
          <w:tab w:val="left" w:pos="3780"/>
        </w:tabs>
        <w:spacing w:line="360" w:lineRule="auto"/>
        <w:jc w:val="both"/>
        <w:rPr>
          <w:rFonts w:ascii="Arial" w:hAnsi="Arial" w:cs="Arial"/>
          <w:b/>
          <w:bCs/>
        </w:rPr>
      </w:pPr>
      <w:r w:rsidRPr="00B54EA7">
        <w:rPr>
          <w:rFonts w:ascii="Arial" w:hAnsi="Arial" w:cs="Arial"/>
          <w:b/>
          <w:bCs/>
        </w:rPr>
        <w:t>G</w:t>
      </w:r>
      <w:r w:rsidRPr="00193D72">
        <w:rPr>
          <w:rFonts w:ascii="Arial" w:hAnsi="Arial" w:cs="Arial"/>
          <w:b/>
          <w:bCs/>
        </w:rPr>
        <w:t>WAS meta-analysis of discovery population</w:t>
      </w:r>
    </w:p>
    <w:p w14:paraId="34A135AB" w14:textId="222F8083" w:rsidR="00E71033" w:rsidRPr="00046020" w:rsidRDefault="001F397B" w:rsidP="00CF507E">
      <w:pPr>
        <w:tabs>
          <w:tab w:val="left" w:pos="3780"/>
        </w:tabs>
        <w:spacing w:line="360" w:lineRule="auto"/>
        <w:jc w:val="both"/>
        <w:rPr>
          <w:rFonts w:ascii="Arial" w:hAnsi="Arial" w:cs="Arial"/>
          <w:i/>
          <w:iCs/>
        </w:rPr>
      </w:pPr>
      <w:r>
        <w:rPr>
          <w:rFonts w:ascii="Arial" w:hAnsi="Arial" w:cs="Arial"/>
        </w:rPr>
        <w:t>GWAS</w:t>
      </w:r>
      <w:r w:rsidR="00F71152">
        <w:rPr>
          <w:rFonts w:ascii="Arial" w:hAnsi="Arial" w:cs="Arial"/>
        </w:rPr>
        <w:t xml:space="preserve"> results</w:t>
      </w:r>
      <w:r>
        <w:rPr>
          <w:rFonts w:ascii="Arial" w:hAnsi="Arial" w:cs="Arial"/>
        </w:rPr>
        <w:t xml:space="preserve"> from 1</w:t>
      </w:r>
      <w:r w:rsidR="003A0B48">
        <w:rPr>
          <w:rFonts w:ascii="Arial" w:hAnsi="Arial" w:cs="Arial"/>
        </w:rPr>
        <w:t>6</w:t>
      </w:r>
      <w:r>
        <w:rPr>
          <w:rFonts w:ascii="Arial" w:hAnsi="Arial" w:cs="Arial"/>
        </w:rPr>
        <w:t xml:space="preserve"> cohorts of European ancestry totaling up </w:t>
      </w:r>
      <w:r w:rsidRPr="00870B88">
        <w:rPr>
          <w:rFonts w:ascii="Arial" w:hAnsi="Arial" w:cs="Arial"/>
        </w:rPr>
        <w:t>to 229,426 adults and 14,234</w:t>
      </w:r>
      <w:r>
        <w:rPr>
          <w:rFonts w:ascii="Arial" w:hAnsi="Arial" w:cs="Arial"/>
        </w:rPr>
        <w:t xml:space="preserve"> children </w:t>
      </w:r>
      <w:r w:rsidR="007E478B" w:rsidRPr="1370994C">
        <w:rPr>
          <w:rFonts w:ascii="Arial" w:hAnsi="Arial" w:cs="Arial"/>
        </w:rPr>
        <w:t>were m</w:t>
      </w:r>
      <w:r>
        <w:rPr>
          <w:rFonts w:ascii="Arial" w:hAnsi="Arial" w:cs="Arial"/>
        </w:rPr>
        <w:t>eta-</w:t>
      </w:r>
      <w:r w:rsidR="00F61B2D">
        <w:rPr>
          <w:rFonts w:ascii="Arial" w:hAnsi="Arial" w:cs="Arial"/>
        </w:rPr>
        <w:t>analyzed</w:t>
      </w:r>
      <w:r>
        <w:rPr>
          <w:rFonts w:ascii="Arial" w:hAnsi="Arial" w:cs="Arial"/>
        </w:rPr>
        <w:t xml:space="preserve"> separately </w:t>
      </w:r>
      <w:r w:rsidR="00F61B2D">
        <w:rPr>
          <w:rFonts w:ascii="Arial" w:hAnsi="Arial" w:cs="Arial"/>
        </w:rPr>
        <w:t>by age group</w:t>
      </w:r>
      <w:r>
        <w:rPr>
          <w:rFonts w:ascii="Arial" w:hAnsi="Arial" w:cs="Arial"/>
        </w:rPr>
        <w:t xml:space="preserve"> </w:t>
      </w:r>
      <w:r w:rsidR="00B82D67">
        <w:rPr>
          <w:rFonts w:ascii="Arial" w:hAnsi="Arial" w:cs="Arial"/>
        </w:rPr>
        <w:t>and phenotype</w:t>
      </w:r>
      <w:r>
        <w:rPr>
          <w:rFonts w:ascii="Arial" w:hAnsi="Arial" w:cs="Arial"/>
        </w:rPr>
        <w:t xml:space="preserve">: self-reported </w:t>
      </w:r>
      <w:r w:rsidRPr="007F28B5">
        <w:rPr>
          <w:rFonts w:ascii="Arial" w:hAnsi="Arial" w:cs="Arial"/>
        </w:rPr>
        <w:t>(</w:t>
      </w:r>
      <w:proofErr w:type="spellStart"/>
      <w:r w:rsidRPr="007F28B5">
        <w:rPr>
          <w:rFonts w:ascii="Arial" w:hAnsi="Arial" w:cs="Arial"/>
        </w:rPr>
        <w:t>cases</w:t>
      </w:r>
      <w:r w:rsidRPr="007F28B5">
        <w:rPr>
          <w:rFonts w:ascii="Arial" w:hAnsi="Arial" w:cs="Arial"/>
          <w:vertAlign w:val="subscript"/>
        </w:rPr>
        <w:t>adults</w:t>
      </w:r>
      <w:proofErr w:type="spellEnd"/>
      <w:r w:rsidRPr="007F28B5">
        <w:rPr>
          <w:rFonts w:ascii="Arial" w:hAnsi="Arial" w:cs="Arial"/>
        </w:rPr>
        <w:t xml:space="preserve">=5,048, </w:t>
      </w:r>
      <w:proofErr w:type="spellStart"/>
      <w:r w:rsidRPr="007F28B5">
        <w:rPr>
          <w:rFonts w:ascii="Arial" w:hAnsi="Arial" w:cs="Arial"/>
        </w:rPr>
        <w:t>cases</w:t>
      </w:r>
      <w:r w:rsidRPr="007F28B5">
        <w:rPr>
          <w:rFonts w:ascii="Arial" w:hAnsi="Arial" w:cs="Arial"/>
          <w:vertAlign w:val="subscript"/>
        </w:rPr>
        <w:t>children</w:t>
      </w:r>
      <w:proofErr w:type="spellEnd"/>
      <w:r w:rsidRPr="007F28B5">
        <w:rPr>
          <w:rFonts w:ascii="Arial" w:hAnsi="Arial" w:cs="Arial"/>
        </w:rPr>
        <w:t>=2,203), doctors-diagnosed (</w:t>
      </w:r>
      <w:proofErr w:type="spellStart"/>
      <w:r w:rsidRPr="007F28B5">
        <w:rPr>
          <w:rFonts w:ascii="Arial" w:hAnsi="Arial" w:cs="Arial"/>
        </w:rPr>
        <w:t>cases</w:t>
      </w:r>
      <w:r w:rsidRPr="007F28B5">
        <w:rPr>
          <w:rFonts w:ascii="Arial" w:hAnsi="Arial" w:cs="Arial"/>
          <w:vertAlign w:val="subscript"/>
        </w:rPr>
        <w:t>adults</w:t>
      </w:r>
      <w:proofErr w:type="spellEnd"/>
      <w:r w:rsidRPr="007F28B5">
        <w:rPr>
          <w:rFonts w:ascii="Arial" w:hAnsi="Arial" w:cs="Arial"/>
        </w:rPr>
        <w:t xml:space="preserve">=1,315, </w:t>
      </w:r>
      <w:proofErr w:type="spellStart"/>
      <w:r w:rsidRPr="007F28B5">
        <w:rPr>
          <w:rFonts w:ascii="Arial" w:hAnsi="Arial" w:cs="Arial"/>
        </w:rPr>
        <w:t>cases</w:t>
      </w:r>
      <w:r w:rsidRPr="007F28B5">
        <w:rPr>
          <w:rFonts w:ascii="Arial" w:hAnsi="Arial" w:cs="Arial"/>
          <w:vertAlign w:val="subscript"/>
        </w:rPr>
        <w:t>children</w:t>
      </w:r>
      <w:proofErr w:type="spellEnd"/>
      <w:r w:rsidRPr="007F28B5">
        <w:rPr>
          <w:rFonts w:ascii="Arial" w:hAnsi="Arial" w:cs="Arial"/>
        </w:rPr>
        <w:t>=1,09</w:t>
      </w:r>
      <w:r w:rsidR="00721C5A" w:rsidRPr="00D80C6B">
        <w:rPr>
          <w:rFonts w:ascii="Arial" w:hAnsi="Arial" w:cs="Arial"/>
        </w:rPr>
        <w:t>0</w:t>
      </w:r>
      <w:r w:rsidRPr="007F28B5">
        <w:rPr>
          <w:rFonts w:ascii="Arial" w:hAnsi="Arial" w:cs="Arial"/>
        </w:rPr>
        <w:t>), food-specific sensitization (</w:t>
      </w:r>
      <w:proofErr w:type="spellStart"/>
      <w:r w:rsidRPr="007F28B5">
        <w:rPr>
          <w:rFonts w:ascii="Arial" w:hAnsi="Arial" w:cs="Arial"/>
        </w:rPr>
        <w:t>cases</w:t>
      </w:r>
      <w:r w:rsidRPr="007F28B5">
        <w:rPr>
          <w:rFonts w:ascii="Arial" w:hAnsi="Arial" w:cs="Arial"/>
          <w:vertAlign w:val="subscript"/>
        </w:rPr>
        <w:t>adults</w:t>
      </w:r>
      <w:proofErr w:type="spellEnd"/>
      <w:r w:rsidRPr="007F28B5">
        <w:rPr>
          <w:rFonts w:ascii="Arial" w:hAnsi="Arial" w:cs="Arial"/>
        </w:rPr>
        <w:t xml:space="preserve">=889, </w:t>
      </w:r>
      <w:proofErr w:type="spellStart"/>
      <w:r w:rsidRPr="007F28B5">
        <w:rPr>
          <w:rFonts w:ascii="Arial" w:hAnsi="Arial" w:cs="Arial"/>
        </w:rPr>
        <w:t>cases</w:t>
      </w:r>
      <w:r w:rsidRPr="007F28B5">
        <w:rPr>
          <w:rFonts w:ascii="Arial" w:hAnsi="Arial" w:cs="Arial"/>
          <w:vertAlign w:val="subscript"/>
        </w:rPr>
        <w:t>children</w:t>
      </w:r>
      <w:proofErr w:type="spellEnd"/>
      <w:r w:rsidRPr="007F28B5">
        <w:rPr>
          <w:rFonts w:ascii="Arial" w:hAnsi="Arial" w:cs="Arial"/>
        </w:rPr>
        <w:t>=1,891), and</w:t>
      </w:r>
      <w:r w:rsidR="001E30C8" w:rsidRPr="007F28B5">
        <w:rPr>
          <w:rFonts w:ascii="Arial" w:hAnsi="Arial" w:cs="Arial"/>
        </w:rPr>
        <w:t xml:space="preserve"> reported</w:t>
      </w:r>
      <w:r w:rsidRPr="007F28B5">
        <w:rPr>
          <w:rFonts w:ascii="Arial" w:hAnsi="Arial" w:cs="Arial"/>
        </w:rPr>
        <w:t xml:space="preserve"> </w:t>
      </w:r>
      <w:r w:rsidR="00CE3A2B" w:rsidRPr="007F28B5">
        <w:rPr>
          <w:rFonts w:ascii="Arial" w:hAnsi="Arial" w:cs="Arial"/>
        </w:rPr>
        <w:t>FA</w:t>
      </w:r>
      <w:r w:rsidRPr="007F28B5">
        <w:rPr>
          <w:rFonts w:ascii="Arial" w:hAnsi="Arial" w:cs="Arial"/>
        </w:rPr>
        <w:t xml:space="preserve"> plus </w:t>
      </w:r>
      <w:bookmarkStart w:id="0" w:name="_Hlk193359574"/>
      <w:r w:rsidRPr="007F28B5">
        <w:rPr>
          <w:rFonts w:ascii="Arial" w:hAnsi="Arial" w:cs="Arial"/>
        </w:rPr>
        <w:t xml:space="preserve">food-specific </w:t>
      </w:r>
      <w:bookmarkEnd w:id="0"/>
      <w:r w:rsidRPr="007F28B5">
        <w:rPr>
          <w:rFonts w:ascii="Arial" w:hAnsi="Arial" w:cs="Arial"/>
        </w:rPr>
        <w:t>sensitization (</w:t>
      </w:r>
      <w:proofErr w:type="spellStart"/>
      <w:r w:rsidRPr="007F28B5">
        <w:rPr>
          <w:rFonts w:ascii="Arial" w:hAnsi="Arial" w:cs="Arial"/>
        </w:rPr>
        <w:t>cases</w:t>
      </w:r>
      <w:r w:rsidRPr="007F28B5">
        <w:rPr>
          <w:rFonts w:ascii="Arial" w:hAnsi="Arial" w:cs="Arial"/>
          <w:vertAlign w:val="subscript"/>
        </w:rPr>
        <w:t>adults</w:t>
      </w:r>
      <w:proofErr w:type="spellEnd"/>
      <w:r w:rsidRPr="007F28B5">
        <w:rPr>
          <w:rFonts w:ascii="Arial" w:hAnsi="Arial" w:cs="Arial"/>
        </w:rPr>
        <w:t xml:space="preserve">=279, </w:t>
      </w:r>
      <w:proofErr w:type="spellStart"/>
      <w:r w:rsidRPr="007F28B5">
        <w:rPr>
          <w:rFonts w:ascii="Arial" w:hAnsi="Arial" w:cs="Arial"/>
        </w:rPr>
        <w:t>cases</w:t>
      </w:r>
      <w:r w:rsidRPr="007F28B5">
        <w:rPr>
          <w:rFonts w:ascii="Arial" w:hAnsi="Arial" w:cs="Arial"/>
          <w:vertAlign w:val="subscript"/>
        </w:rPr>
        <w:t>children</w:t>
      </w:r>
      <w:proofErr w:type="spellEnd"/>
      <w:r w:rsidRPr="007F28B5">
        <w:rPr>
          <w:rFonts w:ascii="Arial" w:hAnsi="Arial" w:cs="Arial"/>
        </w:rPr>
        <w:t>=558).</w:t>
      </w:r>
      <w:r>
        <w:rPr>
          <w:rFonts w:ascii="Arial" w:hAnsi="Arial" w:cs="Arial"/>
        </w:rPr>
        <w:t xml:space="preserve"> </w:t>
      </w:r>
      <w:r w:rsidR="00BF14F2" w:rsidRPr="1370994C">
        <w:rPr>
          <w:rFonts w:ascii="Arial" w:hAnsi="Arial" w:cs="Arial"/>
        </w:rPr>
        <w:t>N</w:t>
      </w:r>
      <w:r w:rsidR="00926C44" w:rsidRPr="1370994C">
        <w:rPr>
          <w:rFonts w:ascii="Arial" w:hAnsi="Arial" w:cs="Arial"/>
        </w:rPr>
        <w:t>umbers</w:t>
      </w:r>
      <w:r>
        <w:rPr>
          <w:rFonts w:ascii="Arial" w:hAnsi="Arial" w:cs="Arial"/>
        </w:rPr>
        <w:t xml:space="preserve"> </w:t>
      </w:r>
      <w:r w:rsidR="00926C44" w:rsidRPr="1370994C">
        <w:rPr>
          <w:rFonts w:ascii="Arial" w:hAnsi="Arial" w:cs="Arial"/>
        </w:rPr>
        <w:t>per study</w:t>
      </w:r>
      <w:r w:rsidR="002D0B79">
        <w:rPr>
          <w:rFonts w:ascii="Arial" w:hAnsi="Arial" w:cs="Arial"/>
        </w:rPr>
        <w:t xml:space="preserve"> </w:t>
      </w:r>
      <w:r w:rsidR="00457B81">
        <w:rPr>
          <w:rFonts w:ascii="Arial" w:hAnsi="Arial" w:cs="Arial"/>
        </w:rPr>
        <w:t xml:space="preserve">are depicted in </w:t>
      </w:r>
      <w:r w:rsidR="00E527E3" w:rsidRPr="1370994C">
        <w:rPr>
          <w:rFonts w:ascii="Arial" w:hAnsi="Arial" w:cs="Arial"/>
        </w:rPr>
        <w:t>Table</w:t>
      </w:r>
      <w:r w:rsidR="00457B81">
        <w:rPr>
          <w:rFonts w:ascii="Arial" w:hAnsi="Arial" w:cs="Arial"/>
        </w:rPr>
        <w:t xml:space="preserve"> </w:t>
      </w:r>
      <w:r w:rsidR="00E527E3" w:rsidRPr="1370994C">
        <w:rPr>
          <w:rFonts w:ascii="Arial" w:hAnsi="Arial" w:cs="Arial"/>
        </w:rPr>
        <w:t>E</w:t>
      </w:r>
      <w:r w:rsidR="00957DE8">
        <w:rPr>
          <w:rFonts w:ascii="Arial" w:hAnsi="Arial" w:cs="Arial"/>
        </w:rPr>
        <w:t>1</w:t>
      </w:r>
      <w:r w:rsidR="00457B81">
        <w:rPr>
          <w:rFonts w:ascii="Arial" w:hAnsi="Arial" w:cs="Arial"/>
        </w:rPr>
        <w:t>. There was no evidence for population stratification with genomic inflation factors λ ranging from 0.93 to 1.00</w:t>
      </w:r>
      <w:r w:rsidR="00E84519">
        <w:rPr>
          <w:rFonts w:ascii="Arial" w:hAnsi="Arial" w:cs="Arial"/>
        </w:rPr>
        <w:t xml:space="preserve"> </w:t>
      </w:r>
      <w:r w:rsidR="00457B81" w:rsidRPr="00F82B34">
        <w:rPr>
          <w:rFonts w:ascii="Arial" w:hAnsi="Arial" w:cs="Arial"/>
        </w:rPr>
        <w:t>(</w:t>
      </w:r>
      <w:r w:rsidR="00E527E3" w:rsidRPr="1370994C">
        <w:rPr>
          <w:rFonts w:ascii="Arial" w:hAnsi="Arial" w:cs="Arial"/>
        </w:rPr>
        <w:t>Table</w:t>
      </w:r>
      <w:r w:rsidR="00457B81" w:rsidRPr="00F82B34">
        <w:rPr>
          <w:rFonts w:ascii="Arial" w:hAnsi="Arial" w:cs="Arial"/>
        </w:rPr>
        <w:t xml:space="preserve"> </w:t>
      </w:r>
      <w:r w:rsidR="00E527E3" w:rsidRPr="1370994C">
        <w:rPr>
          <w:rFonts w:ascii="Arial" w:hAnsi="Arial" w:cs="Arial"/>
        </w:rPr>
        <w:t>E</w:t>
      </w:r>
      <w:r w:rsidR="00E234AA" w:rsidRPr="1370994C">
        <w:rPr>
          <w:rFonts w:ascii="Arial" w:hAnsi="Arial" w:cs="Arial"/>
        </w:rPr>
        <w:t>5</w:t>
      </w:r>
      <w:r w:rsidR="00457B81" w:rsidRPr="00F82B34">
        <w:rPr>
          <w:rFonts w:ascii="Arial" w:hAnsi="Arial" w:cs="Arial"/>
        </w:rPr>
        <w:t xml:space="preserve">, </w:t>
      </w:r>
      <w:r w:rsidR="00F9122B" w:rsidRPr="1370994C">
        <w:rPr>
          <w:rFonts w:ascii="Arial" w:hAnsi="Arial" w:cs="Arial"/>
        </w:rPr>
        <w:t>Figure E</w:t>
      </w:r>
      <w:r w:rsidR="000F33AE">
        <w:rPr>
          <w:rFonts w:ascii="Arial" w:hAnsi="Arial" w:cs="Arial"/>
        </w:rPr>
        <w:t>1</w:t>
      </w:r>
      <w:r w:rsidR="00457B81" w:rsidRPr="00F82B34">
        <w:rPr>
          <w:rFonts w:ascii="Arial" w:hAnsi="Arial" w:cs="Arial"/>
        </w:rPr>
        <w:t>).</w:t>
      </w:r>
      <w:r w:rsidR="00D309F3" w:rsidRPr="00F82B34">
        <w:rPr>
          <w:rFonts w:ascii="Arial" w:hAnsi="Arial" w:cs="Arial"/>
          <w:noProof/>
          <w:color w:val="44546A" w:themeColor="text2"/>
        </w:rPr>
        <mc:AlternateContent>
          <mc:Choice Requires="wps">
            <w:drawing>
              <wp:anchor distT="0" distB="0" distL="114300" distR="114300" simplePos="0" relativeHeight="251650048" behindDoc="0" locked="0" layoutInCell="1" allowOverlap="1" wp14:anchorId="556D397D" wp14:editId="1AEBD7E8">
                <wp:simplePos x="0" y="0"/>
                <wp:positionH relativeFrom="column">
                  <wp:posOffset>11628120</wp:posOffset>
                </wp:positionH>
                <wp:positionV relativeFrom="paragraph">
                  <wp:posOffset>2776855</wp:posOffset>
                </wp:positionV>
                <wp:extent cx="2808000" cy="684000"/>
                <wp:effectExtent l="0" t="0" r="11430" b="20955"/>
                <wp:wrapNone/>
                <wp:docPr id="7" name="Rectangle 23">
                  <a:extLst xmlns:a="http://schemas.openxmlformats.org/drawingml/2006/main">
                    <a:ext uri="{FF2B5EF4-FFF2-40B4-BE49-F238E27FC236}">
                      <a16:creationId xmlns:a16="http://schemas.microsoft.com/office/drawing/2014/main" id="{DD4AC72B-F6B0-33B9-8BCB-42F335E70C23}"/>
                    </a:ext>
                  </a:extLst>
                </wp:docPr>
                <wp:cNvGraphicFramePr/>
                <a:graphic xmlns:a="http://schemas.openxmlformats.org/drawingml/2006/main">
                  <a:graphicData uri="http://schemas.microsoft.com/office/word/2010/wordprocessingShape">
                    <wps:wsp>
                      <wps:cNvSpPr/>
                      <wps:spPr>
                        <a:xfrm>
                          <a:off x="0" y="0"/>
                          <a:ext cx="2808000" cy="684000"/>
                        </a:xfrm>
                        <a:prstGeom prst="rect">
                          <a:avLst/>
                        </a:prstGeom>
                        <a:solidFill>
                          <a:schemeClr val="accent4">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7DF15CC"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Doctors-diagnosed food allergy + food-specific sensitization</w:t>
                            </w:r>
                          </w:p>
                        </w:txbxContent>
                      </wps:txbx>
                      <wps:bodyPr rtlCol="0" anchor="ctr"/>
                    </wps:wsp>
                  </a:graphicData>
                </a:graphic>
              </wp:anchor>
            </w:drawing>
          </mc:Choice>
          <mc:Fallback>
            <w:pict>
              <v:rect w14:anchorId="556D397D" id="Rectangle 23" o:spid="_x0000_s1026" style="position:absolute;left:0;text-align:left;margin-left:915.6pt;margin-top:218.65pt;width:221.1pt;height:53.85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" fillcolor="#fff2cc [663]" strokecolor="#091723 [484]" strokeweight="1pt">
                <v:textbox>
                  <w:txbxContent>
                    <w:p w14:paraId="77DF15CC"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Doctors-diagnosed food allergy + food-specific sensitization</w:t>
                      </w:r>
                    </w:p>
                  </w:txbxContent>
                </v:textbox>
              </v:rect>
            </w:pict>
          </mc:Fallback>
        </mc:AlternateContent>
      </w:r>
      <w:r w:rsidR="00D309F3" w:rsidRPr="00F82B34">
        <w:rPr>
          <w:rFonts w:ascii="Arial" w:hAnsi="Arial" w:cs="Arial"/>
          <w:noProof/>
          <w:color w:val="44546A" w:themeColor="text2"/>
        </w:rPr>
        <mc:AlternateContent>
          <mc:Choice Requires="wps">
            <w:drawing>
              <wp:anchor distT="0" distB="0" distL="114300" distR="114300" simplePos="0" relativeHeight="251652096" behindDoc="0" locked="0" layoutInCell="1" allowOverlap="1" wp14:anchorId="5DC58DC7" wp14:editId="0E4FB54C">
                <wp:simplePos x="0" y="0"/>
                <wp:positionH relativeFrom="column">
                  <wp:posOffset>11628120</wp:posOffset>
                </wp:positionH>
                <wp:positionV relativeFrom="paragraph">
                  <wp:posOffset>3664585</wp:posOffset>
                </wp:positionV>
                <wp:extent cx="2808000" cy="684000"/>
                <wp:effectExtent l="0" t="0" r="11430" b="20955"/>
                <wp:wrapNone/>
                <wp:docPr id="46" name="Rectangle 23">
                  <a:extLst xmlns:a="http://schemas.openxmlformats.org/drawingml/2006/main">
                    <a:ext uri="{FF2B5EF4-FFF2-40B4-BE49-F238E27FC236}">
                      <a16:creationId xmlns:a16="http://schemas.microsoft.com/office/drawing/2014/main" id="{E70E33F7-22B1-849A-2092-8728BA4DDC2E}"/>
                    </a:ext>
                  </a:extLst>
                </wp:docPr>
                <wp:cNvGraphicFramePr/>
                <a:graphic xmlns:a="http://schemas.openxmlformats.org/drawingml/2006/main">
                  <a:graphicData uri="http://schemas.microsoft.com/office/word/2010/wordprocessingShape">
                    <wps:wsp>
                      <wps:cNvSpPr/>
                      <wps:spPr>
                        <a:xfrm>
                          <a:off x="0" y="0"/>
                          <a:ext cx="2808000" cy="684000"/>
                        </a:xfrm>
                        <a:prstGeom prst="rect">
                          <a:avLst/>
                        </a:prstGeom>
                        <a:solidFill>
                          <a:schemeClr val="accent4">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16D89597" w14:textId="77777777" w:rsidR="00D309F3" w:rsidRDefault="00D309F3" w:rsidP="00D309F3">
                            <w:pPr>
                              <w:jc w:val="center"/>
                              <w:rPr>
                                <w:rFonts w:hAnsi="Calibri"/>
                                <w:color w:val="000000" w:themeColor="text1"/>
                                <w:kern w:val="24"/>
                                <w:sz w:val="32"/>
                                <w:szCs w:val="32"/>
                                <w:lang w:val="en-GB"/>
                                <w14:ligatures w14:val="none"/>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adults</w:t>
                            </w:r>
                            <w:r>
                              <w:rPr>
                                <w:rFonts w:hAnsi="Calibri"/>
                                <w:color w:val="000000" w:themeColor="text1"/>
                                <w:kern w:val="24"/>
                                <w:sz w:val="32"/>
                                <w:szCs w:val="32"/>
                                <w:lang w:val="en-GB"/>
                              </w:rPr>
                              <w:t>:= 4322</w:t>
                            </w:r>
                          </w:p>
                          <w:p w14:paraId="0DEF7ED0"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children</w:t>
                            </w:r>
                            <w:r>
                              <w:rPr>
                                <w:rFonts w:hAnsi="Calibri"/>
                                <w:color w:val="000000" w:themeColor="text1"/>
                                <w:kern w:val="24"/>
                                <w:sz w:val="32"/>
                                <w:szCs w:val="32"/>
                                <w:lang w:val="en-GB"/>
                              </w:rPr>
                              <w:t>=5571</w:t>
                            </w:r>
                          </w:p>
                        </w:txbxContent>
                      </wps:txbx>
                      <wps:bodyPr rtlCol="0" anchor="ctr"/>
                    </wps:wsp>
                  </a:graphicData>
                </a:graphic>
              </wp:anchor>
            </w:drawing>
          </mc:Choice>
          <mc:Fallback>
            <w:pict>
              <v:rect w14:anchorId="5DC58DC7" id="_x0000_s1027" style="position:absolute;left:0;text-align:left;margin-left:915.6pt;margin-top:288.55pt;width:221.1pt;height:53.85pt;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" fillcolor="#fff2cc [663]" strokecolor="#091723 [484]" strokeweight="1pt">
                <v:textbox>
                  <w:txbxContent>
                    <w:p w14:paraId="16D89597" w14:textId="77777777" w:rsidR="00D309F3" w:rsidRDefault="00D309F3" w:rsidP="00D309F3">
                      <w:pPr>
                        <w:jc w:val="center"/>
                        <w:rPr>
                          <w:rFonts w:hAnsi="Calibri"/>
                          <w:color w:val="000000" w:themeColor="text1"/>
                          <w:kern w:val="24"/>
                          <w:sz w:val="32"/>
                          <w:szCs w:val="32"/>
                          <w:lang w:val="en-GB"/>
                          <w14:ligatures w14:val="none"/>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adults</w:t>
                      </w:r>
                      <w:r>
                        <w:rPr>
                          <w:rFonts w:hAnsi="Calibri"/>
                          <w:color w:val="000000" w:themeColor="text1"/>
                          <w:kern w:val="24"/>
                          <w:sz w:val="32"/>
                          <w:szCs w:val="32"/>
                          <w:lang w:val="en-GB"/>
                        </w:rPr>
                        <w:t>:= 4322</w:t>
                      </w:r>
                    </w:p>
                    <w:p w14:paraId="0DEF7ED0"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children</w:t>
                      </w:r>
                      <w:r>
                        <w:rPr>
                          <w:rFonts w:hAnsi="Calibri"/>
                          <w:color w:val="000000" w:themeColor="text1"/>
                          <w:kern w:val="24"/>
                          <w:sz w:val="32"/>
                          <w:szCs w:val="32"/>
                          <w:lang w:val="en-GB"/>
                        </w:rPr>
                        <w:t>=5571</w:t>
                      </w:r>
                    </w:p>
                  </w:txbxContent>
                </v:textbox>
              </v:rect>
            </w:pict>
          </mc:Fallback>
        </mc:AlternateContent>
      </w:r>
      <w:r w:rsidR="00D309F3" w:rsidRPr="00F82B34">
        <w:rPr>
          <w:rFonts w:ascii="Arial" w:hAnsi="Arial" w:cs="Arial"/>
          <w:noProof/>
          <w:color w:val="44546A" w:themeColor="text2"/>
        </w:rPr>
        <mc:AlternateContent>
          <mc:Choice Requires="wps">
            <w:drawing>
              <wp:anchor distT="0" distB="0" distL="114300" distR="114300" simplePos="0" relativeHeight="251654144" behindDoc="0" locked="0" layoutInCell="1" allowOverlap="1" wp14:anchorId="6FF4FD98" wp14:editId="5D1A214B">
                <wp:simplePos x="0" y="0"/>
                <wp:positionH relativeFrom="column">
                  <wp:posOffset>9987915</wp:posOffset>
                </wp:positionH>
                <wp:positionV relativeFrom="paragraph">
                  <wp:posOffset>3460750</wp:posOffset>
                </wp:positionV>
                <wp:extent cx="161" cy="203676"/>
                <wp:effectExtent l="76200" t="0" r="57150" b="63500"/>
                <wp:wrapNone/>
                <wp:docPr id="50" name="Straight Arrow Connector 57">
                  <a:extLst xmlns:a="http://schemas.openxmlformats.org/drawingml/2006/main">
                    <a:ext uri="{FF2B5EF4-FFF2-40B4-BE49-F238E27FC236}">
                      <a16:creationId xmlns:a16="http://schemas.microsoft.com/office/drawing/2014/main" id="{79E1EB1E-BFC3-D274-0559-6A45BE1B595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61" cy="203676"/>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a16="http://schemas.microsoft.com/office/drawing/2014/main" xmlns:a="http://schemas.openxmlformats.org/drawingml/2006/main">
            <w:pict w14:anchorId="16368056">
              <v:shapetype id="_x0000_t32" coordsize="21600,21600" o:oned="t" filled="f" o:spt="32" path="m,l21600,21600e" w14:anchorId="6FAE64E7">
                <v:path fillok="f" arrowok="t" o:connecttype="none"/>
                <o:lock v:ext="edit" shapetype="t"/>
              </v:shapetype>
              <v:shape id="Straight Arrow Connector 57" style="position:absolute;margin-left:786.45pt;margin-top:272.5pt;width:0;height:16.05pt;flip:x;z-index:251654144;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">
                <v:stroke joinstyle="miter" endarrow="block"/>
                <o:lock v:ext="edit" shapetype="f"/>
              </v:shape>
            </w:pict>
          </mc:Fallback>
        </mc:AlternateContent>
      </w:r>
      <w:r w:rsidR="00D309F3" w:rsidRPr="00F82B34">
        <w:rPr>
          <w:rFonts w:ascii="Arial" w:hAnsi="Arial" w:cs="Arial"/>
          <w:noProof/>
          <w:color w:val="44546A" w:themeColor="text2"/>
        </w:rPr>
        <mc:AlternateContent>
          <mc:Choice Requires="wps">
            <w:drawing>
              <wp:anchor distT="0" distB="0" distL="114300" distR="114300" simplePos="0" relativeHeight="251656192" behindDoc="0" locked="0" layoutInCell="1" allowOverlap="1" wp14:anchorId="4F6DF51E" wp14:editId="4861710A">
                <wp:simplePos x="0" y="0"/>
                <wp:positionH relativeFrom="column">
                  <wp:posOffset>13032105</wp:posOffset>
                </wp:positionH>
                <wp:positionV relativeFrom="paragraph">
                  <wp:posOffset>3460750</wp:posOffset>
                </wp:positionV>
                <wp:extent cx="0" cy="203676"/>
                <wp:effectExtent l="76200" t="0" r="57150" b="63500"/>
                <wp:wrapNone/>
                <wp:docPr id="51" name="Straight Arrow Connector 57">
                  <a:extLst xmlns:a="http://schemas.openxmlformats.org/drawingml/2006/main">
                    <a:ext uri="{FF2B5EF4-FFF2-40B4-BE49-F238E27FC236}">
                      <a16:creationId xmlns:a16="http://schemas.microsoft.com/office/drawing/2014/main" id="{306E5DE0-3A9A-6492-E58F-FCC029FF371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3676"/>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a16="http://schemas.microsoft.com/office/drawing/2014/main" xmlns:a="http://schemas.openxmlformats.org/drawingml/2006/main">
            <w:pict w14:anchorId="04AA4906">
              <v:shape id="Straight Arrow Connector 57" style="position:absolute;margin-left:1026.15pt;margin-top:272.5pt;width:0;height:16.05pt;z-index:251656192;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" w14:anchorId="10433A4D">
                <v:stroke joinstyle="miter" endarrow="block"/>
                <o:lock v:ext="edit" shapetype="f"/>
              </v:shape>
            </w:pict>
          </mc:Fallback>
        </mc:AlternateContent>
      </w:r>
      <w:r w:rsidR="00D309F3" w:rsidRPr="00F82B34">
        <w:rPr>
          <w:rFonts w:ascii="Arial" w:hAnsi="Arial" w:cs="Arial"/>
          <w:noProof/>
          <w:color w:val="44546A" w:themeColor="text2"/>
        </w:rPr>
        <mc:AlternateContent>
          <mc:Choice Requires="wps">
            <w:drawing>
              <wp:anchor distT="0" distB="0" distL="114300" distR="114300" simplePos="0" relativeHeight="251658240" behindDoc="0" locked="0" layoutInCell="1" allowOverlap="1" wp14:anchorId="2828EFFF" wp14:editId="5FA7E94E">
                <wp:simplePos x="0" y="0"/>
                <wp:positionH relativeFrom="column">
                  <wp:posOffset>2497455</wp:posOffset>
                </wp:positionH>
                <wp:positionV relativeFrom="paragraph">
                  <wp:posOffset>9323705</wp:posOffset>
                </wp:positionV>
                <wp:extent cx="2808000" cy="684000"/>
                <wp:effectExtent l="0" t="0" r="11430" b="20955"/>
                <wp:wrapNone/>
                <wp:docPr id="21" name="Rectangle 20">
                  <a:extLst xmlns:a="http://schemas.openxmlformats.org/drawingml/2006/main">
                    <a:ext uri="{FF2B5EF4-FFF2-40B4-BE49-F238E27FC236}">
                      <a16:creationId xmlns:a16="http://schemas.microsoft.com/office/drawing/2014/main" id="{230E32CB-EC18-F19C-BD2A-75C3093E9C12}"/>
                    </a:ext>
                  </a:extLst>
                </wp:docPr>
                <wp:cNvGraphicFramePr/>
                <a:graphic xmlns:a="http://schemas.openxmlformats.org/drawingml/2006/main">
                  <a:graphicData uri="http://schemas.microsoft.com/office/word/2010/wordprocessingShape">
                    <wps:wsp>
                      <wps:cNvSpPr/>
                      <wps:spPr>
                        <a:xfrm>
                          <a:off x="0" y="0"/>
                          <a:ext cx="2808000" cy="684000"/>
                        </a:xfrm>
                        <a:prstGeom prst="rect">
                          <a:avLst/>
                        </a:prstGeom>
                        <a:solidFill>
                          <a:schemeClr val="accent4">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65B959F1"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Self-reported food allergy</w:t>
                            </w:r>
                          </w:p>
                          <w:p w14:paraId="12BC69B1"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adults</w:t>
                            </w:r>
                            <w:r>
                              <w:rPr>
                                <w:rFonts w:hAnsi="Calibri"/>
                                <w:color w:val="000000" w:themeColor="text1"/>
                                <w:kern w:val="24"/>
                                <w:sz w:val="32"/>
                                <w:szCs w:val="32"/>
                                <w:lang w:val="en-GB"/>
                              </w:rPr>
                              <w:t>:= 361141</w:t>
                            </w:r>
                            <w:r>
                              <w:rPr>
                                <w:rFonts w:hAnsi="Calibri"/>
                                <w:color w:val="000000" w:themeColor="text1"/>
                                <w:kern w:val="24"/>
                                <w:sz w:val="32"/>
                                <w:szCs w:val="32"/>
                              </w:rPr>
                              <w:t xml:space="preserve"> </w:t>
                            </w:r>
                          </w:p>
                        </w:txbxContent>
                      </wps:txbx>
                      <wps:bodyPr rtlCol="0" anchor="ctr"/>
                    </wps:wsp>
                  </a:graphicData>
                </a:graphic>
              </wp:anchor>
            </w:drawing>
          </mc:Choice>
          <mc:Fallback>
            <w:pict>
              <v:rect w14:anchorId="2828EFFF" id="Rectangle 20" o:spid="_x0000_s1028" style="position:absolute;left:0;text-align:left;margin-left:196.65pt;margin-top:734.15pt;width:221.1pt;height:53.8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" fillcolor="#fff2cc [663]" strokecolor="#091723 [484]" strokeweight="1pt">
                <v:textbox>
                  <w:txbxContent>
                    <w:p w14:paraId="65B959F1"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Self-reported food allergy</w:t>
                      </w:r>
                    </w:p>
                    <w:p w14:paraId="12BC69B1"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adults</w:t>
                      </w:r>
                      <w:r>
                        <w:rPr>
                          <w:rFonts w:hAnsi="Calibri"/>
                          <w:color w:val="000000" w:themeColor="text1"/>
                          <w:kern w:val="24"/>
                          <w:sz w:val="32"/>
                          <w:szCs w:val="32"/>
                          <w:lang w:val="en-GB"/>
                        </w:rPr>
                        <w:t>:= 361141</w:t>
                      </w:r>
                      <w:r>
                        <w:rPr>
                          <w:rFonts w:hAnsi="Calibri"/>
                          <w:color w:val="000000" w:themeColor="text1"/>
                          <w:kern w:val="24"/>
                          <w:sz w:val="32"/>
                          <w:szCs w:val="32"/>
                        </w:rPr>
                        <w:t xml:space="preserve"> </w:t>
                      </w:r>
                    </w:p>
                  </w:txbxContent>
                </v:textbox>
              </v:rect>
            </w:pict>
          </mc:Fallback>
        </mc:AlternateContent>
      </w:r>
      <w:r w:rsidR="00D309F3" w:rsidRPr="00F82B34">
        <w:rPr>
          <w:rFonts w:ascii="Arial" w:hAnsi="Arial" w:cs="Arial"/>
          <w:noProof/>
          <w:color w:val="44546A" w:themeColor="text2"/>
        </w:rPr>
        <mc:AlternateContent>
          <mc:Choice Requires="wps">
            <w:drawing>
              <wp:anchor distT="0" distB="0" distL="114300" distR="114300" simplePos="0" relativeHeight="251660288" behindDoc="0" locked="0" layoutInCell="1" allowOverlap="1" wp14:anchorId="20D3C5D1" wp14:editId="7758A143">
                <wp:simplePos x="0" y="0"/>
                <wp:positionH relativeFrom="column">
                  <wp:posOffset>5541010</wp:posOffset>
                </wp:positionH>
                <wp:positionV relativeFrom="paragraph">
                  <wp:posOffset>9323705</wp:posOffset>
                </wp:positionV>
                <wp:extent cx="2808000" cy="684000"/>
                <wp:effectExtent l="0" t="0" r="11430" b="20955"/>
                <wp:wrapNone/>
                <wp:docPr id="22" name="Rectangle 23">
                  <a:extLst xmlns:a="http://schemas.openxmlformats.org/drawingml/2006/main">
                    <a:ext uri="{FF2B5EF4-FFF2-40B4-BE49-F238E27FC236}">
                      <a16:creationId xmlns:a16="http://schemas.microsoft.com/office/drawing/2014/main" id="{D0F31287-8E97-A24F-6D56-4B79B3D74499}"/>
                    </a:ext>
                  </a:extLst>
                </wp:docPr>
                <wp:cNvGraphicFramePr/>
                <a:graphic xmlns:a="http://schemas.openxmlformats.org/drawingml/2006/main">
                  <a:graphicData uri="http://schemas.microsoft.com/office/word/2010/wordprocessingShape">
                    <wps:wsp>
                      <wps:cNvSpPr/>
                      <wps:spPr>
                        <a:xfrm>
                          <a:off x="0" y="0"/>
                          <a:ext cx="2808000" cy="684000"/>
                        </a:xfrm>
                        <a:prstGeom prst="rect">
                          <a:avLst/>
                        </a:prstGeom>
                        <a:solidFill>
                          <a:schemeClr val="accent4">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03A16A3"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Doctors-diagnosed food allergy</w:t>
                            </w:r>
                          </w:p>
                          <w:p w14:paraId="7F8358D5"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adults</w:t>
                            </w:r>
                            <w:r>
                              <w:rPr>
                                <w:rFonts w:hAnsi="Calibri"/>
                                <w:color w:val="000000" w:themeColor="text1"/>
                                <w:kern w:val="24"/>
                                <w:sz w:val="32"/>
                                <w:szCs w:val="32"/>
                                <w:lang w:val="en-GB"/>
                              </w:rPr>
                              <w:t>:= 7062</w:t>
                            </w:r>
                            <w:r>
                              <w:rPr>
                                <w:rFonts w:hAnsi="Calibri"/>
                                <w:color w:val="000000" w:themeColor="text1"/>
                                <w:kern w:val="24"/>
                                <w:sz w:val="32"/>
                                <w:szCs w:val="32"/>
                              </w:rPr>
                              <w:t xml:space="preserve"> </w:t>
                            </w:r>
                          </w:p>
                        </w:txbxContent>
                      </wps:txbx>
                      <wps:bodyPr rtlCol="0" anchor="ctr"/>
                    </wps:wsp>
                  </a:graphicData>
                </a:graphic>
              </wp:anchor>
            </w:drawing>
          </mc:Choice>
          <mc:Fallback>
            <w:pict>
              <v:rect w14:anchorId="20D3C5D1" id="_x0000_s1029" style="position:absolute;left:0;text-align:left;margin-left:436.3pt;margin-top:734.15pt;width:221.1pt;height:53.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" fillcolor="#fff2cc [663]" strokecolor="#091723 [484]" strokeweight="1pt">
                <v:textbox>
                  <w:txbxContent>
                    <w:p w14:paraId="703A16A3"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Doctors-diagnosed food allergy</w:t>
                      </w:r>
                    </w:p>
                    <w:p w14:paraId="7F8358D5"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adults</w:t>
                      </w:r>
                      <w:r>
                        <w:rPr>
                          <w:rFonts w:hAnsi="Calibri"/>
                          <w:color w:val="000000" w:themeColor="text1"/>
                          <w:kern w:val="24"/>
                          <w:sz w:val="32"/>
                          <w:szCs w:val="32"/>
                          <w:lang w:val="en-GB"/>
                        </w:rPr>
                        <w:t>:= 7062</w:t>
                      </w:r>
                      <w:r>
                        <w:rPr>
                          <w:rFonts w:hAnsi="Calibri"/>
                          <w:color w:val="000000" w:themeColor="text1"/>
                          <w:kern w:val="24"/>
                          <w:sz w:val="32"/>
                          <w:szCs w:val="32"/>
                        </w:rPr>
                        <w:t xml:space="preserve"> </w:t>
                      </w:r>
                    </w:p>
                  </w:txbxContent>
                </v:textbox>
              </v:rect>
            </w:pict>
          </mc:Fallback>
        </mc:AlternateContent>
      </w:r>
      <w:r w:rsidR="00D309F3" w:rsidRPr="00F82B34">
        <w:rPr>
          <w:rFonts w:ascii="Arial" w:hAnsi="Arial" w:cs="Arial"/>
          <w:noProof/>
          <w:color w:val="44546A" w:themeColor="text2"/>
        </w:rPr>
        <mc:AlternateContent>
          <mc:Choice Requires="wps">
            <w:drawing>
              <wp:anchor distT="0" distB="0" distL="114300" distR="114300" simplePos="0" relativeHeight="251662336" behindDoc="0" locked="0" layoutInCell="1" allowOverlap="1" wp14:anchorId="1E2F8C57" wp14:editId="2127A8F8">
                <wp:simplePos x="0" y="0"/>
                <wp:positionH relativeFrom="column">
                  <wp:posOffset>8584565</wp:posOffset>
                </wp:positionH>
                <wp:positionV relativeFrom="paragraph">
                  <wp:posOffset>9323705</wp:posOffset>
                </wp:positionV>
                <wp:extent cx="2808000" cy="684000"/>
                <wp:effectExtent l="0" t="0" r="11430" b="20955"/>
                <wp:wrapNone/>
                <wp:docPr id="23" name="Rectangle 23">
                  <a:extLst xmlns:a="http://schemas.openxmlformats.org/drawingml/2006/main">
                    <a:ext uri="{FF2B5EF4-FFF2-40B4-BE49-F238E27FC236}">
                      <a16:creationId xmlns:a16="http://schemas.microsoft.com/office/drawing/2014/main" id="{80317E8B-D1EA-08A3-9B60-CE68C46AC171}"/>
                    </a:ext>
                  </a:extLst>
                </wp:docPr>
                <wp:cNvGraphicFramePr/>
                <a:graphic xmlns:a="http://schemas.openxmlformats.org/drawingml/2006/main">
                  <a:graphicData uri="http://schemas.microsoft.com/office/word/2010/wordprocessingShape">
                    <wps:wsp>
                      <wps:cNvSpPr/>
                      <wps:spPr>
                        <a:xfrm>
                          <a:off x="0" y="0"/>
                          <a:ext cx="2808000" cy="684000"/>
                        </a:xfrm>
                        <a:prstGeom prst="rect">
                          <a:avLst/>
                        </a:prstGeom>
                        <a:solidFill>
                          <a:schemeClr val="accent4">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61F32DF2"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Food-specific sensitization</w:t>
                            </w:r>
                          </w:p>
                          <w:p w14:paraId="4936843D"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children</w:t>
                            </w:r>
                            <w:r>
                              <w:rPr>
                                <w:rFonts w:hAnsi="Calibri"/>
                                <w:color w:val="000000" w:themeColor="text1"/>
                                <w:kern w:val="24"/>
                                <w:sz w:val="32"/>
                                <w:szCs w:val="32"/>
                                <w:lang w:val="en-GB"/>
                              </w:rPr>
                              <w:t>=944</w:t>
                            </w:r>
                          </w:p>
                        </w:txbxContent>
                      </wps:txbx>
                      <wps:bodyPr rtlCol="0" anchor="ctr"/>
                    </wps:wsp>
                  </a:graphicData>
                </a:graphic>
              </wp:anchor>
            </w:drawing>
          </mc:Choice>
          <mc:Fallback>
            <w:pict>
              <v:rect w14:anchorId="1E2F8C57" id="_x0000_s1030" style="position:absolute;left:0;text-align:left;margin-left:675.95pt;margin-top:734.15pt;width:221.1pt;height:53.8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" fillcolor="#fff2cc [663]" strokecolor="#091723 [484]" strokeweight="1pt">
                <v:textbox>
                  <w:txbxContent>
                    <w:p w14:paraId="61F32DF2"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Food-specific sensitization</w:t>
                      </w:r>
                    </w:p>
                    <w:p w14:paraId="4936843D"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children</w:t>
                      </w:r>
                      <w:r>
                        <w:rPr>
                          <w:rFonts w:hAnsi="Calibri"/>
                          <w:color w:val="000000" w:themeColor="text1"/>
                          <w:kern w:val="24"/>
                          <w:sz w:val="32"/>
                          <w:szCs w:val="32"/>
                          <w:lang w:val="en-GB"/>
                        </w:rPr>
                        <w:t>=944</w:t>
                      </w:r>
                    </w:p>
                  </w:txbxContent>
                </v:textbox>
              </v:rect>
            </w:pict>
          </mc:Fallback>
        </mc:AlternateContent>
      </w:r>
      <w:r w:rsidR="00D309F3" w:rsidRPr="00F82B34">
        <w:rPr>
          <w:rFonts w:ascii="Arial" w:hAnsi="Arial" w:cs="Arial"/>
          <w:noProof/>
          <w:color w:val="44546A" w:themeColor="text2"/>
        </w:rPr>
        <mc:AlternateContent>
          <mc:Choice Requires="wps">
            <w:drawing>
              <wp:anchor distT="0" distB="0" distL="114300" distR="114300" simplePos="0" relativeHeight="251664384" behindDoc="0" locked="0" layoutInCell="1" allowOverlap="1" wp14:anchorId="0989F0E3" wp14:editId="0BEAF030">
                <wp:simplePos x="0" y="0"/>
                <wp:positionH relativeFrom="column">
                  <wp:posOffset>11628120</wp:posOffset>
                </wp:positionH>
                <wp:positionV relativeFrom="paragraph">
                  <wp:posOffset>9323705</wp:posOffset>
                </wp:positionV>
                <wp:extent cx="2808000" cy="684000"/>
                <wp:effectExtent l="0" t="0" r="11430" b="20955"/>
                <wp:wrapNone/>
                <wp:docPr id="25" name="Rectangle 23">
                  <a:extLst xmlns:a="http://schemas.openxmlformats.org/drawingml/2006/main">
                    <a:ext uri="{FF2B5EF4-FFF2-40B4-BE49-F238E27FC236}">
                      <a16:creationId xmlns:a16="http://schemas.microsoft.com/office/drawing/2014/main" id="{B277124F-4273-F760-7D1D-F0A607B253FF}"/>
                    </a:ext>
                  </a:extLst>
                </wp:docPr>
                <wp:cNvGraphicFramePr/>
                <a:graphic xmlns:a="http://schemas.openxmlformats.org/drawingml/2006/main">
                  <a:graphicData uri="http://schemas.microsoft.com/office/word/2010/wordprocessingShape">
                    <wps:wsp>
                      <wps:cNvSpPr/>
                      <wps:spPr>
                        <a:xfrm>
                          <a:off x="0" y="0"/>
                          <a:ext cx="2808000" cy="684000"/>
                        </a:xfrm>
                        <a:prstGeom prst="rect">
                          <a:avLst/>
                        </a:prstGeom>
                        <a:solidFill>
                          <a:schemeClr val="accent4">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6FC5BBBA"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Oral Food Challenge</w:t>
                            </w:r>
                          </w:p>
                          <w:p w14:paraId="0FBFB9DF"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children</w:t>
                            </w:r>
                            <w:r>
                              <w:rPr>
                                <w:rFonts w:hAnsi="Calibri"/>
                                <w:color w:val="000000" w:themeColor="text1"/>
                                <w:kern w:val="24"/>
                                <w:sz w:val="32"/>
                                <w:szCs w:val="32"/>
                                <w:lang w:val="en-GB"/>
                              </w:rPr>
                              <w:t>=5403</w:t>
                            </w:r>
                          </w:p>
                        </w:txbxContent>
                      </wps:txbx>
                      <wps:bodyPr rtlCol="0" anchor="ctr"/>
                    </wps:wsp>
                  </a:graphicData>
                </a:graphic>
              </wp:anchor>
            </w:drawing>
          </mc:Choice>
          <mc:Fallback>
            <w:pict>
              <v:rect w14:anchorId="0989F0E3" id="_x0000_s1031" style="position:absolute;left:0;text-align:left;margin-left:915.6pt;margin-top:734.15pt;width:221.1pt;height:53.8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" fillcolor="#fff2cc [663]" strokecolor="#091723 [484]" strokeweight="1pt">
                <v:textbox>
                  <w:txbxContent>
                    <w:p w14:paraId="6FC5BBBA" w14:textId="77777777" w:rsidR="00D309F3" w:rsidRDefault="00D309F3" w:rsidP="00D309F3">
                      <w:pPr>
                        <w:jc w:val="center"/>
                        <w:rPr>
                          <w:rFonts w:hAnsi="Calibri"/>
                          <w:color w:val="000000" w:themeColor="text1"/>
                          <w:kern w:val="24"/>
                          <w:sz w:val="32"/>
                          <w:szCs w:val="32"/>
                          <w14:ligatures w14:val="none"/>
                        </w:rPr>
                      </w:pPr>
                      <w:r>
                        <w:rPr>
                          <w:rFonts w:hAnsi="Calibri"/>
                          <w:color w:val="000000" w:themeColor="text1"/>
                          <w:kern w:val="24"/>
                          <w:sz w:val="32"/>
                          <w:szCs w:val="32"/>
                        </w:rPr>
                        <w:t>Oral Food Challenge</w:t>
                      </w:r>
                    </w:p>
                    <w:p w14:paraId="0FBFB9DF" w14:textId="77777777" w:rsidR="00D309F3" w:rsidRDefault="00D309F3" w:rsidP="00D309F3">
                      <w:pPr>
                        <w:jc w:val="center"/>
                        <w:rPr>
                          <w:rFonts w:hAnsi="Calibri"/>
                          <w:color w:val="000000" w:themeColor="text1"/>
                          <w:kern w:val="24"/>
                          <w:sz w:val="32"/>
                          <w:szCs w:val="32"/>
                          <w:lang w:val="en-GB"/>
                        </w:rPr>
                      </w:pPr>
                      <w:r>
                        <w:rPr>
                          <w:rFonts w:hAnsi="Calibri"/>
                          <w:color w:val="000000" w:themeColor="text1"/>
                          <w:kern w:val="24"/>
                          <w:sz w:val="32"/>
                          <w:szCs w:val="32"/>
                          <w:lang w:val="en-GB"/>
                        </w:rPr>
                        <w:t>N</w:t>
                      </w:r>
                      <w:r>
                        <w:rPr>
                          <w:rFonts w:hAnsi="Calibri"/>
                          <w:color w:val="000000" w:themeColor="text1"/>
                          <w:kern w:val="24"/>
                          <w:position w:val="-8"/>
                          <w:sz w:val="32"/>
                          <w:szCs w:val="32"/>
                          <w:vertAlign w:val="subscript"/>
                          <w:lang w:val="en-GB"/>
                        </w:rPr>
                        <w:t>children</w:t>
                      </w:r>
                      <w:r>
                        <w:rPr>
                          <w:rFonts w:hAnsi="Calibri"/>
                          <w:color w:val="000000" w:themeColor="text1"/>
                          <w:kern w:val="24"/>
                          <w:sz w:val="32"/>
                          <w:szCs w:val="32"/>
                          <w:lang w:val="en-GB"/>
                        </w:rPr>
                        <w:t>=5403</w:t>
                      </w:r>
                    </w:p>
                  </w:txbxContent>
                </v:textbox>
              </v:rect>
            </w:pict>
          </mc:Fallback>
        </mc:AlternateContent>
      </w:r>
      <w:r w:rsidR="00D309F3" w:rsidRPr="00F82B34">
        <w:rPr>
          <w:rFonts w:ascii="Arial" w:hAnsi="Arial" w:cs="Arial"/>
          <w:noProof/>
          <w:color w:val="44546A" w:themeColor="text2"/>
        </w:rPr>
        <mc:AlternateContent>
          <mc:Choice Requires="wps">
            <w:drawing>
              <wp:anchor distT="0" distB="0" distL="114300" distR="114300" simplePos="0" relativeHeight="251666432" behindDoc="0" locked="0" layoutInCell="1" allowOverlap="1" wp14:anchorId="124B4A9C" wp14:editId="0B841FA6">
                <wp:simplePos x="0" y="0"/>
                <wp:positionH relativeFrom="column">
                  <wp:posOffset>11631295</wp:posOffset>
                </wp:positionH>
                <wp:positionV relativeFrom="paragraph">
                  <wp:posOffset>7067550</wp:posOffset>
                </wp:positionV>
                <wp:extent cx="2808000" cy="1012179"/>
                <wp:effectExtent l="0" t="0" r="11430" b="17145"/>
                <wp:wrapNone/>
                <wp:docPr id="31" name="Rectangle 23">
                  <a:extLst xmlns:a="http://schemas.openxmlformats.org/drawingml/2006/main">
                    <a:ext uri="{FF2B5EF4-FFF2-40B4-BE49-F238E27FC236}">
                      <a16:creationId xmlns:a16="http://schemas.microsoft.com/office/drawing/2014/main" id="{57742801-D385-E33C-F407-8B21C9744CF2}"/>
                    </a:ext>
                  </a:extLst>
                </wp:docPr>
                <wp:cNvGraphicFramePr/>
                <a:graphic xmlns:a="http://schemas.openxmlformats.org/drawingml/2006/main">
                  <a:graphicData uri="http://schemas.microsoft.com/office/word/2010/wordprocessingShape">
                    <wps:wsp>
                      <wps:cNvSpPr/>
                      <wps:spPr>
                        <a:xfrm>
                          <a:off x="0" y="0"/>
                          <a:ext cx="2808000" cy="1012179"/>
                        </a:xfrm>
                        <a:prstGeom prst="rect">
                          <a:avLst/>
                        </a:prstGeom>
                        <a:solidFill>
                          <a:schemeClr val="accent3">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BBA6D5A" w14:textId="77777777" w:rsidR="00D309F3" w:rsidRDefault="00D309F3" w:rsidP="00D309F3">
                            <w:pPr>
                              <w:jc w:val="center"/>
                              <w:rPr>
                                <w:rFonts w:hAnsi="Calibri"/>
                                <w:color w:val="000000" w:themeColor="text1"/>
                                <w:kern w:val="24"/>
                                <w:sz w:val="32"/>
                                <w:szCs w:val="32"/>
                                <w:lang w:val="en-GB"/>
                                <w14:ligatures w14:val="none"/>
                              </w:rPr>
                            </w:pPr>
                            <w:r>
                              <w:rPr>
                                <w:rFonts w:hAnsi="Calibri"/>
                                <w:color w:val="000000" w:themeColor="text1"/>
                                <w:kern w:val="24"/>
                                <w:sz w:val="32"/>
                                <w:szCs w:val="32"/>
                                <w:lang w:val="en-GB"/>
                              </w:rPr>
                              <w:t xml:space="preserve">6 SNPs (adults), 5 SNPs (children) related to </w:t>
                            </w:r>
                            <w:r>
                              <w:rPr>
                                <w:rFonts w:hAnsi="Calibri"/>
                                <w:color w:val="000000" w:themeColor="text1"/>
                                <w:kern w:val="24"/>
                                <w:sz w:val="32"/>
                                <w:szCs w:val="32"/>
                              </w:rPr>
                              <w:t>Doctors-diagnosed food allergy + food-specific sensitization</w:t>
                            </w:r>
                          </w:p>
                        </w:txbxContent>
                      </wps:txbx>
                      <wps:bodyPr rtlCol="0" anchor="ctr"/>
                    </wps:wsp>
                  </a:graphicData>
                </a:graphic>
              </wp:anchor>
            </w:drawing>
          </mc:Choice>
          <mc:Fallback>
            <w:pict>
              <v:rect w14:anchorId="124B4A9C" id="_x0000_s1032" style="position:absolute;left:0;text-align:left;margin-left:915.85pt;margin-top:556.5pt;width:221.1pt;height:79.7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" fillcolor="#ededed [662]" strokecolor="#091723 [484]" strokeweight="1pt">
                <v:textbox>
                  <w:txbxContent>
                    <w:p w14:paraId="7BBA6D5A" w14:textId="77777777" w:rsidR="00D309F3" w:rsidRDefault="00D309F3" w:rsidP="00D309F3">
                      <w:pPr>
                        <w:jc w:val="center"/>
                        <w:rPr>
                          <w:rFonts w:hAnsi="Calibri"/>
                          <w:color w:val="000000" w:themeColor="text1"/>
                          <w:kern w:val="24"/>
                          <w:sz w:val="32"/>
                          <w:szCs w:val="32"/>
                          <w:lang w:val="en-GB"/>
                          <w14:ligatures w14:val="none"/>
                        </w:rPr>
                      </w:pPr>
                      <w:r>
                        <w:rPr>
                          <w:rFonts w:hAnsi="Calibri"/>
                          <w:color w:val="000000" w:themeColor="text1"/>
                          <w:kern w:val="24"/>
                          <w:sz w:val="32"/>
                          <w:szCs w:val="32"/>
                          <w:lang w:val="en-GB"/>
                        </w:rPr>
                        <w:t xml:space="preserve">6 SNPs (adults), 5 SNPs (children) related to </w:t>
                      </w:r>
                      <w:r>
                        <w:rPr>
                          <w:rFonts w:hAnsi="Calibri"/>
                          <w:color w:val="000000" w:themeColor="text1"/>
                          <w:kern w:val="24"/>
                          <w:sz w:val="32"/>
                          <w:szCs w:val="32"/>
                        </w:rPr>
                        <w:t>Doctors-diagnosed food allergy + food-specific sensitization</w:t>
                      </w:r>
                    </w:p>
                  </w:txbxContent>
                </v:textbox>
              </v:rect>
            </w:pict>
          </mc:Fallback>
        </mc:AlternateContent>
      </w:r>
      <w:r w:rsidR="00BE09DF" w:rsidRPr="1370994C">
        <w:rPr>
          <w:rFonts w:ascii="Arial" w:hAnsi="Arial" w:cs="Arial"/>
        </w:rPr>
        <w:t xml:space="preserve"> Figure </w:t>
      </w:r>
      <w:r w:rsidR="008A1F4F" w:rsidRPr="1370994C">
        <w:rPr>
          <w:rFonts w:ascii="Arial" w:hAnsi="Arial" w:cs="Arial"/>
        </w:rPr>
        <w:t>2</w:t>
      </w:r>
      <w:r w:rsidR="00BE09DF" w:rsidRPr="1370994C">
        <w:rPr>
          <w:rFonts w:ascii="Arial" w:hAnsi="Arial" w:cs="Arial"/>
        </w:rPr>
        <w:t xml:space="preserve"> </w:t>
      </w:r>
      <w:r w:rsidR="003D6836" w:rsidRPr="1370994C">
        <w:rPr>
          <w:rFonts w:ascii="Arial" w:hAnsi="Arial" w:cs="Arial"/>
        </w:rPr>
        <w:t xml:space="preserve">shows </w:t>
      </w:r>
      <w:r w:rsidR="00BE09DF" w:rsidRPr="1370994C">
        <w:rPr>
          <w:rFonts w:ascii="Arial" w:hAnsi="Arial" w:cs="Arial"/>
        </w:rPr>
        <w:t xml:space="preserve">effect sizes of the lead SNPs for </w:t>
      </w:r>
      <w:r w:rsidR="00983600" w:rsidRPr="1370994C">
        <w:rPr>
          <w:rFonts w:ascii="Arial" w:hAnsi="Arial" w:cs="Arial"/>
        </w:rPr>
        <w:t xml:space="preserve">each </w:t>
      </w:r>
      <w:r w:rsidR="00BE09DF" w:rsidRPr="1370994C">
        <w:rPr>
          <w:rFonts w:ascii="Arial" w:hAnsi="Arial" w:cs="Arial"/>
        </w:rPr>
        <w:t xml:space="preserve">phenotype and age group. </w:t>
      </w:r>
      <w:r w:rsidR="00ED5639">
        <w:rPr>
          <w:rFonts w:ascii="Arial" w:hAnsi="Arial" w:cs="Arial"/>
        </w:rPr>
        <w:t>Stronger</w:t>
      </w:r>
      <w:r w:rsidR="00BE09DF" w:rsidRPr="1370994C">
        <w:rPr>
          <w:rFonts w:ascii="Arial" w:hAnsi="Arial" w:cs="Arial"/>
        </w:rPr>
        <w:t xml:space="preserve"> effects </w:t>
      </w:r>
      <w:r w:rsidR="00ED5639">
        <w:rPr>
          <w:rFonts w:ascii="Arial" w:hAnsi="Arial" w:cs="Arial"/>
        </w:rPr>
        <w:t xml:space="preserve">were observed </w:t>
      </w:r>
      <w:r w:rsidR="00307EE8" w:rsidRPr="1370994C">
        <w:rPr>
          <w:rFonts w:ascii="Arial" w:hAnsi="Arial" w:cs="Arial"/>
        </w:rPr>
        <w:t>for</w:t>
      </w:r>
      <w:r w:rsidR="00BE09DF" w:rsidRPr="1370994C">
        <w:rPr>
          <w:rFonts w:ascii="Arial" w:hAnsi="Arial" w:cs="Arial"/>
        </w:rPr>
        <w:t xml:space="preserve"> more stringent phenotype definitions.</w:t>
      </w:r>
      <w:r w:rsidR="007078DB" w:rsidRPr="1370994C">
        <w:rPr>
          <w:rFonts w:ascii="Arial" w:hAnsi="Arial" w:cs="Arial"/>
        </w:rPr>
        <w:t xml:space="preserve"> </w:t>
      </w:r>
      <w:r w:rsidR="00A464F1">
        <w:rPr>
          <w:rFonts w:ascii="Arial" w:hAnsi="Arial" w:cs="Arial"/>
        </w:rPr>
        <w:t xml:space="preserve">The </w:t>
      </w:r>
      <w:r w:rsidR="00F43781">
        <w:rPr>
          <w:rFonts w:ascii="Arial" w:hAnsi="Arial" w:cs="Arial"/>
        </w:rPr>
        <w:t xml:space="preserve">discovery meta-analyses on doctors-diagnosed </w:t>
      </w:r>
      <w:r w:rsidR="00CE3A2B">
        <w:rPr>
          <w:rFonts w:ascii="Arial" w:hAnsi="Arial" w:cs="Arial"/>
        </w:rPr>
        <w:t>FA</w:t>
      </w:r>
      <w:r w:rsidR="00F43781">
        <w:rPr>
          <w:rFonts w:ascii="Arial" w:hAnsi="Arial" w:cs="Arial"/>
        </w:rPr>
        <w:t xml:space="preserve"> plus </w:t>
      </w:r>
      <w:r w:rsidR="00556699">
        <w:rPr>
          <w:rFonts w:ascii="Arial" w:hAnsi="Arial" w:cs="Arial"/>
        </w:rPr>
        <w:t xml:space="preserve">food-specific </w:t>
      </w:r>
      <w:r w:rsidR="00F43781">
        <w:rPr>
          <w:rFonts w:ascii="Arial" w:hAnsi="Arial" w:cs="Arial"/>
        </w:rPr>
        <w:t xml:space="preserve">sensitization in </w:t>
      </w:r>
      <w:r w:rsidR="00F43781" w:rsidRPr="00305BCD">
        <w:rPr>
          <w:rFonts w:ascii="Arial" w:hAnsi="Arial" w:cs="Arial"/>
        </w:rPr>
        <w:t xml:space="preserve">adults </w:t>
      </w:r>
      <w:r w:rsidR="00676B40" w:rsidRPr="00305BCD">
        <w:rPr>
          <w:rFonts w:ascii="Arial" w:hAnsi="Arial" w:cs="Arial"/>
        </w:rPr>
        <w:t>(</w:t>
      </w:r>
      <w:proofErr w:type="spellStart"/>
      <w:r w:rsidR="00E667CE" w:rsidRPr="00305BCD">
        <w:rPr>
          <w:rFonts w:ascii="Arial" w:hAnsi="Arial" w:cs="Arial"/>
        </w:rPr>
        <w:t>N</w:t>
      </w:r>
      <w:r w:rsidR="001A2B9E" w:rsidRPr="00305BCD">
        <w:rPr>
          <w:rFonts w:ascii="Arial" w:hAnsi="Arial" w:cs="Arial"/>
          <w:vertAlign w:val="subscript"/>
        </w:rPr>
        <w:t>main</w:t>
      </w:r>
      <w:proofErr w:type="spellEnd"/>
      <w:r w:rsidR="00676B40" w:rsidRPr="00305BCD">
        <w:rPr>
          <w:rFonts w:ascii="Arial" w:hAnsi="Arial" w:cs="Arial"/>
        </w:rPr>
        <w:t>=</w:t>
      </w:r>
      <w:r w:rsidR="007E064D" w:rsidRPr="00305BCD">
        <w:rPr>
          <w:rFonts w:ascii="Arial" w:hAnsi="Arial" w:cs="Arial"/>
        </w:rPr>
        <w:t xml:space="preserve">4,322, </w:t>
      </w:r>
      <w:proofErr w:type="spellStart"/>
      <w:r w:rsidR="007E064D" w:rsidRPr="00305BCD">
        <w:rPr>
          <w:rFonts w:ascii="Arial" w:hAnsi="Arial" w:cs="Arial"/>
        </w:rPr>
        <w:t>N</w:t>
      </w:r>
      <w:r w:rsidR="007E064D" w:rsidRPr="00305BCD">
        <w:rPr>
          <w:rFonts w:ascii="Arial" w:hAnsi="Arial" w:cs="Arial"/>
          <w:vertAlign w:val="subscript"/>
        </w:rPr>
        <w:t>hayfever</w:t>
      </w:r>
      <w:proofErr w:type="spellEnd"/>
      <w:r w:rsidR="007E064D" w:rsidRPr="00305BCD">
        <w:rPr>
          <w:rFonts w:ascii="Arial" w:hAnsi="Arial" w:cs="Arial"/>
        </w:rPr>
        <w:t>=4,296</w:t>
      </w:r>
      <w:r w:rsidR="00676B40" w:rsidRPr="00305BCD">
        <w:rPr>
          <w:rFonts w:ascii="Arial" w:hAnsi="Arial" w:cs="Arial"/>
        </w:rPr>
        <w:t>)</w:t>
      </w:r>
      <w:r w:rsidR="00676B40">
        <w:rPr>
          <w:rFonts w:ascii="Arial" w:hAnsi="Arial" w:cs="Arial"/>
        </w:rPr>
        <w:t xml:space="preserve"> </w:t>
      </w:r>
      <w:r w:rsidR="00F43781">
        <w:rPr>
          <w:rFonts w:ascii="Arial" w:hAnsi="Arial" w:cs="Arial"/>
        </w:rPr>
        <w:t>revealed two novel</w:t>
      </w:r>
      <w:r w:rsidR="00F43781" w:rsidRPr="005B5DB3">
        <w:rPr>
          <w:rFonts w:ascii="Arial" w:hAnsi="Arial" w:cs="Arial"/>
        </w:rPr>
        <w:t xml:space="preserve"> loci at genome-wide significance</w:t>
      </w:r>
      <w:r w:rsidR="00F43781">
        <w:rPr>
          <w:rFonts w:ascii="Arial" w:hAnsi="Arial" w:cs="Arial"/>
        </w:rPr>
        <w:t xml:space="preserve"> (</w:t>
      </w:r>
      <w:r w:rsidR="00F43781" w:rsidRPr="006B2284">
        <w:rPr>
          <w:rFonts w:ascii="Arial" w:hAnsi="Arial" w:cs="Arial"/>
        </w:rPr>
        <w:t>p&lt;5×10</w:t>
      </w:r>
      <w:r w:rsidR="00F43781" w:rsidRPr="006B2284">
        <w:rPr>
          <w:rFonts w:ascii="Arial" w:hAnsi="Arial" w:cs="Arial"/>
          <w:vertAlign w:val="superscript"/>
        </w:rPr>
        <w:t>−8</w:t>
      </w:r>
      <w:r w:rsidR="00F43781">
        <w:rPr>
          <w:rFonts w:ascii="Arial" w:hAnsi="Arial" w:cs="Arial"/>
        </w:rPr>
        <w:t>)</w:t>
      </w:r>
      <w:r w:rsidR="00DC1DEC">
        <w:rPr>
          <w:rFonts w:ascii="Arial" w:hAnsi="Arial" w:cs="Arial"/>
        </w:rPr>
        <w:t>:</w:t>
      </w:r>
      <w:r w:rsidR="00F43781">
        <w:rPr>
          <w:rFonts w:ascii="Arial" w:hAnsi="Arial" w:cs="Arial"/>
        </w:rPr>
        <w:t xml:space="preserve"> </w:t>
      </w:r>
      <w:r w:rsidR="00F43781" w:rsidRPr="00D5024D">
        <w:rPr>
          <w:rFonts w:ascii="Arial" w:hAnsi="Arial" w:cs="Arial"/>
        </w:rPr>
        <w:t>rs116936231</w:t>
      </w:r>
      <w:r w:rsidR="00F43781">
        <w:rPr>
          <w:rFonts w:ascii="Arial" w:hAnsi="Arial" w:cs="Arial"/>
        </w:rPr>
        <w:t xml:space="preserve"> </w:t>
      </w:r>
      <w:r w:rsidR="00876598">
        <w:rPr>
          <w:rFonts w:ascii="Arial" w:hAnsi="Arial" w:cs="Arial"/>
        </w:rPr>
        <w:t xml:space="preserve">near </w:t>
      </w:r>
      <w:r w:rsidR="00876598" w:rsidRPr="00DD76E0">
        <w:rPr>
          <w:rFonts w:ascii="Arial" w:hAnsi="Arial" w:cs="Arial"/>
          <w:i/>
          <w:iCs/>
        </w:rPr>
        <w:t>FGL1</w:t>
      </w:r>
      <w:r w:rsidR="00876598">
        <w:rPr>
          <w:rFonts w:ascii="Arial" w:hAnsi="Arial" w:cs="Arial"/>
        </w:rPr>
        <w:t xml:space="preserve"> </w:t>
      </w:r>
      <w:r w:rsidR="00F43781">
        <w:rPr>
          <w:rFonts w:ascii="Arial" w:hAnsi="Arial" w:cs="Arial"/>
        </w:rPr>
        <w:t>(</w:t>
      </w:r>
      <w:r w:rsidR="00876598">
        <w:rPr>
          <w:rFonts w:ascii="Arial" w:hAnsi="Arial" w:cs="Arial"/>
        </w:rPr>
        <w:t xml:space="preserve">main </w:t>
      </w:r>
      <w:r w:rsidR="00F43781">
        <w:rPr>
          <w:rFonts w:ascii="Arial" w:hAnsi="Arial" w:cs="Arial"/>
        </w:rPr>
        <w:t>model: OR=4.76, p=1.62x10</w:t>
      </w:r>
      <w:r w:rsidR="00F43781" w:rsidRPr="00FD0B37">
        <w:rPr>
          <w:rFonts w:ascii="Arial" w:hAnsi="Arial" w:cs="Arial"/>
          <w:vertAlign w:val="superscript"/>
        </w:rPr>
        <w:t>-8</w:t>
      </w:r>
      <w:r w:rsidR="00F43781">
        <w:rPr>
          <w:rFonts w:ascii="Arial" w:hAnsi="Arial" w:cs="Arial"/>
        </w:rPr>
        <w:t xml:space="preserve">; </w:t>
      </w:r>
      <w:r w:rsidR="00DA258E">
        <w:rPr>
          <w:rFonts w:ascii="Arial" w:hAnsi="Arial" w:cs="Arial"/>
        </w:rPr>
        <w:t>hay fever-adjusted</w:t>
      </w:r>
      <w:r w:rsidR="00F43781">
        <w:rPr>
          <w:rFonts w:ascii="Arial" w:hAnsi="Arial" w:cs="Arial"/>
        </w:rPr>
        <w:t>: OR=5.03, p=1.86x10</w:t>
      </w:r>
      <w:r w:rsidR="00F43781" w:rsidRPr="00FD0B37">
        <w:rPr>
          <w:rFonts w:ascii="Arial" w:hAnsi="Arial" w:cs="Arial"/>
          <w:vertAlign w:val="superscript"/>
        </w:rPr>
        <w:t>-8</w:t>
      </w:r>
      <w:r w:rsidR="00F43781">
        <w:rPr>
          <w:rFonts w:ascii="Arial" w:hAnsi="Arial" w:cs="Arial"/>
        </w:rPr>
        <w:t xml:space="preserve">) </w:t>
      </w:r>
      <w:r w:rsidR="00DC1DEC">
        <w:rPr>
          <w:rFonts w:ascii="Arial" w:hAnsi="Arial" w:cs="Arial"/>
        </w:rPr>
        <w:t>and</w:t>
      </w:r>
      <w:r w:rsidR="009C1EF5">
        <w:rPr>
          <w:rFonts w:ascii="Arial" w:hAnsi="Arial" w:cs="Arial"/>
        </w:rPr>
        <w:t xml:space="preserve"> </w:t>
      </w:r>
      <w:r w:rsidR="00F43781" w:rsidRPr="000226D8">
        <w:rPr>
          <w:rFonts w:ascii="Arial" w:hAnsi="Arial" w:cs="Arial"/>
        </w:rPr>
        <w:t>rs8022829</w:t>
      </w:r>
      <w:r w:rsidR="00F43781">
        <w:rPr>
          <w:rFonts w:ascii="Arial" w:hAnsi="Arial" w:cs="Arial"/>
        </w:rPr>
        <w:t xml:space="preserve"> </w:t>
      </w:r>
      <w:r w:rsidR="00DC1DEC">
        <w:rPr>
          <w:rFonts w:ascii="Arial" w:hAnsi="Arial" w:cs="Arial"/>
        </w:rPr>
        <w:t xml:space="preserve">near </w:t>
      </w:r>
      <w:r w:rsidR="00DC1DEC" w:rsidRPr="00046020">
        <w:rPr>
          <w:rFonts w:ascii="Arial" w:hAnsi="Arial" w:cs="Arial"/>
          <w:i/>
          <w:iCs/>
        </w:rPr>
        <w:t>AKAP6</w:t>
      </w:r>
      <w:r w:rsidR="0054463C">
        <w:rPr>
          <w:rFonts w:ascii="Arial" w:hAnsi="Arial" w:cs="Arial"/>
          <w:i/>
          <w:iCs/>
        </w:rPr>
        <w:t>-</w:t>
      </w:r>
      <w:r w:rsidR="00DC1DEC" w:rsidRPr="00046020">
        <w:rPr>
          <w:rFonts w:ascii="Arial" w:hAnsi="Arial" w:cs="Arial"/>
          <w:i/>
          <w:iCs/>
        </w:rPr>
        <w:t>NPAS3</w:t>
      </w:r>
      <w:r w:rsidR="00DC1DEC">
        <w:rPr>
          <w:rFonts w:ascii="Arial" w:hAnsi="Arial" w:cs="Arial"/>
        </w:rPr>
        <w:t xml:space="preserve"> </w:t>
      </w:r>
      <w:r w:rsidR="00F43781">
        <w:rPr>
          <w:rFonts w:ascii="Arial" w:hAnsi="Arial" w:cs="Arial"/>
        </w:rPr>
        <w:t>(OR=2.23, p=4.31x10</w:t>
      </w:r>
      <w:r w:rsidR="00F43781" w:rsidRPr="00FD0B37">
        <w:rPr>
          <w:rFonts w:ascii="Arial" w:hAnsi="Arial" w:cs="Arial"/>
          <w:vertAlign w:val="superscript"/>
        </w:rPr>
        <w:t>-8</w:t>
      </w:r>
      <w:r w:rsidR="00F43781">
        <w:rPr>
          <w:rFonts w:ascii="Arial" w:hAnsi="Arial" w:cs="Arial"/>
        </w:rPr>
        <w:t>)</w:t>
      </w:r>
      <w:r w:rsidR="00DC1DEC">
        <w:rPr>
          <w:rFonts w:ascii="Arial" w:hAnsi="Arial" w:cs="Arial"/>
        </w:rPr>
        <w:t xml:space="preserve">, </w:t>
      </w:r>
      <w:r w:rsidR="00727702">
        <w:rPr>
          <w:rFonts w:ascii="Arial" w:hAnsi="Arial" w:cs="Arial"/>
        </w:rPr>
        <w:t>with the latter</w:t>
      </w:r>
      <w:r w:rsidR="00F43781">
        <w:rPr>
          <w:rFonts w:ascii="Arial" w:hAnsi="Arial" w:cs="Arial"/>
        </w:rPr>
        <w:t xml:space="preserve"> </w:t>
      </w:r>
      <w:r w:rsidR="00727702">
        <w:rPr>
          <w:rFonts w:ascii="Arial" w:hAnsi="Arial" w:cs="Arial"/>
        </w:rPr>
        <w:t xml:space="preserve">being </w:t>
      </w:r>
      <w:r w:rsidR="00F43781">
        <w:rPr>
          <w:rFonts w:ascii="Arial" w:hAnsi="Arial" w:cs="Arial"/>
        </w:rPr>
        <w:t xml:space="preserve">significant only in the </w:t>
      </w:r>
      <w:r w:rsidR="00DA258E">
        <w:rPr>
          <w:rFonts w:ascii="Arial" w:hAnsi="Arial" w:cs="Arial"/>
        </w:rPr>
        <w:t>hay fever-adjusted</w:t>
      </w:r>
      <w:r w:rsidR="00F43781">
        <w:rPr>
          <w:rFonts w:ascii="Arial" w:hAnsi="Arial" w:cs="Arial"/>
        </w:rPr>
        <w:t xml:space="preserve"> model (</w:t>
      </w:r>
      <w:r w:rsidR="00F847EF">
        <w:rPr>
          <w:rFonts w:ascii="Arial" w:hAnsi="Arial" w:cs="Arial"/>
        </w:rPr>
        <w:t xml:space="preserve">Table 1; </w:t>
      </w:r>
      <w:r w:rsidR="00F43781" w:rsidRPr="000F09C6">
        <w:rPr>
          <w:rFonts w:ascii="Arial" w:hAnsi="Arial" w:cs="Arial"/>
        </w:rPr>
        <w:t xml:space="preserve">Figure </w:t>
      </w:r>
      <w:r w:rsidR="00461E7C">
        <w:rPr>
          <w:rFonts w:ascii="Arial" w:hAnsi="Arial" w:cs="Arial"/>
        </w:rPr>
        <w:t>3</w:t>
      </w:r>
      <w:r w:rsidR="00F43781">
        <w:rPr>
          <w:rFonts w:ascii="Arial" w:hAnsi="Arial" w:cs="Arial"/>
        </w:rPr>
        <w:t>).</w:t>
      </w:r>
      <w:r w:rsidR="00525337">
        <w:rPr>
          <w:rFonts w:ascii="Arial" w:hAnsi="Arial" w:cs="Arial"/>
        </w:rPr>
        <w:t xml:space="preserve"> </w:t>
      </w:r>
      <w:r w:rsidR="00DA072E">
        <w:rPr>
          <w:rFonts w:ascii="Arial" w:hAnsi="Arial" w:cs="Arial"/>
        </w:rPr>
        <w:t>The f</w:t>
      </w:r>
      <w:r w:rsidR="00F43781">
        <w:rPr>
          <w:rFonts w:ascii="Arial" w:hAnsi="Arial" w:cs="Arial"/>
        </w:rPr>
        <w:t>orest plot show</w:t>
      </w:r>
      <w:r w:rsidR="00DA072E">
        <w:rPr>
          <w:rFonts w:ascii="Arial" w:hAnsi="Arial" w:cs="Arial"/>
        </w:rPr>
        <w:t>ed</w:t>
      </w:r>
      <w:r w:rsidR="00F43781">
        <w:rPr>
          <w:rFonts w:ascii="Arial" w:hAnsi="Arial" w:cs="Arial"/>
        </w:rPr>
        <w:t xml:space="preserve"> consistent direction and </w:t>
      </w:r>
      <w:r w:rsidR="002377C6">
        <w:rPr>
          <w:rFonts w:ascii="Arial" w:hAnsi="Arial" w:cs="Arial"/>
        </w:rPr>
        <w:t>magnitude</w:t>
      </w:r>
      <w:r w:rsidR="00F43781">
        <w:rPr>
          <w:rFonts w:ascii="Arial" w:hAnsi="Arial" w:cs="Arial"/>
        </w:rPr>
        <w:t xml:space="preserve"> of the </w:t>
      </w:r>
      <w:r w:rsidR="003215D3">
        <w:rPr>
          <w:rFonts w:ascii="Arial" w:hAnsi="Arial" w:cs="Arial"/>
        </w:rPr>
        <w:t xml:space="preserve">effect </w:t>
      </w:r>
      <w:r w:rsidR="00F43781">
        <w:rPr>
          <w:rFonts w:ascii="Arial" w:hAnsi="Arial" w:cs="Arial"/>
        </w:rPr>
        <w:t>across studies (</w:t>
      </w:r>
      <w:r w:rsidR="00F9122B">
        <w:rPr>
          <w:rFonts w:ascii="Arial" w:hAnsi="Arial" w:cs="Arial"/>
        </w:rPr>
        <w:t>Figure E</w:t>
      </w:r>
      <w:r w:rsidR="0011491A">
        <w:rPr>
          <w:rFonts w:ascii="Arial" w:hAnsi="Arial" w:cs="Arial"/>
        </w:rPr>
        <w:t>4</w:t>
      </w:r>
      <w:r w:rsidR="00F43781" w:rsidRPr="00CA1555">
        <w:rPr>
          <w:rFonts w:ascii="Arial" w:hAnsi="Arial" w:cs="Arial"/>
        </w:rPr>
        <w:t>).</w:t>
      </w:r>
      <w:r w:rsidR="00F43781">
        <w:rPr>
          <w:rFonts w:ascii="Arial" w:hAnsi="Arial" w:cs="Arial"/>
        </w:rPr>
        <w:t xml:space="preserve"> Moreover,</w:t>
      </w:r>
      <w:r w:rsidR="003A3F5B">
        <w:rPr>
          <w:rFonts w:ascii="Arial" w:hAnsi="Arial" w:cs="Arial"/>
        </w:rPr>
        <w:t xml:space="preserve"> a</w:t>
      </w:r>
      <w:r w:rsidR="00F43781">
        <w:rPr>
          <w:rFonts w:ascii="Arial" w:hAnsi="Arial" w:cs="Arial"/>
        </w:rPr>
        <w:t xml:space="preserve"> further 3</w:t>
      </w:r>
      <w:r w:rsidR="00913F86">
        <w:rPr>
          <w:rFonts w:ascii="Arial" w:hAnsi="Arial" w:cs="Arial"/>
        </w:rPr>
        <w:t>5</w:t>
      </w:r>
      <w:r w:rsidR="00F43781">
        <w:rPr>
          <w:rFonts w:ascii="Arial" w:hAnsi="Arial" w:cs="Arial"/>
        </w:rPr>
        <w:t xml:space="preserve"> signals yielded suggestive significance (</w:t>
      </w:r>
      <w:r w:rsidR="00F43781" w:rsidRPr="00975784">
        <w:rPr>
          <w:rFonts w:ascii="Arial" w:hAnsi="Arial" w:cs="Arial"/>
        </w:rPr>
        <w:t>p&lt;1x10</w:t>
      </w:r>
      <w:r w:rsidR="00F43781" w:rsidRPr="00975784">
        <w:rPr>
          <w:rFonts w:ascii="Arial" w:hAnsi="Arial" w:cs="Arial"/>
          <w:vertAlign w:val="superscript"/>
        </w:rPr>
        <w:t>-6</w:t>
      </w:r>
      <w:r w:rsidR="00F43781">
        <w:rPr>
          <w:rFonts w:ascii="Arial" w:hAnsi="Arial" w:cs="Arial"/>
        </w:rPr>
        <w:t>)</w:t>
      </w:r>
      <w:r w:rsidR="00863414">
        <w:rPr>
          <w:rFonts w:ascii="Arial" w:hAnsi="Arial" w:cs="Arial"/>
        </w:rPr>
        <w:t xml:space="preserve"> </w:t>
      </w:r>
      <w:r w:rsidR="00863414" w:rsidRPr="00766204">
        <w:rPr>
          <w:rFonts w:ascii="Arial" w:hAnsi="Arial" w:cs="Arial"/>
        </w:rPr>
        <w:t>(</w:t>
      </w:r>
      <w:r w:rsidR="0078166F">
        <w:rPr>
          <w:rFonts w:ascii="Arial" w:hAnsi="Arial" w:cs="Arial"/>
        </w:rPr>
        <w:t>Table</w:t>
      </w:r>
      <w:r w:rsidR="00863414" w:rsidRPr="00766204">
        <w:rPr>
          <w:rFonts w:ascii="Arial" w:hAnsi="Arial" w:cs="Arial"/>
        </w:rPr>
        <w:t xml:space="preserve"> </w:t>
      </w:r>
      <w:r w:rsidR="0078166F">
        <w:rPr>
          <w:rFonts w:ascii="Arial" w:hAnsi="Arial" w:cs="Arial"/>
        </w:rPr>
        <w:t>E</w:t>
      </w:r>
      <w:r w:rsidR="00766204" w:rsidRPr="00766204">
        <w:rPr>
          <w:rFonts w:ascii="Arial" w:hAnsi="Arial" w:cs="Arial"/>
        </w:rPr>
        <w:t>6</w:t>
      </w:r>
      <w:r w:rsidR="00BC4459">
        <w:rPr>
          <w:rFonts w:ascii="Arial" w:hAnsi="Arial" w:cs="Arial"/>
        </w:rPr>
        <w:t>, Figure E2</w:t>
      </w:r>
      <w:r w:rsidR="00863414">
        <w:rPr>
          <w:rFonts w:ascii="Arial" w:hAnsi="Arial" w:cs="Arial"/>
        </w:rPr>
        <w:t>)</w:t>
      </w:r>
      <w:r w:rsidR="003215D3">
        <w:rPr>
          <w:rFonts w:ascii="Arial" w:hAnsi="Arial" w:cs="Arial"/>
        </w:rPr>
        <w:t>, of which two were removed from the</w:t>
      </w:r>
      <w:r w:rsidR="004B5692">
        <w:rPr>
          <w:rFonts w:ascii="Arial" w:hAnsi="Arial" w:cs="Arial"/>
        </w:rPr>
        <w:t xml:space="preserve"> lead SNPs eligible for</w:t>
      </w:r>
      <w:r w:rsidR="003215D3">
        <w:rPr>
          <w:rFonts w:ascii="Arial" w:hAnsi="Arial" w:cs="Arial"/>
        </w:rPr>
        <w:t xml:space="preserve"> replication due to </w:t>
      </w:r>
      <w:r w:rsidR="001B2DC7">
        <w:rPr>
          <w:rFonts w:ascii="Arial" w:hAnsi="Arial" w:cs="Arial"/>
        </w:rPr>
        <w:t>significant</w:t>
      </w:r>
      <w:r w:rsidR="003215D3">
        <w:rPr>
          <w:rFonts w:ascii="Arial" w:hAnsi="Arial" w:cs="Arial"/>
        </w:rPr>
        <w:t xml:space="preserve"> </w:t>
      </w:r>
      <w:r w:rsidR="003A3F5B">
        <w:rPr>
          <w:rFonts w:ascii="Arial" w:hAnsi="Arial" w:cs="Arial"/>
        </w:rPr>
        <w:t xml:space="preserve">between study </w:t>
      </w:r>
      <w:r w:rsidR="00F43781" w:rsidRPr="00234484">
        <w:rPr>
          <w:rFonts w:ascii="Arial" w:hAnsi="Arial" w:cs="Arial"/>
        </w:rPr>
        <w:t xml:space="preserve">heterogeneity </w:t>
      </w:r>
      <w:r w:rsidR="003215D3">
        <w:rPr>
          <w:rFonts w:ascii="Arial" w:hAnsi="Arial" w:cs="Arial"/>
        </w:rPr>
        <w:t>(</w:t>
      </w:r>
      <w:r w:rsidR="005840FA">
        <w:rPr>
          <w:rFonts w:ascii="Arial" w:hAnsi="Arial" w:cs="Arial"/>
        </w:rPr>
        <w:t>Cochran’s heterogeneity</w:t>
      </w:r>
      <w:r w:rsidR="005840FA" w:rsidDel="005840FA">
        <w:rPr>
          <w:rFonts w:ascii="Arial" w:hAnsi="Arial" w:cs="Arial"/>
        </w:rPr>
        <w:t xml:space="preserve"> </w:t>
      </w:r>
      <w:r w:rsidR="005840FA">
        <w:rPr>
          <w:rFonts w:ascii="Arial" w:hAnsi="Arial" w:cs="Arial"/>
        </w:rPr>
        <w:t>p</w:t>
      </w:r>
      <w:r w:rsidR="00F43781" w:rsidRPr="00234484">
        <w:rPr>
          <w:rFonts w:ascii="Arial" w:hAnsi="Arial" w:cs="Arial"/>
        </w:rPr>
        <w:t>-value</w:t>
      </w:r>
      <w:r w:rsidR="001B2DC7">
        <w:rPr>
          <w:rFonts w:ascii="Arial" w:hAnsi="Arial" w:cs="Arial"/>
        </w:rPr>
        <w:t>&lt;</w:t>
      </w:r>
      <w:r w:rsidR="00F43781" w:rsidRPr="00234484">
        <w:rPr>
          <w:rFonts w:ascii="Arial" w:hAnsi="Arial" w:cs="Arial"/>
        </w:rPr>
        <w:t>0.05</w:t>
      </w:r>
      <w:r w:rsidR="001B2DC7">
        <w:rPr>
          <w:rFonts w:ascii="Arial" w:hAnsi="Arial" w:cs="Arial"/>
        </w:rPr>
        <w:t>)</w:t>
      </w:r>
      <w:r w:rsidR="00F43781">
        <w:rPr>
          <w:rFonts w:ascii="Arial" w:hAnsi="Arial" w:cs="Arial"/>
        </w:rPr>
        <w:t>.</w:t>
      </w:r>
      <w:r w:rsidR="009F53DB">
        <w:rPr>
          <w:rFonts w:ascii="Arial" w:hAnsi="Arial" w:cs="Arial"/>
        </w:rPr>
        <w:t xml:space="preserve"> </w:t>
      </w:r>
      <w:r w:rsidR="001B2DC7">
        <w:rPr>
          <w:rStyle w:val="Kommentarzeichen"/>
          <w:rFonts w:ascii="Arial" w:hAnsi="Arial" w:cs="Arial"/>
          <w:sz w:val="22"/>
          <w:szCs w:val="22"/>
        </w:rPr>
        <w:t xml:space="preserve">The </w:t>
      </w:r>
      <w:r w:rsidR="00FF6D1B">
        <w:rPr>
          <w:rStyle w:val="Kommentarzeichen"/>
          <w:rFonts w:ascii="Arial" w:hAnsi="Arial" w:cs="Arial"/>
          <w:sz w:val="22"/>
          <w:szCs w:val="22"/>
        </w:rPr>
        <w:t>conditional analysis revealed</w:t>
      </w:r>
      <w:r w:rsidR="00F43781" w:rsidRPr="000C1134">
        <w:rPr>
          <w:rFonts w:ascii="Arial" w:hAnsi="Arial" w:cs="Arial"/>
        </w:rPr>
        <w:t xml:space="preserve"> no additional independent associations</w:t>
      </w:r>
      <w:r w:rsidR="00FF6D1B">
        <w:rPr>
          <w:rFonts w:ascii="Arial" w:hAnsi="Arial" w:cs="Arial"/>
        </w:rPr>
        <w:t xml:space="preserve"> </w:t>
      </w:r>
      <w:r w:rsidR="00F43781" w:rsidRPr="000C1134">
        <w:rPr>
          <w:rFonts w:ascii="Arial" w:hAnsi="Arial" w:cs="Arial"/>
        </w:rPr>
        <w:t>(</w:t>
      </w:r>
      <w:r w:rsidR="00F9122B">
        <w:rPr>
          <w:rFonts w:ascii="Arial" w:hAnsi="Arial" w:cs="Arial"/>
        </w:rPr>
        <w:t>Figure</w:t>
      </w:r>
      <w:r w:rsidR="00001762">
        <w:rPr>
          <w:rFonts w:ascii="Arial" w:hAnsi="Arial" w:cs="Arial"/>
        </w:rPr>
        <w:t xml:space="preserve"> </w:t>
      </w:r>
      <w:r w:rsidR="00F9122B">
        <w:rPr>
          <w:rFonts w:ascii="Arial" w:hAnsi="Arial" w:cs="Arial"/>
        </w:rPr>
        <w:t>E</w:t>
      </w:r>
      <w:r w:rsidR="00001762">
        <w:rPr>
          <w:rFonts w:ascii="Arial" w:hAnsi="Arial" w:cs="Arial"/>
        </w:rPr>
        <w:t>5</w:t>
      </w:r>
      <w:r w:rsidR="00F43781" w:rsidRPr="000C1134">
        <w:rPr>
          <w:rFonts w:ascii="Arial" w:hAnsi="Arial" w:cs="Arial"/>
        </w:rPr>
        <w:t>).</w:t>
      </w:r>
      <w:r w:rsidR="00F43781">
        <w:rPr>
          <w:rFonts w:ascii="Arial" w:hAnsi="Arial" w:cs="Arial"/>
        </w:rPr>
        <w:t xml:space="preserve"> </w:t>
      </w:r>
      <w:r w:rsidR="00A87C7B" w:rsidRPr="2552FABD">
        <w:rPr>
          <w:rFonts w:ascii="Arial" w:hAnsi="Arial" w:cs="Arial"/>
        </w:rPr>
        <w:t xml:space="preserve">Using a more stringent phenotype definition, we identified </w:t>
      </w:r>
      <w:r w:rsidR="00A87C7B" w:rsidRPr="19029231">
        <w:rPr>
          <w:rFonts w:ascii="Arial" w:hAnsi="Arial" w:cs="Arial"/>
        </w:rPr>
        <w:t>stronger</w:t>
      </w:r>
      <w:r w:rsidR="00A87C7B" w:rsidRPr="2552FABD">
        <w:rPr>
          <w:rFonts w:ascii="Arial" w:hAnsi="Arial" w:cs="Arial"/>
        </w:rPr>
        <w:t xml:space="preserve"> genetic signals.</w:t>
      </w:r>
    </w:p>
    <w:p w14:paraId="7086B935" w14:textId="77777777" w:rsidR="00986737" w:rsidRPr="00F3493E" w:rsidRDefault="00986737" w:rsidP="00CF507E">
      <w:pPr>
        <w:tabs>
          <w:tab w:val="left" w:pos="3780"/>
        </w:tabs>
        <w:spacing w:line="360" w:lineRule="auto"/>
        <w:jc w:val="both"/>
        <w:rPr>
          <w:rFonts w:ascii="Arial" w:hAnsi="Arial" w:cs="Arial"/>
          <w:b/>
          <w:bCs/>
        </w:rPr>
      </w:pPr>
      <w:r w:rsidRPr="00F3493E">
        <w:rPr>
          <w:rFonts w:ascii="Arial" w:hAnsi="Arial" w:cs="Arial"/>
          <w:b/>
          <w:bCs/>
        </w:rPr>
        <w:t xml:space="preserve">Overlap of lead SNPs with other </w:t>
      </w:r>
      <w:r>
        <w:rPr>
          <w:rFonts w:ascii="Arial" w:hAnsi="Arial" w:cs="Arial"/>
          <w:b/>
          <w:bCs/>
        </w:rPr>
        <w:t>allergic traits</w:t>
      </w:r>
    </w:p>
    <w:p w14:paraId="12B7DE81" w14:textId="7D9AB076" w:rsidR="00523472" w:rsidRDefault="00C221E3" w:rsidP="00CF507E">
      <w:pPr>
        <w:tabs>
          <w:tab w:val="left" w:pos="3780"/>
        </w:tabs>
        <w:spacing w:line="360" w:lineRule="auto"/>
        <w:jc w:val="both"/>
        <w:rPr>
          <w:rFonts w:ascii="Arial" w:hAnsi="Arial" w:cs="Arial"/>
        </w:rPr>
      </w:pPr>
      <w:r w:rsidRPr="00C221E3">
        <w:rPr>
          <w:rFonts w:ascii="Arial" w:hAnsi="Arial" w:cs="Arial"/>
        </w:rPr>
        <w:t>Heatmaps were used to visually compare the effects of previously identified allerg</w:t>
      </w:r>
      <w:r w:rsidR="00123491" w:rsidRPr="28FD3BE9">
        <w:rPr>
          <w:rFonts w:ascii="Arial" w:hAnsi="Arial" w:cs="Arial"/>
        </w:rPr>
        <w:t xml:space="preserve">y </w:t>
      </w:r>
      <w:r w:rsidRPr="00C221E3">
        <w:rPr>
          <w:rFonts w:ascii="Arial" w:hAnsi="Arial" w:cs="Arial"/>
        </w:rPr>
        <w:t>associated SNPs related to FA (</w:t>
      </w:r>
      <w:r w:rsidR="0031418E" w:rsidRPr="28FD3BE9">
        <w:rPr>
          <w:rFonts w:ascii="Arial" w:hAnsi="Arial" w:cs="Arial"/>
        </w:rPr>
        <w:t>p</w:t>
      </w:r>
      <w:r w:rsidR="00C70853" w:rsidRPr="28FD3BE9">
        <w:rPr>
          <w:rFonts w:ascii="Arial" w:hAnsi="Arial" w:cs="Arial"/>
        </w:rPr>
        <w:t>-value</w:t>
      </w:r>
      <w:r w:rsidRPr="00C221E3">
        <w:rPr>
          <w:rFonts w:ascii="Arial" w:hAnsi="Arial" w:cs="Arial"/>
        </w:rPr>
        <w:t xml:space="preserve">&lt;0.05) across </w:t>
      </w:r>
      <w:r w:rsidR="003A3F5B">
        <w:rPr>
          <w:rFonts w:ascii="Arial" w:hAnsi="Arial" w:cs="Arial"/>
        </w:rPr>
        <w:t>the</w:t>
      </w:r>
      <w:r w:rsidR="003A3F5B" w:rsidRPr="00C221E3">
        <w:rPr>
          <w:rFonts w:ascii="Arial" w:hAnsi="Arial" w:cs="Arial"/>
        </w:rPr>
        <w:t xml:space="preserve"> </w:t>
      </w:r>
      <w:r>
        <w:rPr>
          <w:rFonts w:ascii="Arial" w:hAnsi="Arial" w:cs="Arial"/>
        </w:rPr>
        <w:t>FA</w:t>
      </w:r>
      <w:r w:rsidRPr="00C221E3">
        <w:rPr>
          <w:rFonts w:ascii="Arial" w:hAnsi="Arial" w:cs="Arial"/>
        </w:rPr>
        <w:t xml:space="preserve"> meta-analys</w:t>
      </w:r>
      <w:r w:rsidR="003A3F5B">
        <w:rPr>
          <w:rFonts w:ascii="Arial" w:hAnsi="Arial" w:cs="Arial"/>
        </w:rPr>
        <w:t>e</w:t>
      </w:r>
      <w:r w:rsidRPr="00C221E3">
        <w:rPr>
          <w:rFonts w:ascii="Arial" w:hAnsi="Arial" w:cs="Arial"/>
        </w:rPr>
        <w:t>s</w:t>
      </w:r>
      <w:r w:rsidR="00456157">
        <w:rPr>
          <w:rFonts w:ascii="Arial" w:hAnsi="Arial" w:cs="Arial"/>
        </w:rPr>
        <w:t xml:space="preserve"> (Figure E6). </w:t>
      </w:r>
      <w:r>
        <w:rPr>
          <w:rFonts w:ascii="Arial" w:hAnsi="Arial" w:cs="Arial"/>
        </w:rPr>
        <w:t>In total</w:t>
      </w:r>
      <w:r w:rsidRPr="005A5AEB">
        <w:rPr>
          <w:rFonts w:ascii="Arial" w:hAnsi="Arial" w:cs="Arial"/>
        </w:rPr>
        <w:t>, 2</w:t>
      </w:r>
      <w:r w:rsidR="00845EF9" w:rsidRPr="005A5AEB">
        <w:rPr>
          <w:rFonts w:ascii="Arial" w:hAnsi="Arial" w:cs="Arial"/>
        </w:rPr>
        <w:t>29</w:t>
      </w:r>
      <w:r w:rsidRPr="005A5AEB">
        <w:rPr>
          <w:rFonts w:ascii="Arial" w:hAnsi="Arial" w:cs="Arial"/>
        </w:rPr>
        <w:t xml:space="preserve"> of 4</w:t>
      </w:r>
      <w:r w:rsidR="00845EF9" w:rsidRPr="005A5AEB">
        <w:rPr>
          <w:rFonts w:ascii="Arial" w:hAnsi="Arial" w:cs="Arial"/>
        </w:rPr>
        <w:t>72</w:t>
      </w:r>
      <w:r w:rsidRPr="005A5AEB">
        <w:rPr>
          <w:rFonts w:ascii="Arial" w:hAnsi="Arial" w:cs="Arial"/>
        </w:rPr>
        <w:t xml:space="preserve"> SNPs showed association with more than one FA</w:t>
      </w:r>
      <w:r w:rsidR="00285943" w:rsidRPr="005A5AEB">
        <w:rPr>
          <w:rFonts w:ascii="Arial" w:hAnsi="Arial" w:cs="Arial"/>
        </w:rPr>
        <w:t xml:space="preserve"> phenotype</w:t>
      </w:r>
      <w:r w:rsidR="00054E85" w:rsidRPr="19029231">
        <w:rPr>
          <w:rFonts w:ascii="Arial" w:eastAsia="Calibri" w:hAnsi="Arial" w:cs="Arial"/>
          <w:color w:val="000000" w:themeColor="text1"/>
        </w:rPr>
        <w:t xml:space="preserve">, including variants in the </w:t>
      </w:r>
      <w:r w:rsidR="00054E85" w:rsidRPr="19029231">
        <w:rPr>
          <w:rFonts w:ascii="Arial" w:eastAsia="Calibri" w:hAnsi="Arial" w:cs="Arial"/>
          <w:i/>
          <w:color w:val="000000" w:themeColor="text1"/>
        </w:rPr>
        <w:t xml:space="preserve">FLG </w:t>
      </w:r>
      <w:r w:rsidR="00054E85" w:rsidRPr="19029231">
        <w:rPr>
          <w:rFonts w:ascii="Arial" w:eastAsia="Calibri" w:hAnsi="Arial" w:cs="Arial"/>
          <w:color w:val="000000" w:themeColor="text1"/>
        </w:rPr>
        <w:t>and</w:t>
      </w:r>
      <w:r w:rsidR="00054E85" w:rsidRPr="19029231">
        <w:rPr>
          <w:rFonts w:ascii="Arial" w:eastAsia="Calibri" w:hAnsi="Arial" w:cs="Arial"/>
          <w:i/>
          <w:color w:val="000000" w:themeColor="text1"/>
        </w:rPr>
        <w:t xml:space="preserve"> HLA</w:t>
      </w:r>
      <w:r w:rsidR="00054E85" w:rsidRPr="19029231">
        <w:rPr>
          <w:rFonts w:ascii="Arial" w:eastAsia="Calibri" w:hAnsi="Arial" w:cs="Arial"/>
          <w:color w:val="000000" w:themeColor="text1"/>
        </w:rPr>
        <w:t xml:space="preserve"> loci</w:t>
      </w:r>
      <w:r w:rsidR="00B953BC" w:rsidRPr="005A5AEB">
        <w:rPr>
          <w:rFonts w:ascii="Arial" w:hAnsi="Arial" w:cs="Arial"/>
        </w:rPr>
        <w:t xml:space="preserve"> (Table E</w:t>
      </w:r>
      <w:r w:rsidR="003C3448">
        <w:rPr>
          <w:rFonts w:ascii="Arial" w:hAnsi="Arial" w:cs="Arial"/>
        </w:rPr>
        <w:t>28</w:t>
      </w:r>
      <w:r w:rsidR="00B953BC" w:rsidRPr="005A5AEB">
        <w:rPr>
          <w:rFonts w:ascii="Arial" w:hAnsi="Arial" w:cs="Arial"/>
        </w:rPr>
        <w:t>)</w:t>
      </w:r>
      <w:r w:rsidRPr="005A5AEB">
        <w:rPr>
          <w:rFonts w:ascii="Arial" w:hAnsi="Arial" w:cs="Arial"/>
        </w:rPr>
        <w:t xml:space="preserve">. </w:t>
      </w:r>
      <w:r w:rsidR="006B1F1D">
        <w:rPr>
          <w:rFonts w:ascii="Arial" w:hAnsi="Arial" w:cs="Arial"/>
        </w:rPr>
        <w:t>Three</w:t>
      </w:r>
      <w:r w:rsidR="00986737">
        <w:rPr>
          <w:rFonts w:ascii="Arial" w:hAnsi="Arial" w:cs="Arial"/>
        </w:rPr>
        <w:t xml:space="preserve"> </w:t>
      </w:r>
      <w:r w:rsidR="00530554">
        <w:rPr>
          <w:rFonts w:ascii="Arial" w:hAnsi="Arial" w:cs="Arial"/>
        </w:rPr>
        <w:t xml:space="preserve">of the lead SNPs </w:t>
      </w:r>
      <w:r w:rsidR="000429A9" w:rsidRPr="28FD3BE9">
        <w:rPr>
          <w:rFonts w:ascii="Arial" w:hAnsi="Arial" w:cs="Arial"/>
        </w:rPr>
        <w:t xml:space="preserve">have been </w:t>
      </w:r>
      <w:r w:rsidR="00986737">
        <w:rPr>
          <w:rFonts w:ascii="Arial" w:hAnsi="Arial" w:cs="Arial"/>
        </w:rPr>
        <w:t>previously reported to be associated with allerg</w:t>
      </w:r>
      <w:r w:rsidR="003A3F5B">
        <w:rPr>
          <w:rFonts w:ascii="Arial" w:hAnsi="Arial" w:cs="Arial"/>
        </w:rPr>
        <w:t>y phenotypes</w:t>
      </w:r>
      <w:r w:rsidR="000948CD">
        <w:rPr>
          <w:rFonts w:ascii="Arial" w:hAnsi="Arial" w:cs="Arial"/>
        </w:rPr>
        <w:t>, based on LD calculation</w:t>
      </w:r>
      <w:r w:rsidR="00044D27">
        <w:rPr>
          <w:rFonts w:ascii="Arial" w:hAnsi="Arial" w:cs="Arial"/>
        </w:rPr>
        <w:t xml:space="preserve"> </w:t>
      </w:r>
      <w:r w:rsidR="00044D27" w:rsidRPr="006601D8">
        <w:rPr>
          <w:rFonts w:ascii="Arial" w:hAnsi="Arial" w:cs="Arial"/>
        </w:rPr>
        <w:t>(Table</w:t>
      </w:r>
      <w:r w:rsidR="00523472" w:rsidRPr="006601D8">
        <w:rPr>
          <w:rFonts w:ascii="Arial" w:hAnsi="Arial" w:cs="Arial"/>
        </w:rPr>
        <w:t xml:space="preserve"> </w:t>
      </w:r>
      <w:r w:rsidR="00E83E64" w:rsidRPr="006601D8">
        <w:rPr>
          <w:rFonts w:ascii="Arial" w:hAnsi="Arial" w:cs="Arial"/>
        </w:rPr>
        <w:t>2</w:t>
      </w:r>
      <w:r w:rsidR="00044D27" w:rsidRPr="006601D8">
        <w:rPr>
          <w:rFonts w:ascii="Arial" w:hAnsi="Arial" w:cs="Arial"/>
        </w:rPr>
        <w:t>)</w:t>
      </w:r>
      <w:r w:rsidR="00986737" w:rsidRPr="006601D8">
        <w:rPr>
          <w:rFonts w:ascii="Arial" w:hAnsi="Arial" w:cs="Arial"/>
        </w:rPr>
        <w:t>.</w:t>
      </w:r>
      <w:r w:rsidR="00523472">
        <w:rPr>
          <w:rFonts w:ascii="Arial" w:hAnsi="Arial" w:cs="Arial"/>
        </w:rPr>
        <w:t xml:space="preserve"> </w:t>
      </w:r>
      <w:r w:rsidR="003A3F5B">
        <w:rPr>
          <w:rFonts w:ascii="Arial" w:hAnsi="Arial" w:cs="Arial"/>
        </w:rPr>
        <w:t>The v</w:t>
      </w:r>
      <w:r w:rsidR="000D4B29" w:rsidRPr="28FD3BE9">
        <w:rPr>
          <w:rFonts w:ascii="Arial" w:hAnsi="Arial" w:cs="Arial"/>
        </w:rPr>
        <w:t xml:space="preserve">ariant </w:t>
      </w:r>
      <w:r w:rsidR="00303078" w:rsidRPr="00303078">
        <w:rPr>
          <w:rFonts w:ascii="Arial" w:hAnsi="Arial" w:cs="Arial"/>
        </w:rPr>
        <w:t>rs2033784</w:t>
      </w:r>
      <w:r w:rsidR="00303078">
        <w:rPr>
          <w:rFonts w:ascii="Arial" w:hAnsi="Arial" w:cs="Arial"/>
        </w:rPr>
        <w:t xml:space="preserve"> near </w:t>
      </w:r>
      <w:r w:rsidR="00303078" w:rsidRPr="28FD3BE9">
        <w:rPr>
          <w:rFonts w:ascii="Arial" w:hAnsi="Arial" w:cs="Arial"/>
          <w:i/>
          <w:iCs/>
        </w:rPr>
        <w:t>SMAD3</w:t>
      </w:r>
      <w:r w:rsidR="00303078">
        <w:rPr>
          <w:rFonts w:ascii="Arial" w:hAnsi="Arial" w:cs="Arial"/>
        </w:rPr>
        <w:t xml:space="preserve"> </w:t>
      </w:r>
      <w:r w:rsidR="007B52A3">
        <w:rPr>
          <w:rFonts w:ascii="Arial" w:hAnsi="Arial" w:cs="Arial"/>
        </w:rPr>
        <w:t xml:space="preserve">is in </w:t>
      </w:r>
      <w:r w:rsidR="00B267AC">
        <w:rPr>
          <w:rFonts w:ascii="Arial" w:hAnsi="Arial" w:cs="Arial"/>
        </w:rPr>
        <w:t>strong</w:t>
      </w:r>
      <w:r w:rsidR="007B52A3">
        <w:rPr>
          <w:rFonts w:ascii="Arial" w:hAnsi="Arial" w:cs="Arial"/>
        </w:rPr>
        <w:t xml:space="preserve"> LD (r</w:t>
      </w:r>
      <w:r w:rsidR="007B52A3" w:rsidRPr="00711F12">
        <w:rPr>
          <w:rFonts w:ascii="Arial" w:hAnsi="Arial" w:cs="Arial"/>
          <w:vertAlign w:val="superscript"/>
        </w:rPr>
        <w:t>2</w:t>
      </w:r>
      <w:r w:rsidR="007B52A3">
        <w:rPr>
          <w:rFonts w:ascii="Arial" w:hAnsi="Arial" w:cs="Arial"/>
        </w:rPr>
        <w:t>=0.7) with variants</w:t>
      </w:r>
      <w:r w:rsidR="003A3F5B">
        <w:rPr>
          <w:rFonts w:ascii="Arial" w:hAnsi="Arial" w:cs="Arial"/>
        </w:rPr>
        <w:t xml:space="preserve"> previously</w:t>
      </w:r>
      <w:r w:rsidR="00303078">
        <w:rPr>
          <w:rFonts w:ascii="Arial" w:hAnsi="Arial" w:cs="Arial"/>
        </w:rPr>
        <w:t xml:space="preserve"> as</w:t>
      </w:r>
      <w:r w:rsidR="009E1B88">
        <w:rPr>
          <w:rFonts w:ascii="Arial" w:hAnsi="Arial" w:cs="Arial"/>
        </w:rPr>
        <w:t>sociated with asthma</w:t>
      </w:r>
      <w:r w:rsidR="008E5730">
        <w:rPr>
          <w:rFonts w:ascii="Arial" w:hAnsi="Arial" w:cs="Arial"/>
        </w:rPr>
        <w:t xml:space="preserve"> </w:t>
      </w:r>
      <w:r w:rsidR="008E5730">
        <w:rPr>
          <w:rFonts w:ascii="Arial" w:hAnsi="Arial" w:cs="Arial"/>
        </w:rPr>
        <w:fldChar w:fldCharType="begin">
          <w:fldData xml:space="preserve">PEVuZE5vdGU+PENpdGU+PEF1dGhvcj5IYW48L0F1dGhvcj48WWVhcj4yMDIwPC9ZZWFyPjxSZWNO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IYW48L0F1dGhvcj48WWVhcj4yMDIwPC9ZZWFyPjxSZWNO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8E5730">
        <w:rPr>
          <w:rFonts w:ascii="Arial" w:hAnsi="Arial" w:cs="Arial"/>
        </w:rPr>
      </w:r>
      <w:r w:rsidR="008E5730">
        <w:rPr>
          <w:rFonts w:ascii="Arial" w:hAnsi="Arial" w:cs="Arial"/>
        </w:rPr>
        <w:fldChar w:fldCharType="separate"/>
      </w:r>
      <w:r w:rsidR="00FB1DED">
        <w:rPr>
          <w:rFonts w:ascii="Arial" w:hAnsi="Arial" w:cs="Arial"/>
          <w:noProof/>
        </w:rPr>
        <w:t>(32)</w:t>
      </w:r>
      <w:r w:rsidR="008E5730">
        <w:rPr>
          <w:rFonts w:ascii="Arial" w:hAnsi="Arial" w:cs="Arial"/>
        </w:rPr>
        <w:fldChar w:fldCharType="end"/>
      </w:r>
      <w:r w:rsidR="009E1B88">
        <w:rPr>
          <w:rFonts w:ascii="Arial" w:hAnsi="Arial" w:cs="Arial"/>
        </w:rPr>
        <w:t>, atopic disease</w:t>
      </w:r>
      <w:r w:rsidR="008E5730">
        <w:rPr>
          <w:rFonts w:ascii="Arial" w:hAnsi="Arial" w:cs="Arial"/>
        </w:rPr>
        <w:t xml:space="preserve"> </w:t>
      </w:r>
      <w:r w:rsidR="001E79F0">
        <w:rPr>
          <w:rFonts w:ascii="Arial" w:hAnsi="Arial" w:cs="Arial"/>
        </w:rPr>
        <w:fldChar w:fldCharType="begin">
          <w:fldData xml:space="preserve">PEVuZE5vdGU+PENpdGU+PEF1dGhvcj5GZXJyZWlyYTwvQXV0aG9yPjxZZWFyPjIwMTc8L1llYXI+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GZXJyZWlyYTwvQXV0aG9yPjxZZWFyPjIwMTc8L1llYXI+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1E79F0">
        <w:rPr>
          <w:rFonts w:ascii="Arial" w:hAnsi="Arial" w:cs="Arial"/>
        </w:rPr>
      </w:r>
      <w:r w:rsidR="001E79F0">
        <w:rPr>
          <w:rFonts w:ascii="Arial" w:hAnsi="Arial" w:cs="Arial"/>
        </w:rPr>
        <w:fldChar w:fldCharType="separate"/>
      </w:r>
      <w:r w:rsidR="00FB1DED">
        <w:rPr>
          <w:rFonts w:ascii="Arial" w:hAnsi="Arial" w:cs="Arial"/>
          <w:noProof/>
        </w:rPr>
        <w:t>(33)</w:t>
      </w:r>
      <w:r w:rsidR="001E79F0">
        <w:rPr>
          <w:rFonts w:ascii="Arial" w:hAnsi="Arial" w:cs="Arial"/>
        </w:rPr>
        <w:fldChar w:fldCharType="end"/>
      </w:r>
      <w:r w:rsidR="00F8133A">
        <w:rPr>
          <w:rFonts w:ascii="Arial" w:hAnsi="Arial" w:cs="Arial"/>
        </w:rPr>
        <w:t>, allergic rhinitis</w:t>
      </w:r>
      <w:r w:rsidR="001E79F0">
        <w:rPr>
          <w:rFonts w:ascii="Arial" w:hAnsi="Arial" w:cs="Arial"/>
        </w:rPr>
        <w:t xml:space="preserve"> </w:t>
      </w:r>
      <w:r w:rsidR="00846188">
        <w:rPr>
          <w:rFonts w:ascii="Arial" w:hAnsi="Arial" w:cs="Arial"/>
        </w:rPr>
        <w:fldChar w:fldCharType="begin">
          <w:fldData xml:space="preserve">PEVuZE5vdGU+PENpdGU+PEF1dGhvcj5XYWFnZTwvQXV0aG9yPjxZZWFyPjIwMTg8L1llYXI+PFJl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XYWFnZTwvQXV0aG9yPjxZZWFyPjIwMTg8L1llYXI+PFJl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846188">
        <w:rPr>
          <w:rFonts w:ascii="Arial" w:hAnsi="Arial" w:cs="Arial"/>
        </w:rPr>
      </w:r>
      <w:r w:rsidR="00846188">
        <w:rPr>
          <w:rFonts w:ascii="Arial" w:hAnsi="Arial" w:cs="Arial"/>
        </w:rPr>
        <w:fldChar w:fldCharType="separate"/>
      </w:r>
      <w:r w:rsidR="00FB1DED">
        <w:rPr>
          <w:rFonts w:ascii="Arial" w:hAnsi="Arial" w:cs="Arial"/>
          <w:noProof/>
        </w:rPr>
        <w:t>(34)</w:t>
      </w:r>
      <w:r w:rsidR="00846188">
        <w:rPr>
          <w:rFonts w:ascii="Arial" w:hAnsi="Arial" w:cs="Arial"/>
        </w:rPr>
        <w:fldChar w:fldCharType="end"/>
      </w:r>
      <w:r w:rsidR="00F8133A">
        <w:rPr>
          <w:rFonts w:ascii="Arial" w:hAnsi="Arial" w:cs="Arial"/>
        </w:rPr>
        <w:t>, and age of allergy onset</w:t>
      </w:r>
      <w:r w:rsidR="00EE0C0C">
        <w:rPr>
          <w:rFonts w:ascii="Arial" w:hAnsi="Arial" w:cs="Arial"/>
        </w:rPr>
        <w:t xml:space="preserve"> </w:t>
      </w:r>
      <w:r w:rsidR="00EE0C0C">
        <w:rPr>
          <w:rFonts w:ascii="Arial" w:hAnsi="Arial" w:cs="Arial"/>
        </w:rPr>
        <w:fldChar w:fldCharType="begin">
          <w:fldData xml:space="preserve">PEVuZE5vdGU+PENpdGU+PEF1dGhvcj5GZXJyZWlyYTwvQXV0aG9yPjxZZWFyPjIwMjA8L1llYXI+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GZXJyZWlyYTwvQXV0aG9yPjxZZWFyPjIwMjA8L1llYXI+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EE0C0C">
        <w:rPr>
          <w:rFonts w:ascii="Arial" w:hAnsi="Arial" w:cs="Arial"/>
        </w:rPr>
      </w:r>
      <w:r w:rsidR="00EE0C0C">
        <w:rPr>
          <w:rFonts w:ascii="Arial" w:hAnsi="Arial" w:cs="Arial"/>
        </w:rPr>
        <w:fldChar w:fldCharType="separate"/>
      </w:r>
      <w:r w:rsidR="00FB1DED">
        <w:rPr>
          <w:rFonts w:ascii="Arial" w:hAnsi="Arial" w:cs="Arial"/>
          <w:noProof/>
        </w:rPr>
        <w:t>(35)</w:t>
      </w:r>
      <w:r w:rsidR="00EE0C0C">
        <w:rPr>
          <w:rFonts w:ascii="Arial" w:hAnsi="Arial" w:cs="Arial"/>
        </w:rPr>
        <w:fldChar w:fldCharType="end"/>
      </w:r>
      <w:r w:rsidR="00F8133A">
        <w:rPr>
          <w:rFonts w:ascii="Arial" w:hAnsi="Arial" w:cs="Arial"/>
        </w:rPr>
        <w:t xml:space="preserve">. </w:t>
      </w:r>
      <w:r w:rsidR="00906B55">
        <w:rPr>
          <w:rFonts w:ascii="Arial" w:hAnsi="Arial" w:cs="Arial"/>
        </w:rPr>
        <w:t xml:space="preserve">Another variant in LD with </w:t>
      </w:r>
      <w:r w:rsidR="00B00A8F" w:rsidRPr="00B00A8F">
        <w:rPr>
          <w:rFonts w:ascii="Arial" w:hAnsi="Arial" w:cs="Arial"/>
        </w:rPr>
        <w:t>rs66609926</w:t>
      </w:r>
      <w:r w:rsidR="00906B55">
        <w:rPr>
          <w:rFonts w:ascii="Arial" w:hAnsi="Arial" w:cs="Arial"/>
        </w:rPr>
        <w:t xml:space="preserve"> (r</w:t>
      </w:r>
      <w:r w:rsidR="00906B55" w:rsidRPr="00711F12">
        <w:rPr>
          <w:rFonts w:ascii="Arial" w:hAnsi="Arial" w:cs="Arial"/>
          <w:vertAlign w:val="superscript"/>
        </w:rPr>
        <w:t>2</w:t>
      </w:r>
      <w:r w:rsidR="00906B55">
        <w:rPr>
          <w:rFonts w:ascii="Arial" w:hAnsi="Arial" w:cs="Arial"/>
        </w:rPr>
        <w:t>=0.</w:t>
      </w:r>
      <w:r w:rsidR="00027575">
        <w:rPr>
          <w:rFonts w:ascii="Arial" w:hAnsi="Arial" w:cs="Arial"/>
        </w:rPr>
        <w:t>12</w:t>
      </w:r>
      <w:r w:rsidR="00906B55">
        <w:rPr>
          <w:rFonts w:ascii="Arial" w:hAnsi="Arial" w:cs="Arial"/>
        </w:rPr>
        <w:t>)</w:t>
      </w:r>
      <w:r w:rsidR="00B00A8F">
        <w:rPr>
          <w:rFonts w:ascii="Arial" w:hAnsi="Arial" w:cs="Arial"/>
        </w:rPr>
        <w:t xml:space="preserve"> near </w:t>
      </w:r>
      <w:r w:rsidR="00B00A8F" w:rsidRPr="28FD3BE9">
        <w:rPr>
          <w:rFonts w:ascii="Arial" w:hAnsi="Arial" w:cs="Arial"/>
          <w:i/>
          <w:iCs/>
        </w:rPr>
        <w:t>AC010733.4</w:t>
      </w:r>
      <w:r w:rsidR="00B00A8F">
        <w:rPr>
          <w:rFonts w:ascii="Arial" w:hAnsi="Arial" w:cs="Arial"/>
        </w:rPr>
        <w:t xml:space="preserve"> </w:t>
      </w:r>
      <w:r w:rsidR="000429A9" w:rsidRPr="28FD3BE9">
        <w:rPr>
          <w:rFonts w:ascii="Arial" w:hAnsi="Arial" w:cs="Arial"/>
        </w:rPr>
        <w:t xml:space="preserve">has been </w:t>
      </w:r>
      <w:r w:rsidR="00B00A8F">
        <w:rPr>
          <w:rFonts w:ascii="Arial" w:hAnsi="Arial" w:cs="Arial"/>
        </w:rPr>
        <w:t>associat</w:t>
      </w:r>
      <w:r w:rsidR="000429A9" w:rsidRPr="28FD3BE9">
        <w:rPr>
          <w:rFonts w:ascii="Arial" w:hAnsi="Arial" w:cs="Arial"/>
        </w:rPr>
        <w:t>ed</w:t>
      </w:r>
      <w:r w:rsidR="00B00A8F">
        <w:rPr>
          <w:rFonts w:ascii="Arial" w:hAnsi="Arial" w:cs="Arial"/>
        </w:rPr>
        <w:t xml:space="preserve"> with </w:t>
      </w:r>
      <w:r w:rsidR="001F6520">
        <w:rPr>
          <w:rFonts w:ascii="Arial" w:hAnsi="Arial" w:cs="Arial"/>
        </w:rPr>
        <w:t>atopic dermatitis</w:t>
      </w:r>
      <w:r w:rsidR="00236660">
        <w:rPr>
          <w:rFonts w:ascii="Arial" w:hAnsi="Arial" w:cs="Arial"/>
        </w:rPr>
        <w:t xml:space="preserve"> </w:t>
      </w:r>
      <w:r w:rsidR="00236660">
        <w:rPr>
          <w:rFonts w:ascii="Arial" w:hAnsi="Arial" w:cs="Arial"/>
        </w:rPr>
        <w:fldChar w:fldCharType="begin">
          <w:fldData xml:space="preserve">PEVuZE5vdGU+PENpdGU+PEF1dGhvcj5CdWR1LUFnZ3JleTwvQXV0aG9yPjxZZWFyPjIwMjM8L1ll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CdWR1LUFnZ3JleTwvQXV0aG9yPjxZZWFyPjIwMjM8L1ll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236660">
        <w:rPr>
          <w:rFonts w:ascii="Arial" w:hAnsi="Arial" w:cs="Arial"/>
        </w:rPr>
      </w:r>
      <w:r w:rsidR="00236660">
        <w:rPr>
          <w:rFonts w:ascii="Arial" w:hAnsi="Arial" w:cs="Arial"/>
        </w:rPr>
        <w:fldChar w:fldCharType="separate"/>
      </w:r>
      <w:r w:rsidR="00FB1DED">
        <w:rPr>
          <w:rFonts w:ascii="Arial" w:hAnsi="Arial" w:cs="Arial"/>
          <w:noProof/>
        </w:rPr>
        <w:t>(36)</w:t>
      </w:r>
      <w:r w:rsidR="00236660">
        <w:rPr>
          <w:rFonts w:ascii="Arial" w:hAnsi="Arial" w:cs="Arial"/>
        </w:rPr>
        <w:fldChar w:fldCharType="end"/>
      </w:r>
      <w:r w:rsidR="00027575">
        <w:rPr>
          <w:rFonts w:ascii="Arial" w:hAnsi="Arial" w:cs="Arial"/>
        </w:rPr>
        <w:t>.</w:t>
      </w:r>
      <w:r w:rsidR="00DC2EDA">
        <w:rPr>
          <w:rFonts w:ascii="Arial" w:hAnsi="Arial" w:cs="Arial"/>
        </w:rPr>
        <w:t xml:space="preserve"> Additionally, </w:t>
      </w:r>
      <w:r w:rsidR="006A6A0B" w:rsidRPr="006A6A0B">
        <w:rPr>
          <w:rFonts w:ascii="Arial" w:hAnsi="Arial" w:cs="Arial"/>
        </w:rPr>
        <w:t>rs998706</w:t>
      </w:r>
      <w:r w:rsidR="006A6A0B">
        <w:rPr>
          <w:rFonts w:ascii="Arial" w:hAnsi="Arial" w:cs="Arial"/>
        </w:rPr>
        <w:t xml:space="preserve"> </w:t>
      </w:r>
      <w:r w:rsidR="00DC62E9">
        <w:rPr>
          <w:rFonts w:ascii="Arial" w:hAnsi="Arial" w:cs="Arial"/>
        </w:rPr>
        <w:t xml:space="preserve">within a ±1Mb window with our lead variant </w:t>
      </w:r>
      <w:r w:rsidR="00DC62E9" w:rsidRPr="00F045D5">
        <w:rPr>
          <w:rFonts w:ascii="Arial" w:hAnsi="Arial" w:cs="Arial"/>
        </w:rPr>
        <w:t>rs6007514</w:t>
      </w:r>
      <w:r w:rsidR="00DC62E9">
        <w:rPr>
          <w:rFonts w:ascii="Arial" w:hAnsi="Arial" w:cs="Arial"/>
        </w:rPr>
        <w:t xml:space="preserve"> </w:t>
      </w:r>
      <w:r w:rsidR="009B2320" w:rsidRPr="28FD3BE9">
        <w:rPr>
          <w:rFonts w:ascii="Arial" w:hAnsi="Arial" w:cs="Arial"/>
        </w:rPr>
        <w:t xml:space="preserve">has been </w:t>
      </w:r>
      <w:r w:rsidR="006A6A0B">
        <w:rPr>
          <w:rFonts w:ascii="Arial" w:hAnsi="Arial" w:cs="Arial"/>
        </w:rPr>
        <w:t xml:space="preserve">associated with </w:t>
      </w:r>
      <w:r w:rsidR="00F11724">
        <w:rPr>
          <w:rFonts w:ascii="Arial" w:hAnsi="Arial" w:cs="Arial"/>
        </w:rPr>
        <w:t>peanut allergy</w:t>
      </w:r>
      <w:r w:rsidR="00E11502" w:rsidRPr="28FD3BE9">
        <w:rPr>
          <w:rFonts w:ascii="Arial" w:hAnsi="Arial" w:cs="Arial"/>
        </w:rPr>
        <w:t xml:space="preserve"> </w:t>
      </w:r>
      <w:r w:rsidR="00E11502">
        <w:rPr>
          <w:rFonts w:ascii="Arial" w:hAnsi="Arial" w:cs="Arial"/>
        </w:rPr>
        <w:fldChar w:fldCharType="begin">
          <w:fldData xml:space="preserve">PEVuZE5vdGU+PENpdGU+PEF1dGhvcj5MaXU8L0F1dGhvcj48WWVhcj4yMDE4PC9ZZWFyPjxSZWNO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MaXU8L0F1dGhvcj48WWVhcj4yMDE4PC9ZZWFyPjxSZWNO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E11502">
        <w:rPr>
          <w:rFonts w:ascii="Arial" w:hAnsi="Arial" w:cs="Arial"/>
        </w:rPr>
      </w:r>
      <w:r w:rsidR="00E11502">
        <w:rPr>
          <w:rFonts w:ascii="Arial" w:hAnsi="Arial" w:cs="Arial"/>
        </w:rPr>
        <w:fldChar w:fldCharType="separate"/>
      </w:r>
      <w:r w:rsidR="00FB1DED">
        <w:rPr>
          <w:rFonts w:ascii="Arial" w:hAnsi="Arial" w:cs="Arial"/>
          <w:noProof/>
        </w:rPr>
        <w:t>(37)</w:t>
      </w:r>
      <w:r w:rsidR="00E11502">
        <w:rPr>
          <w:rFonts w:ascii="Arial" w:hAnsi="Arial" w:cs="Arial"/>
        </w:rPr>
        <w:fldChar w:fldCharType="end"/>
      </w:r>
      <w:r w:rsidR="00F045D5">
        <w:rPr>
          <w:rFonts w:ascii="Arial" w:hAnsi="Arial" w:cs="Arial"/>
        </w:rPr>
        <w:t xml:space="preserve">. Since </w:t>
      </w:r>
      <w:r w:rsidR="00F045D5" w:rsidRPr="00F045D5">
        <w:rPr>
          <w:rFonts w:ascii="Arial" w:hAnsi="Arial" w:cs="Arial"/>
        </w:rPr>
        <w:t>rs6007514</w:t>
      </w:r>
      <w:r w:rsidR="00F045D5">
        <w:rPr>
          <w:rFonts w:ascii="Arial" w:hAnsi="Arial" w:cs="Arial"/>
        </w:rPr>
        <w:t xml:space="preserve"> is not in the</w:t>
      </w:r>
      <w:r w:rsidR="00C903DE">
        <w:rPr>
          <w:rFonts w:ascii="Arial" w:hAnsi="Arial" w:cs="Arial"/>
        </w:rPr>
        <w:t xml:space="preserve"> used</w:t>
      </w:r>
      <w:r w:rsidR="00F045D5">
        <w:rPr>
          <w:rFonts w:ascii="Arial" w:hAnsi="Arial" w:cs="Arial"/>
        </w:rPr>
        <w:t xml:space="preserve"> 1000G reference panel, it was not possible to calculate LD</w:t>
      </w:r>
      <w:r w:rsidR="00DC62E9">
        <w:rPr>
          <w:rFonts w:ascii="Arial" w:hAnsi="Arial" w:cs="Arial"/>
        </w:rPr>
        <w:t>,</w:t>
      </w:r>
      <w:r w:rsidR="00E41221">
        <w:rPr>
          <w:rFonts w:ascii="Arial" w:hAnsi="Arial" w:cs="Arial"/>
        </w:rPr>
        <w:t xml:space="preserve"> but </w:t>
      </w:r>
      <w:r w:rsidR="00B91298">
        <w:rPr>
          <w:rFonts w:ascii="Arial" w:hAnsi="Arial" w:cs="Arial"/>
        </w:rPr>
        <w:t>the</w:t>
      </w:r>
      <w:r w:rsidR="00F045D5">
        <w:rPr>
          <w:rFonts w:ascii="Arial" w:hAnsi="Arial" w:cs="Arial"/>
        </w:rPr>
        <w:t xml:space="preserve"> physical proximity and </w:t>
      </w:r>
      <w:r w:rsidR="00E41221">
        <w:rPr>
          <w:rFonts w:ascii="Arial" w:hAnsi="Arial" w:cs="Arial"/>
        </w:rPr>
        <w:t>assignment</w:t>
      </w:r>
      <w:r w:rsidR="00F045D5">
        <w:rPr>
          <w:rFonts w:ascii="Arial" w:hAnsi="Arial" w:cs="Arial"/>
        </w:rPr>
        <w:t xml:space="preserve"> to the same gene</w:t>
      </w:r>
      <w:r w:rsidR="00E41221">
        <w:rPr>
          <w:rFonts w:ascii="Arial" w:hAnsi="Arial" w:cs="Arial"/>
        </w:rPr>
        <w:t>,</w:t>
      </w:r>
      <w:r w:rsidR="00F045D5">
        <w:rPr>
          <w:rFonts w:ascii="Arial" w:hAnsi="Arial" w:cs="Arial"/>
        </w:rPr>
        <w:t xml:space="preserve"> </w:t>
      </w:r>
      <w:r w:rsidR="00C10F55" w:rsidRPr="28FD3BE9">
        <w:rPr>
          <w:rFonts w:ascii="Arial" w:hAnsi="Arial" w:cs="Arial"/>
          <w:i/>
          <w:iCs/>
        </w:rPr>
        <w:t>FAM118A</w:t>
      </w:r>
      <w:r w:rsidR="00E41221">
        <w:rPr>
          <w:rFonts w:ascii="Arial" w:hAnsi="Arial" w:cs="Arial"/>
        </w:rPr>
        <w:t xml:space="preserve">, </w:t>
      </w:r>
      <w:r w:rsidR="00A26928" w:rsidRPr="28FD3BE9">
        <w:rPr>
          <w:rFonts w:ascii="Arial" w:hAnsi="Arial" w:cs="Arial"/>
        </w:rPr>
        <w:t xml:space="preserve">suggest these may </w:t>
      </w:r>
      <w:r w:rsidR="003A3F5B">
        <w:rPr>
          <w:rFonts w:ascii="Arial" w:hAnsi="Arial" w:cs="Arial"/>
        </w:rPr>
        <w:t>re</w:t>
      </w:r>
      <w:r w:rsidR="00A26928" w:rsidRPr="28FD3BE9">
        <w:rPr>
          <w:rFonts w:ascii="Arial" w:hAnsi="Arial" w:cs="Arial"/>
        </w:rPr>
        <w:t>present the same signal</w:t>
      </w:r>
      <w:r w:rsidR="00141BD3">
        <w:rPr>
          <w:rFonts w:ascii="Arial" w:hAnsi="Arial" w:cs="Arial"/>
        </w:rPr>
        <w:t>.</w:t>
      </w:r>
      <w:r w:rsidR="00486AC7">
        <w:rPr>
          <w:rFonts w:ascii="Arial" w:hAnsi="Arial" w:cs="Arial"/>
        </w:rPr>
        <w:t xml:space="preserve"> </w:t>
      </w:r>
    </w:p>
    <w:p w14:paraId="740E5154" w14:textId="025A5E29" w:rsidR="00C1290F" w:rsidRDefault="00533C1C" w:rsidP="00CF507E">
      <w:pPr>
        <w:tabs>
          <w:tab w:val="left" w:pos="3780"/>
        </w:tabs>
        <w:spacing w:line="360" w:lineRule="auto"/>
        <w:jc w:val="both"/>
        <w:rPr>
          <w:rFonts w:ascii="Arial" w:hAnsi="Arial" w:cs="Arial"/>
        </w:rPr>
      </w:pPr>
      <w:r>
        <w:rPr>
          <w:rFonts w:ascii="Arial" w:hAnsi="Arial" w:cs="Arial"/>
        </w:rPr>
        <w:lastRenderedPageBreak/>
        <w:t>LD</w:t>
      </w:r>
      <w:r w:rsidR="00A26928">
        <w:rPr>
          <w:rFonts w:ascii="Arial" w:hAnsi="Arial" w:cs="Arial"/>
        </w:rPr>
        <w:t xml:space="preserve"> score regression</w:t>
      </w:r>
      <w:r w:rsidR="00986737" w:rsidRPr="00EE4605">
        <w:rPr>
          <w:rFonts w:ascii="Arial" w:hAnsi="Arial" w:cs="Arial"/>
        </w:rPr>
        <w:t xml:space="preserve"> revealed nominally significant genetic correlations for food-specific </w:t>
      </w:r>
      <w:r w:rsidR="00986737">
        <w:rPr>
          <w:rFonts w:ascii="Arial" w:hAnsi="Arial" w:cs="Arial"/>
        </w:rPr>
        <w:t>sensitization</w:t>
      </w:r>
      <w:r w:rsidR="00986737" w:rsidRPr="00EE4605">
        <w:rPr>
          <w:rFonts w:ascii="Arial" w:hAnsi="Arial" w:cs="Arial"/>
        </w:rPr>
        <w:t xml:space="preserve"> with atopic diseases, allergic rhinitis, and eosinophil count (</w:t>
      </w:r>
      <w:r w:rsidR="00282406">
        <w:rPr>
          <w:rFonts w:ascii="Arial" w:hAnsi="Arial" w:cs="Arial"/>
        </w:rPr>
        <w:t>p-value</w:t>
      </w:r>
      <w:r w:rsidR="00986737" w:rsidRPr="00EE4605">
        <w:rPr>
          <w:rFonts w:ascii="Arial" w:hAnsi="Arial" w:cs="Arial"/>
        </w:rPr>
        <w:t xml:space="preserve">&lt;0.01), suggesting a shared genetic basis </w:t>
      </w:r>
      <w:r w:rsidR="00AD220E">
        <w:rPr>
          <w:rFonts w:ascii="Arial" w:hAnsi="Arial" w:cs="Arial"/>
        </w:rPr>
        <w:t>between FA</w:t>
      </w:r>
      <w:r w:rsidR="00986737" w:rsidRPr="00EE4605">
        <w:rPr>
          <w:rFonts w:ascii="Arial" w:hAnsi="Arial" w:cs="Arial"/>
        </w:rPr>
        <w:t xml:space="preserve"> allergic conditions</w:t>
      </w:r>
      <w:r w:rsidR="00EA2EE4">
        <w:rPr>
          <w:rFonts w:ascii="Arial" w:hAnsi="Arial" w:cs="Arial"/>
        </w:rPr>
        <w:t xml:space="preserve"> (</w:t>
      </w:r>
      <w:r w:rsidR="0078166F">
        <w:rPr>
          <w:rFonts w:ascii="Arial" w:hAnsi="Arial" w:cs="Arial"/>
        </w:rPr>
        <w:t>Table</w:t>
      </w:r>
      <w:r w:rsidR="00EA2EE4">
        <w:rPr>
          <w:rFonts w:ascii="Arial" w:hAnsi="Arial" w:cs="Arial"/>
        </w:rPr>
        <w:t xml:space="preserve"> </w:t>
      </w:r>
      <w:r w:rsidR="0078166F">
        <w:rPr>
          <w:rFonts w:ascii="Arial" w:hAnsi="Arial" w:cs="Arial"/>
        </w:rPr>
        <w:t>E</w:t>
      </w:r>
      <w:r w:rsidR="007217DF">
        <w:rPr>
          <w:rFonts w:ascii="Arial" w:hAnsi="Arial" w:cs="Arial"/>
        </w:rPr>
        <w:t>7</w:t>
      </w:r>
      <w:r w:rsidR="00B158DD">
        <w:rPr>
          <w:rFonts w:ascii="Arial" w:hAnsi="Arial" w:cs="Arial"/>
        </w:rPr>
        <w:t>-</w:t>
      </w:r>
      <w:r w:rsidR="0078166F">
        <w:rPr>
          <w:rFonts w:ascii="Arial" w:hAnsi="Arial" w:cs="Arial"/>
        </w:rPr>
        <w:t>E</w:t>
      </w:r>
      <w:r w:rsidR="007217DF">
        <w:rPr>
          <w:rFonts w:ascii="Arial" w:hAnsi="Arial" w:cs="Arial"/>
        </w:rPr>
        <w:t>8</w:t>
      </w:r>
      <w:r w:rsidR="00EA2EE4">
        <w:rPr>
          <w:rFonts w:ascii="Arial" w:hAnsi="Arial" w:cs="Arial"/>
        </w:rPr>
        <w:t>)</w:t>
      </w:r>
      <w:r w:rsidR="00986737" w:rsidRPr="00EE4605">
        <w:rPr>
          <w:rFonts w:ascii="Arial" w:hAnsi="Arial" w:cs="Arial"/>
        </w:rPr>
        <w:t xml:space="preserve">. </w:t>
      </w:r>
    </w:p>
    <w:p w14:paraId="4255FE93" w14:textId="61DDBA8E" w:rsidR="00A60E83" w:rsidRDefault="00C1290F" w:rsidP="00CF507E">
      <w:pPr>
        <w:tabs>
          <w:tab w:val="left" w:pos="3780"/>
        </w:tabs>
        <w:spacing w:line="360" w:lineRule="auto"/>
        <w:jc w:val="both"/>
        <w:rPr>
          <w:rFonts w:ascii="Arial" w:eastAsia="Arial" w:hAnsi="Arial" w:cs="Arial"/>
        </w:rPr>
      </w:pPr>
      <w:r>
        <w:rPr>
          <w:rFonts w:ascii="Arial" w:hAnsi="Arial" w:cs="Arial"/>
        </w:rPr>
        <w:t>Furthermore, we compared</w:t>
      </w:r>
      <w:r w:rsidR="001F4F57">
        <w:rPr>
          <w:rFonts w:ascii="Arial" w:hAnsi="Arial" w:cs="Arial"/>
        </w:rPr>
        <w:t xml:space="preserve"> previously identified </w:t>
      </w:r>
      <w:r w:rsidR="00CE3A2B">
        <w:rPr>
          <w:rFonts w:ascii="Arial" w:hAnsi="Arial" w:cs="Arial"/>
        </w:rPr>
        <w:t>FA</w:t>
      </w:r>
      <w:r w:rsidR="001F4F57">
        <w:rPr>
          <w:rFonts w:ascii="Arial" w:hAnsi="Arial" w:cs="Arial"/>
        </w:rPr>
        <w:t xml:space="preserve"> related variants with our </w:t>
      </w:r>
      <w:r w:rsidR="003A3F5B">
        <w:rPr>
          <w:rFonts w:ascii="Arial" w:hAnsi="Arial" w:cs="Arial"/>
        </w:rPr>
        <w:t>findings</w:t>
      </w:r>
      <w:r w:rsidR="00952CB3">
        <w:rPr>
          <w:rFonts w:ascii="Arial" w:hAnsi="Arial" w:cs="Arial"/>
        </w:rPr>
        <w:t xml:space="preserve">. </w:t>
      </w:r>
      <w:r w:rsidR="00AC4018">
        <w:rPr>
          <w:rFonts w:ascii="Arial" w:hAnsi="Arial" w:cs="Arial"/>
        </w:rPr>
        <w:t>Eight SNPs in children</w:t>
      </w:r>
      <w:r w:rsidR="003A3F5B">
        <w:rPr>
          <w:rFonts w:ascii="Arial" w:hAnsi="Arial" w:cs="Arial"/>
        </w:rPr>
        <w:t>,</w:t>
      </w:r>
      <w:r w:rsidR="00AC4018">
        <w:rPr>
          <w:rFonts w:ascii="Arial" w:hAnsi="Arial" w:cs="Arial"/>
        </w:rPr>
        <w:t xml:space="preserve"> and six SNPs in adults </w:t>
      </w:r>
      <w:r w:rsidR="003A3F5B">
        <w:rPr>
          <w:rFonts w:ascii="Arial" w:hAnsi="Arial" w:cs="Arial"/>
        </w:rPr>
        <w:t xml:space="preserve">showed </w:t>
      </w:r>
      <w:r w:rsidR="00890E9A">
        <w:rPr>
          <w:rFonts w:ascii="Arial" w:hAnsi="Arial" w:cs="Arial"/>
        </w:rPr>
        <w:t>nominal significance (p</w:t>
      </w:r>
      <w:r w:rsidR="00961248">
        <w:rPr>
          <w:rFonts w:ascii="Arial" w:hAnsi="Arial" w:cs="Arial"/>
        </w:rPr>
        <w:t>-value</w:t>
      </w:r>
      <w:r w:rsidR="00890E9A">
        <w:rPr>
          <w:rFonts w:ascii="Arial" w:hAnsi="Arial" w:cs="Arial"/>
        </w:rPr>
        <w:t>&lt;0.05)</w:t>
      </w:r>
      <w:r w:rsidR="0036305B">
        <w:rPr>
          <w:rFonts w:ascii="Arial" w:hAnsi="Arial" w:cs="Arial"/>
        </w:rPr>
        <w:t xml:space="preserve"> in </w:t>
      </w:r>
      <w:r w:rsidR="003A3F5B">
        <w:rPr>
          <w:rFonts w:ascii="Arial" w:hAnsi="Arial" w:cs="Arial"/>
        </w:rPr>
        <w:t>this study</w:t>
      </w:r>
      <w:r w:rsidR="0036305B">
        <w:rPr>
          <w:rFonts w:ascii="Arial" w:hAnsi="Arial" w:cs="Arial"/>
        </w:rPr>
        <w:t xml:space="preserve">, with </w:t>
      </w:r>
      <w:r w:rsidR="00C70853">
        <w:rPr>
          <w:rFonts w:ascii="Arial" w:hAnsi="Arial" w:cs="Arial"/>
        </w:rPr>
        <w:t>most</w:t>
      </w:r>
      <w:r w:rsidR="0036305B">
        <w:rPr>
          <w:rFonts w:ascii="Arial" w:hAnsi="Arial" w:cs="Arial"/>
        </w:rPr>
        <w:t xml:space="preserve"> </w:t>
      </w:r>
      <w:r w:rsidR="003A3F5B">
        <w:rPr>
          <w:rFonts w:ascii="Arial" w:hAnsi="Arial" w:cs="Arial"/>
        </w:rPr>
        <w:t xml:space="preserve">of </w:t>
      </w:r>
      <w:r w:rsidR="0036305B">
        <w:rPr>
          <w:rFonts w:ascii="Arial" w:hAnsi="Arial" w:cs="Arial"/>
        </w:rPr>
        <w:t>these</w:t>
      </w:r>
      <w:r w:rsidR="003A3F5B">
        <w:rPr>
          <w:rFonts w:ascii="Arial" w:hAnsi="Arial" w:cs="Arial"/>
        </w:rPr>
        <w:t xml:space="preserve"> associations</w:t>
      </w:r>
      <w:r w:rsidR="0036305B">
        <w:rPr>
          <w:rFonts w:ascii="Arial" w:hAnsi="Arial" w:cs="Arial"/>
        </w:rPr>
        <w:t xml:space="preserve"> being observed </w:t>
      </w:r>
      <w:r w:rsidR="003A3F5B">
        <w:rPr>
          <w:rFonts w:ascii="Arial" w:hAnsi="Arial" w:cs="Arial"/>
        </w:rPr>
        <w:t>with</w:t>
      </w:r>
      <w:r w:rsidR="0036305B">
        <w:rPr>
          <w:rFonts w:ascii="Arial" w:hAnsi="Arial" w:cs="Arial"/>
        </w:rPr>
        <w:t xml:space="preserve"> the more stringent phenotypes. </w:t>
      </w:r>
      <w:r w:rsidR="001D388C">
        <w:rPr>
          <w:rFonts w:ascii="Arial" w:hAnsi="Arial" w:cs="Arial"/>
        </w:rPr>
        <w:t xml:space="preserve">Some of these SNPs are located at the </w:t>
      </w:r>
      <w:r w:rsidR="001D388C" w:rsidRPr="006D6134">
        <w:rPr>
          <w:rFonts w:ascii="Arial" w:hAnsi="Arial" w:cs="Arial"/>
          <w:i/>
          <w:iCs/>
        </w:rPr>
        <w:t>HLA</w:t>
      </w:r>
      <w:r w:rsidR="001D388C">
        <w:rPr>
          <w:rFonts w:ascii="Arial" w:hAnsi="Arial" w:cs="Arial"/>
        </w:rPr>
        <w:t xml:space="preserve"> region. </w:t>
      </w:r>
      <w:r w:rsidR="00475987">
        <w:rPr>
          <w:rFonts w:ascii="Arial" w:hAnsi="Arial" w:cs="Arial"/>
        </w:rPr>
        <w:t xml:space="preserve">We also </w:t>
      </w:r>
      <w:r w:rsidR="003A3F5B">
        <w:rPr>
          <w:rFonts w:ascii="Arial" w:hAnsi="Arial" w:cs="Arial"/>
        </w:rPr>
        <w:t xml:space="preserve">found </w:t>
      </w:r>
      <w:r w:rsidR="000B4A9A">
        <w:rPr>
          <w:rFonts w:ascii="Arial" w:hAnsi="Arial" w:cs="Arial"/>
        </w:rPr>
        <w:t>consistent magnitude</w:t>
      </w:r>
      <w:r w:rsidR="003A3F5B">
        <w:rPr>
          <w:rFonts w:ascii="Arial" w:hAnsi="Arial" w:cs="Arial"/>
        </w:rPr>
        <w:t>s</w:t>
      </w:r>
      <w:r w:rsidR="000B4A9A">
        <w:rPr>
          <w:rFonts w:ascii="Arial" w:hAnsi="Arial" w:cs="Arial"/>
        </w:rPr>
        <w:t xml:space="preserve"> and direction</w:t>
      </w:r>
      <w:r w:rsidR="003A3F5B">
        <w:rPr>
          <w:rFonts w:ascii="Arial" w:hAnsi="Arial" w:cs="Arial"/>
        </w:rPr>
        <w:t>s</w:t>
      </w:r>
      <w:r w:rsidR="000B4A9A">
        <w:rPr>
          <w:rFonts w:ascii="Arial" w:hAnsi="Arial" w:cs="Arial"/>
        </w:rPr>
        <w:t xml:space="preserve"> of </w:t>
      </w:r>
      <w:r w:rsidR="00475987">
        <w:rPr>
          <w:rFonts w:ascii="Arial" w:hAnsi="Arial" w:cs="Arial"/>
        </w:rPr>
        <w:t>e</w:t>
      </w:r>
      <w:r w:rsidR="00097D49">
        <w:rPr>
          <w:rFonts w:ascii="Arial" w:hAnsi="Arial" w:cs="Arial"/>
        </w:rPr>
        <w:t xml:space="preserve">ffect, except for </w:t>
      </w:r>
      <w:r w:rsidR="004A221E">
        <w:rPr>
          <w:rFonts w:ascii="Arial" w:hAnsi="Arial" w:cs="Arial"/>
        </w:rPr>
        <w:t xml:space="preserve">results from </w:t>
      </w:r>
      <w:r w:rsidR="00097D49">
        <w:rPr>
          <w:rFonts w:ascii="Arial" w:hAnsi="Arial" w:cs="Arial"/>
        </w:rPr>
        <w:t>one study in a Japanese cohort (</w:t>
      </w:r>
      <w:r w:rsidR="00122B5A">
        <w:rPr>
          <w:rFonts w:ascii="Arial" w:hAnsi="Arial" w:cs="Arial"/>
        </w:rPr>
        <w:t xml:space="preserve">Table </w:t>
      </w:r>
      <w:r w:rsidR="00E770A8">
        <w:rPr>
          <w:rFonts w:ascii="Arial" w:hAnsi="Arial" w:cs="Arial"/>
        </w:rPr>
        <w:t>E9</w:t>
      </w:r>
      <w:r w:rsidR="00D93C5E">
        <w:rPr>
          <w:rFonts w:ascii="Arial" w:hAnsi="Arial" w:cs="Arial"/>
        </w:rPr>
        <w:t>-</w:t>
      </w:r>
      <w:r w:rsidR="00E770A8">
        <w:rPr>
          <w:rFonts w:ascii="Arial" w:hAnsi="Arial" w:cs="Arial"/>
        </w:rPr>
        <w:t>E10</w:t>
      </w:r>
      <w:r w:rsidR="00097D49">
        <w:rPr>
          <w:rFonts w:ascii="Arial" w:hAnsi="Arial" w:cs="Arial"/>
        </w:rPr>
        <w:t>)</w:t>
      </w:r>
      <w:r w:rsidR="005B6ECD">
        <w:rPr>
          <w:rFonts w:ascii="Arial" w:hAnsi="Arial" w:cs="Arial"/>
        </w:rPr>
        <w:t>.</w:t>
      </w:r>
      <w:r w:rsidR="005606EC" w:rsidRPr="005606EC">
        <w:rPr>
          <w:rFonts w:ascii="Arial" w:eastAsia="Arial" w:hAnsi="Arial" w:cs="Arial"/>
        </w:rPr>
        <w:t xml:space="preserve"> </w:t>
      </w:r>
    </w:p>
    <w:p w14:paraId="592BD6FC" w14:textId="0FBC3550" w:rsidR="00C1290F" w:rsidRPr="006D6134" w:rsidRDefault="005606EC" w:rsidP="00CF507E">
      <w:pPr>
        <w:tabs>
          <w:tab w:val="left" w:pos="3780"/>
        </w:tabs>
        <w:spacing w:line="360" w:lineRule="auto"/>
        <w:jc w:val="both"/>
        <w:rPr>
          <w:rFonts w:ascii="Arial" w:eastAsia="Arial" w:hAnsi="Arial" w:cs="Arial"/>
        </w:rPr>
      </w:pPr>
      <w:r w:rsidRPr="2552FABD">
        <w:rPr>
          <w:rFonts w:ascii="Arial" w:eastAsia="Arial" w:hAnsi="Arial" w:cs="Arial"/>
        </w:rPr>
        <w:t>Through replication of previous findings and genetic correlation analyses, we confirmed that food allergy shares a genetic basis with other allergic diseases.</w:t>
      </w:r>
    </w:p>
    <w:p w14:paraId="3775E91F" w14:textId="280ABCCF" w:rsidR="00C51FFA" w:rsidRPr="000F09C6" w:rsidRDefault="00F3275E" w:rsidP="00CF507E">
      <w:pPr>
        <w:tabs>
          <w:tab w:val="left" w:pos="3780"/>
        </w:tabs>
        <w:spacing w:line="360" w:lineRule="auto"/>
        <w:jc w:val="both"/>
        <w:rPr>
          <w:rFonts w:ascii="Arial" w:hAnsi="Arial" w:cs="Arial"/>
        </w:rPr>
      </w:pPr>
      <w:r>
        <w:rPr>
          <w:rFonts w:ascii="Arial" w:hAnsi="Arial" w:cs="Arial"/>
          <w:b/>
          <w:bCs/>
        </w:rPr>
        <w:t>Co</w:t>
      </w:r>
      <w:r w:rsidR="00C51FFA" w:rsidRPr="00E60C26">
        <w:rPr>
          <w:rFonts w:ascii="Arial" w:hAnsi="Arial" w:cs="Arial"/>
          <w:b/>
          <w:bCs/>
        </w:rPr>
        <w:t xml:space="preserve">mparison of association across </w:t>
      </w:r>
      <w:r w:rsidR="00060333">
        <w:rPr>
          <w:rFonts w:ascii="Arial" w:hAnsi="Arial" w:cs="Arial"/>
          <w:b/>
          <w:bCs/>
        </w:rPr>
        <w:t>main</w:t>
      </w:r>
      <w:r w:rsidR="00C51FFA" w:rsidRPr="00E60C26">
        <w:rPr>
          <w:rFonts w:ascii="Arial" w:hAnsi="Arial" w:cs="Arial"/>
          <w:b/>
          <w:bCs/>
        </w:rPr>
        <w:t xml:space="preserve"> and hay fever</w:t>
      </w:r>
      <w:r w:rsidR="00056B44">
        <w:rPr>
          <w:rFonts w:ascii="Arial" w:hAnsi="Arial" w:cs="Arial"/>
          <w:b/>
          <w:bCs/>
        </w:rPr>
        <w:t>-</w:t>
      </w:r>
      <w:r w:rsidR="00C51FFA" w:rsidRPr="00E60C26">
        <w:rPr>
          <w:rFonts w:ascii="Arial" w:hAnsi="Arial" w:cs="Arial"/>
          <w:b/>
          <w:bCs/>
        </w:rPr>
        <w:t>adjusted models</w:t>
      </w:r>
    </w:p>
    <w:p w14:paraId="417D1557" w14:textId="00A9CE24" w:rsidR="00C51FFA" w:rsidRPr="005C35AF" w:rsidRDefault="008321EF" w:rsidP="00CF507E">
      <w:pPr>
        <w:tabs>
          <w:tab w:val="left" w:pos="3780"/>
        </w:tabs>
        <w:spacing w:line="360" w:lineRule="auto"/>
        <w:jc w:val="both"/>
        <w:rPr>
          <w:rFonts w:ascii="Arial" w:hAnsi="Arial" w:cs="Arial"/>
        </w:rPr>
      </w:pPr>
      <w:r>
        <w:rPr>
          <w:rFonts w:ascii="Arial" w:hAnsi="Arial" w:cs="Arial"/>
        </w:rPr>
        <w:t>O</w:t>
      </w:r>
      <w:r w:rsidR="004819BE">
        <w:rPr>
          <w:rFonts w:ascii="Arial" w:hAnsi="Arial" w:cs="Arial"/>
        </w:rPr>
        <w:t>dds ratio</w:t>
      </w:r>
      <w:r w:rsidR="000B4A9A">
        <w:rPr>
          <w:rFonts w:ascii="Arial" w:hAnsi="Arial" w:cs="Arial"/>
        </w:rPr>
        <w:t>s</w:t>
      </w:r>
      <w:r w:rsidR="008E0333">
        <w:rPr>
          <w:rFonts w:ascii="Arial" w:hAnsi="Arial" w:cs="Arial"/>
        </w:rPr>
        <w:t xml:space="preserve"> </w:t>
      </w:r>
      <w:r w:rsidR="00C51FFA">
        <w:rPr>
          <w:rFonts w:ascii="Arial" w:hAnsi="Arial" w:cs="Arial"/>
        </w:rPr>
        <w:t>and 95% confidence interval</w:t>
      </w:r>
      <w:r w:rsidR="003A3F5B">
        <w:rPr>
          <w:rFonts w:ascii="Arial" w:hAnsi="Arial" w:cs="Arial"/>
        </w:rPr>
        <w:t>s</w:t>
      </w:r>
      <w:r w:rsidR="00557CB0">
        <w:rPr>
          <w:rFonts w:ascii="Arial" w:hAnsi="Arial" w:cs="Arial"/>
        </w:rPr>
        <w:t xml:space="preserve"> </w:t>
      </w:r>
      <w:r w:rsidR="00C51FFA">
        <w:rPr>
          <w:rFonts w:ascii="Arial" w:hAnsi="Arial" w:cs="Arial"/>
        </w:rPr>
        <w:t xml:space="preserve">of </w:t>
      </w:r>
      <w:r w:rsidR="00511D61">
        <w:rPr>
          <w:rFonts w:ascii="Arial" w:hAnsi="Arial" w:cs="Arial"/>
        </w:rPr>
        <w:t xml:space="preserve">the </w:t>
      </w:r>
      <w:r w:rsidR="00C51FFA">
        <w:rPr>
          <w:rFonts w:ascii="Arial" w:hAnsi="Arial" w:cs="Arial"/>
        </w:rPr>
        <w:t>37 lead variants were compared across</w:t>
      </w:r>
      <w:r w:rsidR="003A3F5B">
        <w:rPr>
          <w:rFonts w:ascii="Arial" w:hAnsi="Arial" w:cs="Arial"/>
        </w:rPr>
        <w:t xml:space="preserve"> the</w:t>
      </w:r>
      <w:r w:rsidR="00C51FFA">
        <w:rPr>
          <w:rFonts w:ascii="Arial" w:hAnsi="Arial" w:cs="Arial"/>
        </w:rPr>
        <w:t xml:space="preserve"> </w:t>
      </w:r>
      <w:r w:rsidR="00060333">
        <w:rPr>
          <w:rFonts w:ascii="Arial" w:hAnsi="Arial" w:cs="Arial"/>
        </w:rPr>
        <w:t>main</w:t>
      </w:r>
      <w:r w:rsidR="00C51FFA">
        <w:rPr>
          <w:rFonts w:ascii="Arial" w:hAnsi="Arial" w:cs="Arial"/>
        </w:rPr>
        <w:t xml:space="preserve"> and </w:t>
      </w:r>
      <w:r w:rsidR="00DA258E">
        <w:rPr>
          <w:rFonts w:ascii="Arial" w:hAnsi="Arial" w:cs="Arial"/>
        </w:rPr>
        <w:t>hay fever-adjusted</w:t>
      </w:r>
      <w:r w:rsidR="00C51FFA">
        <w:rPr>
          <w:rFonts w:ascii="Arial" w:hAnsi="Arial" w:cs="Arial"/>
        </w:rPr>
        <w:t xml:space="preserve"> models. Strong</w:t>
      </w:r>
      <w:r w:rsidR="003A3F5B">
        <w:rPr>
          <w:rFonts w:ascii="Arial" w:hAnsi="Arial" w:cs="Arial"/>
        </w:rPr>
        <w:t xml:space="preserve"> and statistically</w:t>
      </w:r>
      <w:r w:rsidR="00C51FFA">
        <w:rPr>
          <w:rFonts w:ascii="Arial" w:hAnsi="Arial" w:cs="Arial"/>
        </w:rPr>
        <w:t xml:space="preserve"> </w:t>
      </w:r>
      <w:r w:rsidR="00BC2BA6">
        <w:rPr>
          <w:rFonts w:ascii="Arial" w:hAnsi="Arial" w:cs="Arial"/>
        </w:rPr>
        <w:t xml:space="preserve">significant </w:t>
      </w:r>
      <w:r w:rsidR="000B4A9A">
        <w:rPr>
          <w:rFonts w:ascii="Arial" w:hAnsi="Arial" w:cs="Arial"/>
        </w:rPr>
        <w:t xml:space="preserve">Pearson </w:t>
      </w:r>
      <w:r w:rsidR="00C51FFA">
        <w:rPr>
          <w:rFonts w:ascii="Arial" w:hAnsi="Arial" w:cs="Arial"/>
        </w:rPr>
        <w:t>correlations</w:t>
      </w:r>
      <w:r w:rsidR="00AF35BB">
        <w:rPr>
          <w:rFonts w:ascii="Arial" w:hAnsi="Arial" w:cs="Arial"/>
        </w:rPr>
        <w:t xml:space="preserve"> </w:t>
      </w:r>
      <w:r w:rsidR="00C35921">
        <w:rPr>
          <w:rFonts w:ascii="Arial" w:hAnsi="Arial" w:cs="Arial"/>
        </w:rPr>
        <w:t>(</w:t>
      </w:r>
      <w:r w:rsidR="00317A06">
        <w:rPr>
          <w:rFonts w:ascii="Arial" w:hAnsi="Arial" w:cs="Arial"/>
        </w:rPr>
        <w:t>0.96</w:t>
      </w:r>
      <w:r w:rsidR="000B4A9A">
        <w:rPr>
          <w:rFonts w:ascii="Arial" w:hAnsi="Arial" w:cs="Arial"/>
        </w:rPr>
        <w:t>-</w:t>
      </w:r>
      <w:r w:rsidR="00450701">
        <w:rPr>
          <w:rFonts w:ascii="Arial" w:hAnsi="Arial" w:cs="Arial"/>
        </w:rPr>
        <w:t>1.0)</w:t>
      </w:r>
      <w:r w:rsidR="003A3F5B">
        <w:rPr>
          <w:rFonts w:ascii="Arial" w:hAnsi="Arial" w:cs="Arial"/>
        </w:rPr>
        <w:t>, along with</w:t>
      </w:r>
      <w:r w:rsidR="00C51FFA">
        <w:rPr>
          <w:rFonts w:ascii="Arial" w:hAnsi="Arial" w:cs="Arial"/>
        </w:rPr>
        <w:t xml:space="preserve"> directional consistency </w:t>
      </w:r>
      <w:r w:rsidR="00A81CDC">
        <w:rPr>
          <w:rFonts w:ascii="Arial" w:hAnsi="Arial" w:cs="Arial"/>
        </w:rPr>
        <w:t xml:space="preserve">of genetic effects </w:t>
      </w:r>
      <w:r w:rsidR="00FB7848">
        <w:rPr>
          <w:rFonts w:ascii="Arial" w:hAnsi="Arial" w:cs="Arial"/>
        </w:rPr>
        <w:t xml:space="preserve">between both models </w:t>
      </w:r>
      <w:r w:rsidR="00C51FFA">
        <w:rPr>
          <w:rFonts w:ascii="Arial" w:hAnsi="Arial" w:cs="Arial"/>
        </w:rPr>
        <w:t xml:space="preserve">were found for </w:t>
      </w:r>
      <w:r w:rsidR="00FB7848">
        <w:rPr>
          <w:rFonts w:ascii="Arial" w:hAnsi="Arial" w:cs="Arial"/>
        </w:rPr>
        <w:t xml:space="preserve">all variants </w:t>
      </w:r>
      <w:r w:rsidR="00C51FFA">
        <w:rPr>
          <w:rFonts w:ascii="Arial" w:hAnsi="Arial" w:cs="Arial"/>
        </w:rPr>
        <w:t>across phenotypes in children and adults (</w:t>
      </w:r>
      <w:r w:rsidR="00F9122B">
        <w:rPr>
          <w:rFonts w:ascii="Arial" w:hAnsi="Arial" w:cs="Arial"/>
        </w:rPr>
        <w:t>Figure</w:t>
      </w:r>
      <w:r w:rsidR="00001762">
        <w:rPr>
          <w:rFonts w:ascii="Arial" w:hAnsi="Arial" w:cs="Arial"/>
        </w:rPr>
        <w:t xml:space="preserve"> </w:t>
      </w:r>
      <w:r w:rsidR="00F9122B">
        <w:rPr>
          <w:rFonts w:ascii="Arial" w:hAnsi="Arial" w:cs="Arial"/>
        </w:rPr>
        <w:t>E</w:t>
      </w:r>
      <w:r w:rsidR="00D46A86">
        <w:rPr>
          <w:rFonts w:ascii="Arial" w:hAnsi="Arial" w:cs="Arial"/>
        </w:rPr>
        <w:t>7</w:t>
      </w:r>
      <w:r w:rsidR="00C51FFA">
        <w:rPr>
          <w:rFonts w:ascii="Arial" w:hAnsi="Arial" w:cs="Arial"/>
        </w:rPr>
        <w:t xml:space="preserve">). </w:t>
      </w:r>
    </w:p>
    <w:p w14:paraId="767B6D09" w14:textId="48CA0203" w:rsidR="001F1572" w:rsidRDefault="1AAF0DFE" w:rsidP="00CF507E">
      <w:pPr>
        <w:tabs>
          <w:tab w:val="left" w:pos="3780"/>
        </w:tabs>
        <w:spacing w:line="360" w:lineRule="auto"/>
        <w:jc w:val="both"/>
        <w:rPr>
          <w:rFonts w:ascii="Arial" w:hAnsi="Arial" w:cs="Arial"/>
          <w:b/>
          <w:bCs/>
        </w:rPr>
      </w:pPr>
      <w:r w:rsidRPr="060B9DE5">
        <w:rPr>
          <w:rFonts w:ascii="Arial" w:hAnsi="Arial" w:cs="Arial"/>
          <w:b/>
          <w:bCs/>
        </w:rPr>
        <w:t>Comparison of association</w:t>
      </w:r>
      <w:r w:rsidR="2491D35F" w:rsidRPr="060B9DE5">
        <w:rPr>
          <w:rFonts w:ascii="Arial" w:hAnsi="Arial" w:cs="Arial"/>
          <w:b/>
          <w:bCs/>
        </w:rPr>
        <w:t>s</w:t>
      </w:r>
      <w:r w:rsidRPr="060B9DE5">
        <w:rPr>
          <w:rFonts w:ascii="Arial" w:hAnsi="Arial" w:cs="Arial"/>
          <w:b/>
          <w:bCs/>
        </w:rPr>
        <w:t xml:space="preserve"> </w:t>
      </w:r>
      <w:r w:rsidR="07B592A8" w:rsidRPr="060B9DE5">
        <w:rPr>
          <w:rFonts w:ascii="Arial" w:hAnsi="Arial" w:cs="Arial"/>
          <w:b/>
          <w:bCs/>
        </w:rPr>
        <w:t xml:space="preserve">between </w:t>
      </w:r>
      <w:r w:rsidR="37E109C5" w:rsidRPr="060B9DE5">
        <w:rPr>
          <w:rFonts w:ascii="Arial" w:hAnsi="Arial" w:cs="Arial"/>
          <w:b/>
          <w:bCs/>
        </w:rPr>
        <w:t xml:space="preserve">pediatric </w:t>
      </w:r>
      <w:r w:rsidRPr="060B9DE5">
        <w:rPr>
          <w:rFonts w:ascii="Arial" w:hAnsi="Arial" w:cs="Arial"/>
          <w:b/>
          <w:bCs/>
        </w:rPr>
        <w:t>and adult</w:t>
      </w:r>
      <w:r w:rsidR="22227A82" w:rsidRPr="060B9DE5">
        <w:rPr>
          <w:rFonts w:ascii="Arial" w:hAnsi="Arial" w:cs="Arial"/>
          <w:b/>
          <w:bCs/>
        </w:rPr>
        <w:t xml:space="preserve"> cohorts</w:t>
      </w:r>
    </w:p>
    <w:p w14:paraId="7812ED26" w14:textId="01EBE798" w:rsidR="001F1572" w:rsidRPr="006D6134" w:rsidRDefault="1AAF0DFE" w:rsidP="060B9DE5">
      <w:pPr>
        <w:tabs>
          <w:tab w:val="left" w:pos="3780"/>
        </w:tabs>
        <w:spacing w:line="360" w:lineRule="auto"/>
        <w:jc w:val="both"/>
        <w:rPr>
          <w:rFonts w:ascii="Arial" w:eastAsia="Arial" w:hAnsi="Arial" w:cs="Arial"/>
        </w:rPr>
      </w:pPr>
      <w:r w:rsidRPr="6A136370">
        <w:rPr>
          <w:rFonts w:ascii="Arial" w:hAnsi="Arial" w:cs="Arial"/>
        </w:rPr>
        <w:t>Effect sizes and directions differ</w:t>
      </w:r>
      <w:r w:rsidR="2ECBFAE9" w:rsidRPr="6A136370">
        <w:rPr>
          <w:rFonts w:ascii="Arial" w:hAnsi="Arial" w:cs="Arial"/>
        </w:rPr>
        <w:t>ed</w:t>
      </w:r>
      <w:r w:rsidR="58AB7D0A" w:rsidRPr="6A136370">
        <w:rPr>
          <w:rFonts w:ascii="Arial" w:hAnsi="Arial" w:cs="Arial"/>
        </w:rPr>
        <w:t xml:space="preserve"> markedly</w:t>
      </w:r>
      <w:r w:rsidRPr="6A136370">
        <w:rPr>
          <w:rFonts w:ascii="Arial" w:hAnsi="Arial" w:cs="Arial"/>
        </w:rPr>
        <w:t xml:space="preserve"> between </w:t>
      </w:r>
      <w:r w:rsidR="5B4A4FD6" w:rsidRPr="6A136370">
        <w:rPr>
          <w:rFonts w:ascii="Arial" w:hAnsi="Arial" w:cs="Arial"/>
        </w:rPr>
        <w:t xml:space="preserve">pediatric </w:t>
      </w:r>
      <w:r w:rsidRPr="6A136370">
        <w:rPr>
          <w:rFonts w:ascii="Arial" w:hAnsi="Arial" w:cs="Arial"/>
        </w:rPr>
        <w:t>and adult</w:t>
      </w:r>
      <w:r w:rsidR="6A0230B8" w:rsidRPr="6A136370">
        <w:rPr>
          <w:rFonts w:ascii="Arial" w:hAnsi="Arial" w:cs="Arial"/>
        </w:rPr>
        <w:t xml:space="preserve"> cohorts</w:t>
      </w:r>
      <w:r w:rsidR="58AB7D0A" w:rsidRPr="6A136370">
        <w:rPr>
          <w:rFonts w:ascii="Arial" w:hAnsi="Arial" w:cs="Arial"/>
        </w:rPr>
        <w:t>,</w:t>
      </w:r>
      <w:r w:rsidRPr="6A136370">
        <w:rPr>
          <w:rFonts w:ascii="Arial" w:hAnsi="Arial" w:cs="Arial"/>
        </w:rPr>
        <w:t xml:space="preserve"> and none of the correlation coefficients </w:t>
      </w:r>
      <w:r w:rsidR="4C3F85D8" w:rsidRPr="6A136370">
        <w:rPr>
          <w:rFonts w:ascii="Arial" w:hAnsi="Arial" w:cs="Arial"/>
        </w:rPr>
        <w:t>were</w:t>
      </w:r>
      <w:r w:rsidRPr="6A136370">
        <w:rPr>
          <w:rFonts w:ascii="Arial" w:hAnsi="Arial" w:cs="Arial"/>
        </w:rPr>
        <w:t xml:space="preserve"> significant</w:t>
      </w:r>
      <w:r w:rsidR="06EE1F44" w:rsidRPr="6A136370">
        <w:rPr>
          <w:rFonts w:ascii="Arial" w:hAnsi="Arial" w:cs="Arial"/>
        </w:rPr>
        <w:t xml:space="preserve"> (</w:t>
      </w:r>
      <w:r w:rsidR="574403F8" w:rsidRPr="6A136370">
        <w:rPr>
          <w:rFonts w:ascii="Arial" w:hAnsi="Arial" w:cs="Arial"/>
        </w:rPr>
        <w:t>Figure E8</w:t>
      </w:r>
      <w:r w:rsidR="5E122EEA" w:rsidRPr="6A136370">
        <w:rPr>
          <w:rFonts w:ascii="Arial" w:hAnsi="Arial" w:cs="Arial"/>
        </w:rPr>
        <w:t>)</w:t>
      </w:r>
      <w:r w:rsidR="58AB7D0A" w:rsidRPr="6A136370">
        <w:rPr>
          <w:rFonts w:ascii="Arial" w:hAnsi="Arial" w:cs="Arial"/>
        </w:rPr>
        <w:t xml:space="preserve">, suggesting a </w:t>
      </w:r>
      <w:r w:rsidRPr="6A136370">
        <w:rPr>
          <w:rFonts w:ascii="Arial" w:hAnsi="Arial" w:cs="Arial"/>
        </w:rPr>
        <w:t xml:space="preserve">marked difference in the genetic architecture of </w:t>
      </w:r>
      <w:r w:rsidR="6A6E7800" w:rsidRPr="6A136370">
        <w:rPr>
          <w:rFonts w:ascii="Arial" w:hAnsi="Arial" w:cs="Arial"/>
        </w:rPr>
        <w:t>FA</w:t>
      </w:r>
      <w:r w:rsidRPr="6A136370">
        <w:rPr>
          <w:rFonts w:ascii="Arial" w:hAnsi="Arial" w:cs="Arial"/>
        </w:rPr>
        <w:t xml:space="preserve"> in </w:t>
      </w:r>
      <w:r w:rsidR="635BD879" w:rsidRPr="6A136370">
        <w:rPr>
          <w:rFonts w:ascii="Arial" w:hAnsi="Arial" w:cs="Arial"/>
        </w:rPr>
        <w:t xml:space="preserve">pediatric </w:t>
      </w:r>
      <w:r w:rsidRPr="6A136370">
        <w:rPr>
          <w:rFonts w:ascii="Arial" w:hAnsi="Arial" w:cs="Arial"/>
        </w:rPr>
        <w:t>and adult</w:t>
      </w:r>
      <w:r w:rsidR="18A546A2" w:rsidRPr="6A136370">
        <w:rPr>
          <w:rFonts w:ascii="Arial" w:hAnsi="Arial" w:cs="Arial"/>
        </w:rPr>
        <w:t xml:space="preserve"> cohorts</w:t>
      </w:r>
      <w:r w:rsidRPr="6A136370">
        <w:rPr>
          <w:rFonts w:ascii="Arial" w:hAnsi="Arial" w:cs="Arial"/>
        </w:rPr>
        <w:t>.</w:t>
      </w:r>
      <w:r w:rsidR="577C22BF" w:rsidRPr="6A136370">
        <w:rPr>
          <w:rFonts w:ascii="Arial" w:hAnsi="Arial" w:cs="Arial"/>
        </w:rPr>
        <w:t xml:space="preserve"> </w:t>
      </w:r>
      <w:r w:rsidR="2ACB0E7F" w:rsidRPr="6A136370">
        <w:rPr>
          <w:rFonts w:ascii="Arial" w:hAnsi="Arial" w:cs="Arial"/>
        </w:rPr>
        <w:t xml:space="preserve">Consistent effect </w:t>
      </w:r>
      <w:r w:rsidR="58AB7D0A" w:rsidRPr="6A136370">
        <w:rPr>
          <w:rFonts w:ascii="Arial" w:hAnsi="Arial" w:cs="Arial"/>
        </w:rPr>
        <w:t xml:space="preserve">directions </w:t>
      </w:r>
      <w:r w:rsidR="2ACB0E7F" w:rsidRPr="6A136370">
        <w:rPr>
          <w:rFonts w:ascii="Arial" w:hAnsi="Arial" w:cs="Arial"/>
        </w:rPr>
        <w:t xml:space="preserve">were observed </w:t>
      </w:r>
      <w:r w:rsidR="7E65351D" w:rsidRPr="6A136370">
        <w:rPr>
          <w:rFonts w:ascii="Arial" w:hAnsi="Arial" w:cs="Arial"/>
        </w:rPr>
        <w:t>for</w:t>
      </w:r>
      <w:r w:rsidR="58AB7D0A" w:rsidRPr="6A136370">
        <w:rPr>
          <w:rFonts w:ascii="Arial" w:hAnsi="Arial" w:cs="Arial"/>
        </w:rPr>
        <w:t xml:space="preserve"> only</w:t>
      </w:r>
      <w:r w:rsidR="7E65351D" w:rsidRPr="6A136370">
        <w:rPr>
          <w:rFonts w:ascii="Arial" w:hAnsi="Arial" w:cs="Arial"/>
        </w:rPr>
        <w:t xml:space="preserve"> </w:t>
      </w:r>
      <w:r w:rsidR="2ACB0E7F" w:rsidRPr="6A136370">
        <w:rPr>
          <w:rFonts w:ascii="Arial" w:hAnsi="Arial" w:cs="Arial"/>
        </w:rPr>
        <w:t xml:space="preserve">50% </w:t>
      </w:r>
      <w:r w:rsidR="4C3F85D8" w:rsidRPr="6A136370">
        <w:rPr>
          <w:rFonts w:ascii="Arial" w:hAnsi="Arial" w:cs="Arial"/>
        </w:rPr>
        <w:t>of</w:t>
      </w:r>
      <w:r w:rsidR="7E65351D" w:rsidRPr="6A136370">
        <w:rPr>
          <w:rFonts w:ascii="Arial" w:hAnsi="Arial" w:cs="Arial"/>
        </w:rPr>
        <w:t xml:space="preserve"> lead SNPs in</w:t>
      </w:r>
      <w:r w:rsidR="2ACB0E7F" w:rsidRPr="6A136370">
        <w:rPr>
          <w:rFonts w:ascii="Arial" w:hAnsi="Arial" w:cs="Arial"/>
        </w:rPr>
        <w:t xml:space="preserve"> </w:t>
      </w:r>
      <w:r w:rsidR="526B4B14" w:rsidRPr="6A136370">
        <w:rPr>
          <w:rFonts w:ascii="Arial" w:hAnsi="Arial" w:cs="Arial"/>
        </w:rPr>
        <w:t xml:space="preserve">the food-specific sensitization phenotype. For self-reported and doctors-diagnosed </w:t>
      </w:r>
      <w:r w:rsidR="6A6E7800" w:rsidRPr="6A136370">
        <w:rPr>
          <w:rFonts w:ascii="Arial" w:hAnsi="Arial" w:cs="Arial"/>
        </w:rPr>
        <w:t>FA</w:t>
      </w:r>
      <w:r w:rsidR="526B4B14" w:rsidRPr="6A136370">
        <w:rPr>
          <w:rFonts w:ascii="Arial" w:hAnsi="Arial" w:cs="Arial"/>
        </w:rPr>
        <w:t xml:space="preserve">, </w:t>
      </w:r>
      <w:r w:rsidR="5F8FC87E" w:rsidRPr="6A136370">
        <w:rPr>
          <w:rFonts w:ascii="Arial" w:hAnsi="Arial" w:cs="Arial"/>
        </w:rPr>
        <w:t>62% and 65% of the lead SNPs</w:t>
      </w:r>
      <w:r w:rsidR="58AB7D0A" w:rsidRPr="6A136370">
        <w:rPr>
          <w:rFonts w:ascii="Arial" w:hAnsi="Arial" w:cs="Arial"/>
        </w:rPr>
        <w:t xml:space="preserve">, respectively, </w:t>
      </w:r>
      <w:r w:rsidR="5F8FC87E" w:rsidRPr="6A136370">
        <w:rPr>
          <w:rFonts w:ascii="Arial" w:hAnsi="Arial" w:cs="Arial"/>
        </w:rPr>
        <w:t xml:space="preserve">showed </w:t>
      </w:r>
      <w:r w:rsidR="00A484FD" w:rsidRPr="6A136370">
        <w:rPr>
          <w:rFonts w:ascii="Arial" w:hAnsi="Arial" w:cs="Arial"/>
        </w:rPr>
        <w:t>the same direction</w:t>
      </w:r>
      <w:r w:rsidR="7E65351D" w:rsidRPr="6A136370">
        <w:rPr>
          <w:rFonts w:ascii="Arial" w:hAnsi="Arial" w:cs="Arial"/>
        </w:rPr>
        <w:t xml:space="preserve"> of effect</w:t>
      </w:r>
      <w:r w:rsidR="58AB7D0A" w:rsidRPr="6A136370">
        <w:rPr>
          <w:rFonts w:ascii="Arial" w:hAnsi="Arial" w:cs="Arial"/>
        </w:rPr>
        <w:t xml:space="preserve">. In </w:t>
      </w:r>
      <w:r w:rsidR="55481B51" w:rsidRPr="6A136370">
        <w:rPr>
          <w:rFonts w:ascii="Arial" w:hAnsi="Arial" w:cs="Arial"/>
        </w:rPr>
        <w:t>contrast, for</w:t>
      </w:r>
      <w:r w:rsidR="00A484FD" w:rsidRPr="6A136370">
        <w:rPr>
          <w:rFonts w:ascii="Arial" w:hAnsi="Arial" w:cs="Arial"/>
        </w:rPr>
        <w:t xml:space="preserve"> self-reported </w:t>
      </w:r>
      <w:r w:rsidR="6A6E7800" w:rsidRPr="6A136370">
        <w:rPr>
          <w:rFonts w:ascii="Arial" w:hAnsi="Arial" w:cs="Arial"/>
        </w:rPr>
        <w:t>FA</w:t>
      </w:r>
      <w:r w:rsidR="00A484FD" w:rsidRPr="6A136370">
        <w:rPr>
          <w:rFonts w:ascii="Arial" w:hAnsi="Arial" w:cs="Arial"/>
        </w:rPr>
        <w:t xml:space="preserve"> plus</w:t>
      </w:r>
      <w:r w:rsidR="5516E6CB" w:rsidRPr="6A136370">
        <w:rPr>
          <w:rFonts w:ascii="Arial" w:hAnsi="Arial" w:cs="Arial"/>
        </w:rPr>
        <w:t xml:space="preserve"> food-specific</w:t>
      </w:r>
      <w:r w:rsidR="00A484FD" w:rsidRPr="6A136370">
        <w:rPr>
          <w:rFonts w:ascii="Arial" w:hAnsi="Arial" w:cs="Arial"/>
        </w:rPr>
        <w:t xml:space="preserve"> sensitization, 75% </w:t>
      </w:r>
      <w:r w:rsidR="0539D9E2" w:rsidRPr="6A136370">
        <w:rPr>
          <w:rFonts w:ascii="Arial" w:hAnsi="Arial" w:cs="Arial"/>
        </w:rPr>
        <w:t>of effects were consistent.</w:t>
      </w:r>
      <w:r w:rsidR="797A9AF0" w:rsidRPr="6A136370">
        <w:rPr>
          <w:rFonts w:ascii="Arial" w:hAnsi="Arial" w:cs="Arial"/>
        </w:rPr>
        <w:t xml:space="preserve"> </w:t>
      </w:r>
      <w:r w:rsidR="3CB89B21" w:rsidRPr="6A136370">
        <w:rPr>
          <w:rFonts w:ascii="Arial" w:eastAsia="Arial" w:hAnsi="Arial" w:cs="Arial"/>
        </w:rPr>
        <w:t xml:space="preserve"> In summary, </w:t>
      </w:r>
      <w:r w:rsidR="57E454B4" w:rsidRPr="6A136370">
        <w:rPr>
          <w:rFonts w:ascii="Arial" w:eastAsia="Arial" w:hAnsi="Arial" w:cs="Arial"/>
        </w:rPr>
        <w:t xml:space="preserve">children </w:t>
      </w:r>
      <w:r w:rsidR="3CB89B21" w:rsidRPr="6A136370">
        <w:rPr>
          <w:rFonts w:ascii="Arial" w:eastAsia="Arial" w:hAnsi="Arial" w:cs="Arial"/>
        </w:rPr>
        <w:t xml:space="preserve">and adults were analyzed in separate </w:t>
      </w:r>
      <w:r w:rsidR="3CB89B21" w:rsidRPr="6A136370">
        <w:rPr>
          <w:rFonts w:ascii="Arial" w:hAnsi="Arial" w:cs="Arial"/>
        </w:rPr>
        <w:t xml:space="preserve">groups </w:t>
      </w:r>
      <w:r w:rsidR="3CB89B21" w:rsidRPr="6A136370">
        <w:rPr>
          <w:rFonts w:ascii="Arial" w:eastAsia="Arial" w:hAnsi="Arial" w:cs="Arial"/>
        </w:rPr>
        <w:t>due to established clinical differences, and any contrasts observed reflect differences across these age‑defined study populations rather than direct comparisons o</w:t>
      </w:r>
      <w:r w:rsidR="7592548B" w:rsidRPr="6A136370">
        <w:rPr>
          <w:rFonts w:ascii="Arial" w:eastAsia="Arial" w:hAnsi="Arial" w:cs="Arial"/>
        </w:rPr>
        <w:t>f age-of-onset of the</w:t>
      </w:r>
      <w:r w:rsidR="3CB89B21" w:rsidRPr="6A136370">
        <w:rPr>
          <w:rFonts w:ascii="Arial" w:eastAsia="Arial" w:hAnsi="Arial" w:cs="Arial"/>
        </w:rPr>
        <w:t xml:space="preserve"> disease.</w:t>
      </w:r>
    </w:p>
    <w:p w14:paraId="796FFF2F" w14:textId="77777777" w:rsidR="00404253" w:rsidRDefault="00404253" w:rsidP="00CF507E">
      <w:pPr>
        <w:tabs>
          <w:tab w:val="left" w:pos="3780"/>
        </w:tabs>
        <w:spacing w:line="360" w:lineRule="auto"/>
        <w:jc w:val="both"/>
        <w:rPr>
          <w:rFonts w:ascii="Arial" w:hAnsi="Arial" w:cs="Arial"/>
          <w:b/>
          <w:bCs/>
        </w:rPr>
      </w:pPr>
      <w:r>
        <w:rPr>
          <w:rFonts w:ascii="Arial" w:hAnsi="Arial" w:cs="Arial"/>
          <w:b/>
          <w:bCs/>
        </w:rPr>
        <w:t>Replication</w:t>
      </w:r>
    </w:p>
    <w:p w14:paraId="2E206C81" w14:textId="1361DE49" w:rsidR="00A852E8" w:rsidRPr="006D6134" w:rsidRDefault="00D20912">
      <w:pPr>
        <w:tabs>
          <w:tab w:val="left" w:pos="3780"/>
        </w:tabs>
        <w:spacing w:line="360" w:lineRule="auto"/>
        <w:jc w:val="both"/>
        <w:rPr>
          <w:rFonts w:ascii="Arial" w:eastAsia="Arial" w:hAnsi="Arial" w:cs="Arial"/>
        </w:rPr>
      </w:pPr>
      <w:r w:rsidRPr="28FD3BE9">
        <w:rPr>
          <w:rFonts w:ascii="Arial" w:hAnsi="Arial" w:cs="Arial"/>
        </w:rPr>
        <w:t>The</w:t>
      </w:r>
      <w:r w:rsidR="00B44600" w:rsidRPr="28FD3BE9">
        <w:rPr>
          <w:rFonts w:ascii="Arial" w:hAnsi="Arial" w:cs="Arial"/>
        </w:rPr>
        <w:t xml:space="preserve"> 37 lead SNPs identified in the discovery phase </w:t>
      </w:r>
      <w:r w:rsidR="009C73C2" w:rsidRPr="28FD3BE9">
        <w:rPr>
          <w:rFonts w:ascii="Arial" w:hAnsi="Arial" w:cs="Arial"/>
        </w:rPr>
        <w:t xml:space="preserve">were tested for replication </w:t>
      </w:r>
      <w:r w:rsidR="00C17180" w:rsidRPr="28FD3BE9">
        <w:rPr>
          <w:rFonts w:ascii="Arial" w:hAnsi="Arial" w:cs="Arial"/>
        </w:rPr>
        <w:t xml:space="preserve">in 7 external cohorts </w:t>
      </w:r>
      <w:r w:rsidR="003A3F5B">
        <w:rPr>
          <w:rFonts w:ascii="Arial" w:hAnsi="Arial" w:cs="Arial"/>
        </w:rPr>
        <w:t>using</w:t>
      </w:r>
      <w:r w:rsidR="003A3F5B" w:rsidRPr="28FD3BE9">
        <w:rPr>
          <w:rFonts w:ascii="Arial" w:hAnsi="Arial" w:cs="Arial"/>
        </w:rPr>
        <w:t xml:space="preserve"> </w:t>
      </w:r>
      <w:r w:rsidR="00CE4DCB" w:rsidRPr="28FD3BE9">
        <w:rPr>
          <w:rFonts w:ascii="Arial" w:hAnsi="Arial" w:cs="Arial"/>
        </w:rPr>
        <w:t>available</w:t>
      </w:r>
      <w:r w:rsidR="00B44600" w:rsidRPr="28FD3BE9">
        <w:rPr>
          <w:rFonts w:ascii="Arial" w:hAnsi="Arial" w:cs="Arial"/>
        </w:rPr>
        <w:t xml:space="preserve"> phenotypes</w:t>
      </w:r>
      <w:r w:rsidR="00C17180" w:rsidRPr="28FD3BE9">
        <w:rPr>
          <w:rFonts w:ascii="Arial" w:hAnsi="Arial" w:cs="Arial"/>
        </w:rPr>
        <w:t>.</w:t>
      </w:r>
      <w:r w:rsidR="00861B18" w:rsidRPr="28FD3BE9">
        <w:rPr>
          <w:rFonts w:ascii="Arial" w:hAnsi="Arial" w:cs="Arial"/>
        </w:rPr>
        <w:t xml:space="preserve"> </w:t>
      </w:r>
      <w:r w:rsidR="00404253" w:rsidRPr="28FD3BE9">
        <w:rPr>
          <w:rFonts w:ascii="Arial" w:hAnsi="Arial" w:cs="Arial"/>
        </w:rPr>
        <w:t xml:space="preserve">These included self-reported </w:t>
      </w:r>
      <w:r w:rsidR="00CE3A2B" w:rsidRPr="28FD3BE9">
        <w:rPr>
          <w:rFonts w:ascii="Arial" w:hAnsi="Arial" w:cs="Arial"/>
        </w:rPr>
        <w:t>FA</w:t>
      </w:r>
      <w:r w:rsidR="00404253" w:rsidRPr="28FD3BE9">
        <w:rPr>
          <w:rFonts w:ascii="Arial" w:hAnsi="Arial" w:cs="Arial"/>
        </w:rPr>
        <w:t xml:space="preserve"> in adults using </w:t>
      </w:r>
      <w:r w:rsidR="001D159C" w:rsidRPr="28FD3BE9">
        <w:rPr>
          <w:rFonts w:ascii="Arial" w:hAnsi="Arial" w:cs="Arial"/>
        </w:rPr>
        <w:t xml:space="preserve">the publicly available </w:t>
      </w:r>
      <w:r w:rsidR="00404253" w:rsidRPr="28FD3BE9">
        <w:rPr>
          <w:rFonts w:ascii="Arial" w:hAnsi="Arial" w:cs="Arial"/>
        </w:rPr>
        <w:t>UK Biobank data</w:t>
      </w:r>
      <w:r w:rsidR="00CF2F85" w:rsidRPr="28FD3BE9">
        <w:rPr>
          <w:rFonts w:ascii="Arial" w:hAnsi="Arial" w:cs="Arial"/>
        </w:rPr>
        <w:t xml:space="preserve"> </w:t>
      </w:r>
      <w:r w:rsidR="00C17180" w:rsidRPr="28FD3BE9">
        <w:rPr>
          <w:rFonts w:ascii="Arial" w:hAnsi="Arial" w:cs="Arial"/>
        </w:rPr>
        <w:fldChar w:fldCharType="begin"/>
      </w:r>
      <w:r w:rsidR="00FB1DED">
        <w:rPr>
          <w:rFonts w:ascii="Arial" w:hAnsi="Arial" w:cs="Arial"/>
        </w:rPr>
        <w:instrText xml:space="preserve"> ADDIN EN.CITE &lt;EndNote&gt;&lt;Cite&gt;&lt;Author&gt;Daniel P Howrigan&lt;/Author&gt;&lt;Year&gt;2023&lt;/Year&gt;&lt;RecNum&gt;107&lt;/RecNum&gt;&lt;DisplayText&gt;(38)&lt;/DisplayText&gt;&lt;record&gt;&lt;rec-number&gt;107&lt;/rec-number&gt;&lt;foreign-keys&gt;&lt;key app="EN" db-id="x2e2aerx7txz2xe0z5txsf59tp5fs0dppx05" timestamp="1736348124"&gt;107&lt;/key&gt;&lt;/foreign-keys&gt;&lt;ref-type name="Dataset"&gt;59&lt;/ref-type&gt;&lt;contributors&gt;&lt;authors&gt;&lt;author&gt;Daniel P Howrigan, Liam Abbott, rkwalters, Duncan Palmer, Laurent Francioli, Jeff Hammerbacher&lt;/author&gt;&lt;/authors&gt;&lt;/contributors&gt;&lt;titles&gt;&lt;title&gt;Nealelab/UK_Biobank_GWAS: v2. Zenodo&lt;/title&gt;&lt;/titles&gt;&lt;dates&gt;&lt;year&gt;2023&lt;/year&gt;&lt;/dates&gt;&lt;urls&gt;&lt;/urls&gt;&lt;electronic-resource-num&gt;10.5281/zenodo.8011557&lt;/electronic-resource-num&gt;&lt;/record&gt;&lt;/Cite&gt;&lt;/EndNote&gt;</w:instrText>
      </w:r>
      <w:r w:rsidR="00C17180" w:rsidRPr="28FD3BE9">
        <w:rPr>
          <w:rFonts w:ascii="Arial" w:hAnsi="Arial" w:cs="Arial"/>
        </w:rPr>
        <w:fldChar w:fldCharType="separate"/>
      </w:r>
      <w:r w:rsidR="00FB1DED">
        <w:rPr>
          <w:rFonts w:ascii="Arial" w:hAnsi="Arial" w:cs="Arial"/>
          <w:noProof/>
        </w:rPr>
        <w:t>(38)</w:t>
      </w:r>
      <w:r w:rsidR="00C17180" w:rsidRPr="28FD3BE9">
        <w:rPr>
          <w:rFonts w:ascii="Arial" w:hAnsi="Arial" w:cs="Arial"/>
        </w:rPr>
        <w:fldChar w:fldCharType="end"/>
      </w:r>
      <w:r w:rsidR="00404253" w:rsidRPr="28FD3BE9">
        <w:rPr>
          <w:rFonts w:ascii="Arial" w:hAnsi="Arial" w:cs="Arial"/>
        </w:rPr>
        <w:t xml:space="preserve"> (</w:t>
      </w:r>
      <w:proofErr w:type="spellStart"/>
      <w:r w:rsidR="00404253" w:rsidRPr="28FD3BE9">
        <w:rPr>
          <w:rFonts w:ascii="Arial" w:hAnsi="Arial" w:cs="Arial"/>
        </w:rPr>
        <w:t>N</w:t>
      </w:r>
      <w:r w:rsidR="00A227DC" w:rsidRPr="006D6134">
        <w:rPr>
          <w:rFonts w:ascii="Arial" w:hAnsi="Arial" w:cs="Arial"/>
          <w:vertAlign w:val="subscript"/>
        </w:rPr>
        <w:t>total</w:t>
      </w:r>
      <w:proofErr w:type="spellEnd"/>
      <w:r w:rsidR="00404253" w:rsidRPr="28FD3BE9">
        <w:rPr>
          <w:rFonts w:ascii="Arial" w:hAnsi="Arial" w:cs="Arial"/>
        </w:rPr>
        <w:t>=</w:t>
      </w:r>
      <w:r w:rsidR="005A5AEB" w:rsidRPr="005A5AEB">
        <w:t xml:space="preserve"> </w:t>
      </w:r>
      <w:r w:rsidR="005A5AEB" w:rsidRPr="005A5AEB">
        <w:rPr>
          <w:rFonts w:ascii="Arial" w:hAnsi="Arial" w:cs="Arial"/>
        </w:rPr>
        <w:t>361</w:t>
      </w:r>
      <w:r w:rsidR="005A5AEB">
        <w:rPr>
          <w:rFonts w:ascii="Arial" w:hAnsi="Arial" w:cs="Arial"/>
        </w:rPr>
        <w:t>,</w:t>
      </w:r>
      <w:r w:rsidR="005A5AEB" w:rsidRPr="005A5AEB">
        <w:rPr>
          <w:rFonts w:ascii="Arial" w:hAnsi="Arial" w:cs="Arial"/>
        </w:rPr>
        <w:t>141</w:t>
      </w:r>
      <w:r w:rsidR="00404253" w:rsidRPr="28FD3BE9">
        <w:rPr>
          <w:rFonts w:ascii="Arial" w:hAnsi="Arial" w:cs="Arial"/>
        </w:rPr>
        <w:t xml:space="preserve">), doctors-diagnosed </w:t>
      </w:r>
      <w:r w:rsidR="00CE3A2B" w:rsidRPr="28FD3BE9">
        <w:rPr>
          <w:rFonts w:ascii="Arial" w:hAnsi="Arial" w:cs="Arial"/>
        </w:rPr>
        <w:t>FA</w:t>
      </w:r>
      <w:r w:rsidR="00404253" w:rsidRPr="28FD3BE9">
        <w:rPr>
          <w:rFonts w:ascii="Arial" w:hAnsi="Arial" w:cs="Arial"/>
        </w:rPr>
        <w:t xml:space="preserve"> in adults using the EXCEED cohort (</w:t>
      </w:r>
      <w:proofErr w:type="spellStart"/>
      <w:r w:rsidR="00404253" w:rsidRPr="28FD3BE9">
        <w:rPr>
          <w:rFonts w:ascii="Arial" w:hAnsi="Arial" w:cs="Arial"/>
        </w:rPr>
        <w:t>N</w:t>
      </w:r>
      <w:r w:rsidR="00A227DC" w:rsidRPr="001B1E5A">
        <w:rPr>
          <w:rFonts w:ascii="Arial" w:hAnsi="Arial" w:cs="Arial"/>
          <w:vertAlign w:val="subscript"/>
        </w:rPr>
        <w:t>total</w:t>
      </w:r>
      <w:proofErr w:type="spellEnd"/>
      <w:r w:rsidR="00404253" w:rsidRPr="28FD3BE9">
        <w:rPr>
          <w:rFonts w:ascii="Arial" w:hAnsi="Arial" w:cs="Arial"/>
        </w:rPr>
        <w:t>=</w:t>
      </w:r>
      <w:r w:rsidR="005A5AEB" w:rsidRPr="005A5AEB">
        <w:rPr>
          <w:rFonts w:ascii="Arial" w:hAnsi="Arial" w:cs="Arial"/>
        </w:rPr>
        <w:t>7</w:t>
      </w:r>
      <w:r w:rsidR="005A5AEB">
        <w:rPr>
          <w:rFonts w:ascii="Arial" w:hAnsi="Arial" w:cs="Arial"/>
        </w:rPr>
        <w:t>,</w:t>
      </w:r>
      <w:r w:rsidR="005A5AEB" w:rsidRPr="005A5AEB">
        <w:rPr>
          <w:rFonts w:ascii="Arial" w:hAnsi="Arial" w:cs="Arial"/>
        </w:rPr>
        <w:t>062</w:t>
      </w:r>
      <w:r w:rsidR="00404253" w:rsidRPr="28FD3BE9">
        <w:rPr>
          <w:rFonts w:ascii="Arial" w:hAnsi="Arial" w:cs="Arial"/>
        </w:rPr>
        <w:t>) and food-specific sensitization in children from</w:t>
      </w:r>
      <w:r w:rsidR="00BE165E">
        <w:rPr>
          <w:rFonts w:ascii="Arial" w:hAnsi="Arial" w:cs="Arial"/>
        </w:rPr>
        <w:t xml:space="preserve"> the</w:t>
      </w:r>
      <w:r w:rsidR="00404253" w:rsidRPr="28FD3BE9">
        <w:rPr>
          <w:rFonts w:ascii="Arial" w:hAnsi="Arial" w:cs="Arial"/>
        </w:rPr>
        <w:t xml:space="preserve"> GENEVA and CLARA</w:t>
      </w:r>
      <w:r w:rsidR="00352ED0" w:rsidRPr="28FD3BE9">
        <w:rPr>
          <w:rFonts w:ascii="Arial" w:hAnsi="Arial" w:cs="Arial"/>
        </w:rPr>
        <w:t>/</w:t>
      </w:r>
      <w:r w:rsidR="00404253" w:rsidRPr="28FD3BE9">
        <w:rPr>
          <w:rFonts w:ascii="Arial" w:hAnsi="Arial" w:cs="Arial"/>
        </w:rPr>
        <w:t xml:space="preserve">CLAUS </w:t>
      </w:r>
      <w:r w:rsidR="00404253" w:rsidRPr="005A5AEB">
        <w:rPr>
          <w:rFonts w:ascii="Arial" w:hAnsi="Arial" w:cs="Arial"/>
        </w:rPr>
        <w:t>cohorts (</w:t>
      </w:r>
      <w:proofErr w:type="spellStart"/>
      <w:r w:rsidR="00404253" w:rsidRPr="005A5AEB">
        <w:rPr>
          <w:rFonts w:ascii="Arial" w:hAnsi="Arial" w:cs="Arial"/>
        </w:rPr>
        <w:t>N</w:t>
      </w:r>
      <w:r w:rsidR="00A227DC" w:rsidRPr="001B1E5A">
        <w:rPr>
          <w:rFonts w:ascii="Arial" w:hAnsi="Arial" w:cs="Arial"/>
          <w:vertAlign w:val="subscript"/>
        </w:rPr>
        <w:t>total</w:t>
      </w:r>
      <w:proofErr w:type="spellEnd"/>
      <w:r w:rsidR="00404253" w:rsidRPr="005A5AEB">
        <w:rPr>
          <w:rFonts w:ascii="Arial" w:hAnsi="Arial" w:cs="Arial"/>
        </w:rPr>
        <w:t>=</w:t>
      </w:r>
      <w:r w:rsidR="00B606CC">
        <w:rPr>
          <w:rFonts w:ascii="Arial" w:hAnsi="Arial" w:cs="Arial"/>
        </w:rPr>
        <w:t>944</w:t>
      </w:r>
      <w:r w:rsidR="00404253" w:rsidRPr="005A5AEB">
        <w:rPr>
          <w:rFonts w:ascii="Arial" w:hAnsi="Arial" w:cs="Arial"/>
        </w:rPr>
        <w:t>)</w:t>
      </w:r>
      <w:r w:rsidR="00A227DC">
        <w:rPr>
          <w:rFonts w:ascii="Arial" w:hAnsi="Arial" w:cs="Arial"/>
        </w:rPr>
        <w:t xml:space="preserve"> (Table E4)</w:t>
      </w:r>
      <w:r w:rsidR="00404253" w:rsidRPr="005A5AEB">
        <w:rPr>
          <w:rFonts w:ascii="Arial" w:hAnsi="Arial" w:cs="Arial"/>
        </w:rPr>
        <w:t>.</w:t>
      </w:r>
      <w:r w:rsidR="00F920F7" w:rsidRPr="005A5AEB">
        <w:rPr>
          <w:rFonts w:ascii="Arial" w:hAnsi="Arial" w:cs="Arial"/>
        </w:rPr>
        <w:t xml:space="preserve"> An additional </w:t>
      </w:r>
      <w:r w:rsidR="00CF62C6" w:rsidRPr="005A5AEB">
        <w:rPr>
          <w:rFonts w:ascii="Arial" w:hAnsi="Arial" w:cs="Arial"/>
        </w:rPr>
        <w:t xml:space="preserve">validation study </w:t>
      </w:r>
      <w:r w:rsidR="00F920F7" w:rsidRPr="005A5AEB">
        <w:rPr>
          <w:rFonts w:ascii="Arial" w:hAnsi="Arial" w:cs="Arial"/>
        </w:rPr>
        <w:t xml:space="preserve">was conducted in a dataset comprising pediatric </w:t>
      </w:r>
      <w:r w:rsidR="00CE3A2B" w:rsidRPr="005A5AEB">
        <w:rPr>
          <w:rFonts w:ascii="Arial" w:hAnsi="Arial" w:cs="Arial"/>
        </w:rPr>
        <w:t>FA</w:t>
      </w:r>
      <w:r w:rsidR="00F920F7" w:rsidRPr="005A5AEB">
        <w:rPr>
          <w:rFonts w:ascii="Arial" w:hAnsi="Arial" w:cs="Arial"/>
        </w:rPr>
        <w:t xml:space="preserve"> cases defined by OFC</w:t>
      </w:r>
      <w:r w:rsidR="00D550C6" w:rsidRPr="005A5AEB">
        <w:rPr>
          <w:rFonts w:ascii="Arial" w:hAnsi="Arial" w:cs="Arial"/>
        </w:rPr>
        <w:t xml:space="preserve"> in children</w:t>
      </w:r>
      <w:r w:rsidR="00F920F7" w:rsidRPr="005A5AEB">
        <w:rPr>
          <w:rFonts w:ascii="Arial" w:hAnsi="Arial" w:cs="Arial"/>
        </w:rPr>
        <w:t xml:space="preserve"> (GENEVA, </w:t>
      </w:r>
      <w:r w:rsidR="00F920F7" w:rsidRPr="005A5AEB">
        <w:rPr>
          <w:rFonts w:ascii="Arial" w:hAnsi="Arial" w:cs="Arial"/>
        </w:rPr>
        <w:lastRenderedPageBreak/>
        <w:t xml:space="preserve">GOFA, MAAS, </w:t>
      </w:r>
      <w:proofErr w:type="spellStart"/>
      <w:r w:rsidR="00F920F7" w:rsidRPr="005A5AEB">
        <w:rPr>
          <w:rFonts w:ascii="Arial" w:hAnsi="Arial" w:cs="Arial"/>
        </w:rPr>
        <w:t>HealthNuts</w:t>
      </w:r>
      <w:proofErr w:type="spellEnd"/>
      <w:r w:rsidR="00F920F7" w:rsidRPr="005A5AEB">
        <w:rPr>
          <w:rFonts w:ascii="Arial" w:hAnsi="Arial" w:cs="Arial"/>
        </w:rPr>
        <w:t xml:space="preserve"> cohorts; </w:t>
      </w:r>
      <w:proofErr w:type="spellStart"/>
      <w:r w:rsidR="00392676" w:rsidRPr="005A5AEB">
        <w:rPr>
          <w:rFonts w:ascii="Arial" w:hAnsi="Arial" w:cs="Arial"/>
        </w:rPr>
        <w:t>N</w:t>
      </w:r>
      <w:r w:rsidR="00A227DC" w:rsidRPr="001B1E5A">
        <w:rPr>
          <w:rFonts w:ascii="Arial" w:hAnsi="Arial" w:cs="Arial"/>
          <w:vertAlign w:val="subscript"/>
        </w:rPr>
        <w:t>total</w:t>
      </w:r>
      <w:proofErr w:type="spellEnd"/>
      <w:r w:rsidR="00F920F7" w:rsidRPr="005A5AEB">
        <w:rPr>
          <w:rFonts w:ascii="Arial" w:hAnsi="Arial" w:cs="Arial"/>
        </w:rPr>
        <w:t>=</w:t>
      </w:r>
      <w:r w:rsidR="00B606CC">
        <w:rPr>
          <w:rFonts w:ascii="Arial" w:hAnsi="Arial" w:cs="Arial"/>
        </w:rPr>
        <w:t>5,865</w:t>
      </w:r>
      <w:r w:rsidR="00F920F7" w:rsidRPr="005A5AEB">
        <w:rPr>
          <w:rFonts w:ascii="Arial" w:hAnsi="Arial" w:cs="Arial"/>
        </w:rPr>
        <w:t>).</w:t>
      </w:r>
      <w:r w:rsidR="00FB0DEA" w:rsidRPr="28FD3BE9">
        <w:rPr>
          <w:rFonts w:ascii="Arial" w:hAnsi="Arial" w:cs="Arial"/>
        </w:rPr>
        <w:t xml:space="preserve"> </w:t>
      </w:r>
      <w:r w:rsidR="00BE165E">
        <w:rPr>
          <w:rFonts w:ascii="Arial" w:hAnsi="Arial" w:cs="Arial"/>
        </w:rPr>
        <w:t xml:space="preserve">The variant </w:t>
      </w:r>
      <w:r w:rsidR="00352ED0" w:rsidRPr="28FD3BE9">
        <w:rPr>
          <w:rFonts w:ascii="Arial" w:hAnsi="Arial" w:cs="Arial"/>
        </w:rPr>
        <w:t>r</w:t>
      </w:r>
      <w:r w:rsidR="00701641" w:rsidRPr="28FD3BE9">
        <w:rPr>
          <w:rFonts w:ascii="Arial" w:hAnsi="Arial" w:cs="Arial"/>
        </w:rPr>
        <w:t>s11643761</w:t>
      </w:r>
      <w:r w:rsidR="00404253" w:rsidRPr="28FD3BE9">
        <w:rPr>
          <w:rFonts w:ascii="Arial" w:hAnsi="Arial" w:cs="Arial"/>
        </w:rPr>
        <w:t xml:space="preserve"> </w:t>
      </w:r>
      <w:r w:rsidR="00701641" w:rsidRPr="28FD3BE9">
        <w:rPr>
          <w:rFonts w:ascii="Arial" w:hAnsi="Arial" w:cs="Arial"/>
        </w:rPr>
        <w:t>which yielded</w:t>
      </w:r>
      <w:r w:rsidR="0048224C" w:rsidRPr="28FD3BE9">
        <w:rPr>
          <w:rFonts w:ascii="Arial" w:hAnsi="Arial" w:cs="Arial"/>
        </w:rPr>
        <w:t xml:space="preserve"> suggestive </w:t>
      </w:r>
      <w:r w:rsidR="00245300" w:rsidRPr="28FD3BE9">
        <w:rPr>
          <w:rFonts w:ascii="Arial" w:hAnsi="Arial" w:cs="Arial"/>
        </w:rPr>
        <w:t>significance</w:t>
      </w:r>
      <w:r w:rsidR="0048224C" w:rsidRPr="28FD3BE9">
        <w:rPr>
          <w:rFonts w:ascii="Arial" w:hAnsi="Arial" w:cs="Arial"/>
        </w:rPr>
        <w:t xml:space="preserve"> in </w:t>
      </w:r>
      <w:r w:rsidR="008A2743" w:rsidRPr="28FD3BE9">
        <w:rPr>
          <w:rFonts w:ascii="Arial" w:hAnsi="Arial" w:cs="Arial"/>
        </w:rPr>
        <w:t xml:space="preserve">the </w:t>
      </w:r>
      <w:r w:rsidR="005C73DA" w:rsidRPr="28FD3BE9">
        <w:rPr>
          <w:rFonts w:ascii="Arial" w:hAnsi="Arial" w:cs="Arial"/>
        </w:rPr>
        <w:t xml:space="preserve">food-specific </w:t>
      </w:r>
      <w:r w:rsidR="0048224C" w:rsidRPr="28FD3BE9">
        <w:rPr>
          <w:rFonts w:ascii="Arial" w:hAnsi="Arial" w:cs="Arial"/>
        </w:rPr>
        <w:t xml:space="preserve">sensitization phenotype in children </w:t>
      </w:r>
      <w:r w:rsidR="00BE165E">
        <w:rPr>
          <w:rFonts w:ascii="Arial" w:hAnsi="Arial" w:cs="Arial"/>
        </w:rPr>
        <w:t>demonstrated</w:t>
      </w:r>
      <w:r w:rsidR="00BE165E" w:rsidRPr="28FD3BE9">
        <w:rPr>
          <w:rFonts w:ascii="Arial" w:hAnsi="Arial" w:cs="Arial"/>
        </w:rPr>
        <w:t xml:space="preserve"> </w:t>
      </w:r>
      <w:r w:rsidR="0048224C" w:rsidRPr="28FD3BE9">
        <w:rPr>
          <w:rFonts w:ascii="Arial" w:hAnsi="Arial" w:cs="Arial"/>
        </w:rPr>
        <w:t xml:space="preserve">consistent direction </w:t>
      </w:r>
      <w:r w:rsidR="00BE165E">
        <w:rPr>
          <w:rFonts w:ascii="Arial" w:hAnsi="Arial" w:cs="Arial"/>
        </w:rPr>
        <w:t xml:space="preserve">of effects </w:t>
      </w:r>
      <w:r w:rsidR="0048224C" w:rsidRPr="28FD3BE9">
        <w:rPr>
          <w:rFonts w:ascii="Arial" w:hAnsi="Arial" w:cs="Arial"/>
        </w:rPr>
        <w:t>in the replicatio</w:t>
      </w:r>
      <w:r w:rsidR="00E22184" w:rsidRPr="28FD3BE9">
        <w:rPr>
          <w:rFonts w:ascii="Arial" w:hAnsi="Arial" w:cs="Arial"/>
        </w:rPr>
        <w:t>n</w:t>
      </w:r>
      <w:r w:rsidR="00CB375F" w:rsidRPr="28FD3BE9">
        <w:rPr>
          <w:rFonts w:ascii="Arial" w:hAnsi="Arial" w:cs="Arial"/>
        </w:rPr>
        <w:t xml:space="preserve"> </w:t>
      </w:r>
      <w:r w:rsidR="00BE165E">
        <w:rPr>
          <w:rFonts w:ascii="Arial" w:hAnsi="Arial" w:cs="Arial"/>
        </w:rPr>
        <w:t>for</w:t>
      </w:r>
      <w:r w:rsidR="00BE165E" w:rsidRPr="28FD3BE9">
        <w:rPr>
          <w:rFonts w:ascii="Arial" w:hAnsi="Arial" w:cs="Arial"/>
        </w:rPr>
        <w:t xml:space="preserve"> </w:t>
      </w:r>
      <w:r w:rsidR="00CB375F" w:rsidRPr="28FD3BE9">
        <w:rPr>
          <w:rFonts w:ascii="Arial" w:hAnsi="Arial" w:cs="Arial"/>
        </w:rPr>
        <w:t xml:space="preserve">the same phenotype as well as in the </w:t>
      </w:r>
      <w:r w:rsidR="00DE5281" w:rsidRPr="28FD3BE9">
        <w:rPr>
          <w:rFonts w:ascii="Arial" w:hAnsi="Arial" w:cs="Arial"/>
        </w:rPr>
        <w:t>validation</w:t>
      </w:r>
      <w:r w:rsidR="00CB375F" w:rsidRPr="28FD3BE9">
        <w:rPr>
          <w:rFonts w:ascii="Arial" w:hAnsi="Arial" w:cs="Arial"/>
        </w:rPr>
        <w:t xml:space="preserve"> study with OFC</w:t>
      </w:r>
      <w:r w:rsidR="00A81A54" w:rsidRPr="28FD3BE9">
        <w:rPr>
          <w:rFonts w:ascii="Arial" w:hAnsi="Arial" w:cs="Arial"/>
        </w:rPr>
        <w:t xml:space="preserve"> (Table 3)</w:t>
      </w:r>
      <w:r w:rsidR="0012467E" w:rsidRPr="28FD3BE9">
        <w:rPr>
          <w:rFonts w:ascii="Arial" w:hAnsi="Arial" w:cs="Arial"/>
        </w:rPr>
        <w:t xml:space="preserve">. </w:t>
      </w:r>
      <w:r w:rsidR="00D550C6" w:rsidRPr="28FD3BE9">
        <w:rPr>
          <w:rFonts w:ascii="Arial" w:hAnsi="Arial" w:cs="Arial"/>
        </w:rPr>
        <w:t>T</w:t>
      </w:r>
      <w:r w:rsidR="00A81A54" w:rsidRPr="28FD3BE9">
        <w:rPr>
          <w:rFonts w:ascii="Arial" w:hAnsi="Arial" w:cs="Arial"/>
        </w:rPr>
        <w:t xml:space="preserve">he </w:t>
      </w:r>
      <w:r w:rsidR="001868D2" w:rsidRPr="28FD3BE9">
        <w:rPr>
          <w:rFonts w:ascii="Arial" w:hAnsi="Arial" w:cs="Arial"/>
        </w:rPr>
        <w:t xml:space="preserve">direction of </w:t>
      </w:r>
      <w:r w:rsidR="00A81A54" w:rsidRPr="28FD3BE9">
        <w:rPr>
          <w:rFonts w:ascii="Arial" w:hAnsi="Arial" w:cs="Arial"/>
        </w:rPr>
        <w:t xml:space="preserve">effects from the </w:t>
      </w:r>
      <w:r w:rsidR="001868D2" w:rsidRPr="28FD3BE9">
        <w:rPr>
          <w:rFonts w:ascii="Arial" w:hAnsi="Arial" w:cs="Arial"/>
        </w:rPr>
        <w:t xml:space="preserve">OFC </w:t>
      </w:r>
      <w:r w:rsidR="007728B9" w:rsidRPr="28FD3BE9">
        <w:rPr>
          <w:rFonts w:ascii="Arial" w:hAnsi="Arial" w:cs="Arial"/>
        </w:rPr>
        <w:t>validation</w:t>
      </w:r>
      <w:r w:rsidR="001868D2" w:rsidRPr="28FD3BE9">
        <w:rPr>
          <w:rFonts w:ascii="Arial" w:hAnsi="Arial" w:cs="Arial"/>
        </w:rPr>
        <w:t xml:space="preserve"> </w:t>
      </w:r>
      <w:r w:rsidR="00287581" w:rsidRPr="28FD3BE9">
        <w:rPr>
          <w:rFonts w:ascii="Arial" w:hAnsi="Arial" w:cs="Arial"/>
        </w:rPr>
        <w:t>study</w:t>
      </w:r>
      <w:r w:rsidR="00A81A54" w:rsidRPr="28FD3BE9">
        <w:rPr>
          <w:rFonts w:ascii="Arial" w:hAnsi="Arial" w:cs="Arial"/>
        </w:rPr>
        <w:t xml:space="preserve"> </w:t>
      </w:r>
      <w:r w:rsidR="00C56B88" w:rsidRPr="28FD3BE9">
        <w:rPr>
          <w:rFonts w:ascii="Arial" w:hAnsi="Arial" w:cs="Arial"/>
        </w:rPr>
        <w:t xml:space="preserve">was consistent for </w:t>
      </w:r>
      <w:r w:rsidR="006574EB" w:rsidRPr="28FD3BE9">
        <w:rPr>
          <w:rFonts w:ascii="Arial" w:hAnsi="Arial" w:cs="Arial"/>
        </w:rPr>
        <w:t>58</w:t>
      </w:r>
      <w:r w:rsidR="00807464" w:rsidRPr="28FD3BE9">
        <w:rPr>
          <w:rFonts w:ascii="Arial" w:hAnsi="Arial" w:cs="Arial"/>
        </w:rPr>
        <w:t>.</w:t>
      </w:r>
      <w:r w:rsidR="006574EB" w:rsidRPr="28FD3BE9">
        <w:rPr>
          <w:rFonts w:ascii="Arial" w:hAnsi="Arial" w:cs="Arial"/>
        </w:rPr>
        <w:t>8%</w:t>
      </w:r>
      <w:r w:rsidR="00287581" w:rsidRPr="28FD3BE9">
        <w:rPr>
          <w:rFonts w:ascii="Arial" w:hAnsi="Arial" w:cs="Arial"/>
        </w:rPr>
        <w:t xml:space="preserve"> of the</w:t>
      </w:r>
      <w:r w:rsidR="006574EB" w:rsidRPr="28FD3BE9">
        <w:rPr>
          <w:rFonts w:ascii="Arial" w:hAnsi="Arial" w:cs="Arial"/>
        </w:rPr>
        <w:t xml:space="preserve"> </w:t>
      </w:r>
      <w:r w:rsidR="00C56B88" w:rsidRPr="28FD3BE9">
        <w:rPr>
          <w:rFonts w:ascii="Arial" w:hAnsi="Arial" w:cs="Arial"/>
        </w:rPr>
        <w:t>variants</w:t>
      </w:r>
      <w:r w:rsidR="00D338C3" w:rsidRPr="28FD3BE9">
        <w:rPr>
          <w:rFonts w:ascii="Arial" w:hAnsi="Arial" w:cs="Arial"/>
        </w:rPr>
        <w:t xml:space="preserve"> and a</w:t>
      </w:r>
      <w:r w:rsidR="00850E39" w:rsidRPr="28FD3BE9">
        <w:rPr>
          <w:rFonts w:ascii="Arial" w:hAnsi="Arial" w:cs="Arial"/>
        </w:rPr>
        <w:t xml:space="preserve"> comparison of effect direction in adults between discovery and </w:t>
      </w:r>
      <w:r w:rsidR="009B2928" w:rsidRPr="28FD3BE9">
        <w:rPr>
          <w:rFonts w:ascii="Arial" w:hAnsi="Arial" w:cs="Arial"/>
        </w:rPr>
        <w:t xml:space="preserve">replication of doctors-diagnosed </w:t>
      </w:r>
      <w:r w:rsidR="00CE3A2B" w:rsidRPr="28FD3BE9">
        <w:rPr>
          <w:rFonts w:ascii="Arial" w:hAnsi="Arial" w:cs="Arial"/>
        </w:rPr>
        <w:t>FA</w:t>
      </w:r>
      <w:r w:rsidR="006A0517" w:rsidRPr="28FD3BE9">
        <w:rPr>
          <w:rFonts w:ascii="Arial" w:hAnsi="Arial" w:cs="Arial"/>
        </w:rPr>
        <w:t xml:space="preserve"> </w:t>
      </w:r>
      <w:r w:rsidR="00BE165E">
        <w:rPr>
          <w:rFonts w:ascii="Arial" w:hAnsi="Arial" w:cs="Arial"/>
        </w:rPr>
        <w:t>showed</w:t>
      </w:r>
      <w:r w:rsidR="00BE165E" w:rsidRPr="28FD3BE9">
        <w:rPr>
          <w:rFonts w:ascii="Arial" w:hAnsi="Arial" w:cs="Arial"/>
        </w:rPr>
        <w:t xml:space="preserve"> </w:t>
      </w:r>
      <w:r w:rsidR="004751A2" w:rsidRPr="28FD3BE9">
        <w:rPr>
          <w:rFonts w:ascii="Arial" w:hAnsi="Arial" w:cs="Arial"/>
        </w:rPr>
        <w:t>68.</w:t>
      </w:r>
      <w:r w:rsidR="00FC3A14" w:rsidRPr="28FD3BE9">
        <w:rPr>
          <w:rFonts w:ascii="Arial" w:hAnsi="Arial" w:cs="Arial"/>
        </w:rPr>
        <w:t>8</w:t>
      </w:r>
      <w:r w:rsidR="00822614" w:rsidRPr="28FD3BE9">
        <w:rPr>
          <w:rFonts w:ascii="Arial" w:hAnsi="Arial" w:cs="Arial"/>
        </w:rPr>
        <w:t>% consistent effect directions</w:t>
      </w:r>
      <w:r w:rsidR="006E3F55" w:rsidRPr="28FD3BE9">
        <w:rPr>
          <w:rFonts w:ascii="Arial" w:hAnsi="Arial" w:cs="Arial"/>
        </w:rPr>
        <w:t xml:space="preserve"> (Table 4)</w:t>
      </w:r>
      <w:r w:rsidR="00822614" w:rsidRPr="28FD3BE9">
        <w:rPr>
          <w:rFonts w:ascii="Arial" w:hAnsi="Arial" w:cs="Arial"/>
        </w:rPr>
        <w:t>.</w:t>
      </w:r>
      <w:r w:rsidR="00857661" w:rsidRPr="28FD3BE9">
        <w:rPr>
          <w:rFonts w:ascii="Arial" w:hAnsi="Arial" w:cs="Arial"/>
        </w:rPr>
        <w:t xml:space="preserve"> </w:t>
      </w:r>
      <w:r w:rsidR="000D0538" w:rsidRPr="28FD3BE9">
        <w:rPr>
          <w:rFonts w:ascii="Arial" w:hAnsi="Arial" w:cs="Arial"/>
        </w:rPr>
        <w:t>The v</w:t>
      </w:r>
      <w:r w:rsidR="000A543C" w:rsidRPr="28FD3BE9">
        <w:rPr>
          <w:rFonts w:ascii="Arial" w:hAnsi="Arial" w:cs="Arial"/>
        </w:rPr>
        <w:t>ariants rs73228469</w:t>
      </w:r>
      <w:r w:rsidR="00DC7D03" w:rsidRPr="28FD3BE9">
        <w:rPr>
          <w:rFonts w:ascii="Arial" w:hAnsi="Arial" w:cs="Arial"/>
        </w:rPr>
        <w:t>, rs138021736</w:t>
      </w:r>
      <w:r w:rsidR="00E71DF7" w:rsidRPr="28FD3BE9">
        <w:rPr>
          <w:rFonts w:ascii="Arial" w:hAnsi="Arial" w:cs="Arial"/>
        </w:rPr>
        <w:t>,</w:t>
      </w:r>
      <w:r w:rsidR="00B47726" w:rsidRPr="28FD3BE9">
        <w:rPr>
          <w:rFonts w:ascii="Arial" w:hAnsi="Arial" w:cs="Arial"/>
        </w:rPr>
        <w:t xml:space="preserve"> and</w:t>
      </w:r>
      <w:r w:rsidR="00DC7D03" w:rsidRPr="28FD3BE9">
        <w:rPr>
          <w:rFonts w:ascii="Arial" w:hAnsi="Arial" w:cs="Arial"/>
        </w:rPr>
        <w:t xml:space="preserve"> </w:t>
      </w:r>
      <w:r w:rsidR="00A900CF" w:rsidRPr="28FD3BE9">
        <w:rPr>
          <w:rFonts w:ascii="Arial" w:hAnsi="Arial" w:cs="Arial"/>
        </w:rPr>
        <w:t>rs623053</w:t>
      </w:r>
      <w:r w:rsidR="00C954A0" w:rsidRPr="28FD3BE9">
        <w:rPr>
          <w:rFonts w:ascii="Arial" w:hAnsi="Arial" w:cs="Arial"/>
        </w:rPr>
        <w:t>4</w:t>
      </w:r>
      <w:r w:rsidR="000D0538" w:rsidRPr="28FD3BE9">
        <w:rPr>
          <w:rFonts w:ascii="Arial" w:hAnsi="Arial" w:cs="Arial"/>
        </w:rPr>
        <w:t>, which</w:t>
      </w:r>
      <w:r w:rsidR="00C954A0" w:rsidRPr="28FD3BE9">
        <w:rPr>
          <w:rFonts w:ascii="Arial" w:hAnsi="Arial" w:cs="Arial"/>
        </w:rPr>
        <w:t xml:space="preserve"> </w:t>
      </w:r>
      <w:r w:rsidR="00E73C91" w:rsidRPr="28FD3BE9">
        <w:rPr>
          <w:rFonts w:ascii="Arial" w:hAnsi="Arial" w:cs="Arial"/>
        </w:rPr>
        <w:t xml:space="preserve">reached suggestive </w:t>
      </w:r>
      <w:r w:rsidR="00C954A0" w:rsidRPr="28FD3BE9">
        <w:rPr>
          <w:rFonts w:ascii="Arial" w:hAnsi="Arial" w:cs="Arial"/>
        </w:rPr>
        <w:t>significan</w:t>
      </w:r>
      <w:r w:rsidR="009A1FBA">
        <w:rPr>
          <w:rFonts w:ascii="Arial" w:hAnsi="Arial" w:cs="Arial"/>
        </w:rPr>
        <w:t>ce</w:t>
      </w:r>
      <w:r w:rsidR="00A72EC5" w:rsidRPr="28FD3BE9">
        <w:rPr>
          <w:rFonts w:ascii="Arial" w:hAnsi="Arial" w:cs="Arial"/>
        </w:rPr>
        <w:t xml:space="preserve"> in the discovery </w:t>
      </w:r>
      <w:r w:rsidR="000D0538" w:rsidRPr="28FD3BE9">
        <w:rPr>
          <w:rFonts w:ascii="Arial" w:hAnsi="Arial" w:cs="Arial"/>
        </w:rPr>
        <w:t>phase</w:t>
      </w:r>
      <w:r w:rsidR="00A72EC5" w:rsidRPr="28FD3BE9">
        <w:rPr>
          <w:rFonts w:ascii="Arial" w:hAnsi="Arial" w:cs="Arial"/>
        </w:rPr>
        <w:t xml:space="preserve">, </w:t>
      </w:r>
      <w:r w:rsidR="000D0538" w:rsidRPr="28FD3BE9">
        <w:rPr>
          <w:rFonts w:ascii="Arial" w:hAnsi="Arial" w:cs="Arial"/>
        </w:rPr>
        <w:t xml:space="preserve">showed </w:t>
      </w:r>
      <w:r w:rsidR="00307DE5" w:rsidRPr="28FD3BE9">
        <w:rPr>
          <w:rFonts w:ascii="Arial" w:hAnsi="Arial" w:cs="Arial"/>
        </w:rPr>
        <w:t xml:space="preserve">the same direction of effects in the </w:t>
      </w:r>
      <w:r w:rsidR="00E4528B" w:rsidRPr="28FD3BE9">
        <w:rPr>
          <w:rFonts w:ascii="Arial" w:hAnsi="Arial" w:cs="Arial"/>
        </w:rPr>
        <w:t xml:space="preserve">corresponding </w:t>
      </w:r>
      <w:r w:rsidR="00307DE5" w:rsidRPr="28FD3BE9">
        <w:rPr>
          <w:rFonts w:ascii="Arial" w:hAnsi="Arial" w:cs="Arial"/>
        </w:rPr>
        <w:t>replication</w:t>
      </w:r>
      <w:r w:rsidR="00E4528B" w:rsidRPr="28FD3BE9">
        <w:rPr>
          <w:rFonts w:ascii="Arial" w:hAnsi="Arial" w:cs="Arial"/>
        </w:rPr>
        <w:t xml:space="preserve"> study</w:t>
      </w:r>
      <w:r w:rsidR="003A6B21" w:rsidRPr="28FD3BE9">
        <w:rPr>
          <w:rFonts w:ascii="Arial" w:hAnsi="Arial" w:cs="Arial"/>
        </w:rPr>
        <w:t xml:space="preserve"> but did not reach statistical significance</w:t>
      </w:r>
      <w:r w:rsidR="00307DE5" w:rsidRPr="28FD3BE9">
        <w:rPr>
          <w:rFonts w:ascii="Arial" w:hAnsi="Arial" w:cs="Arial"/>
        </w:rPr>
        <w:t>.</w:t>
      </w:r>
      <w:r w:rsidR="0048224C" w:rsidRPr="28FD3BE9">
        <w:rPr>
          <w:rFonts w:ascii="Arial" w:hAnsi="Arial" w:cs="Arial"/>
        </w:rPr>
        <w:t xml:space="preserve"> </w:t>
      </w:r>
      <w:r w:rsidR="00881836" w:rsidRPr="28FD3BE9">
        <w:rPr>
          <w:rFonts w:ascii="Arial" w:hAnsi="Arial" w:cs="Arial"/>
        </w:rPr>
        <w:t xml:space="preserve">However, </w:t>
      </w:r>
      <w:r w:rsidR="00DA7673" w:rsidRPr="28FD3BE9">
        <w:rPr>
          <w:rFonts w:ascii="Arial" w:hAnsi="Arial" w:cs="Arial"/>
        </w:rPr>
        <w:t xml:space="preserve">none of the </w:t>
      </w:r>
      <w:r w:rsidR="00667331" w:rsidRPr="28FD3BE9">
        <w:rPr>
          <w:rFonts w:ascii="Arial" w:hAnsi="Arial" w:cs="Arial"/>
        </w:rPr>
        <w:t>candidate</w:t>
      </w:r>
      <w:r w:rsidR="008408DB" w:rsidRPr="28FD3BE9">
        <w:rPr>
          <w:rFonts w:ascii="Arial" w:hAnsi="Arial" w:cs="Arial"/>
        </w:rPr>
        <w:t xml:space="preserve"> SNPs</w:t>
      </w:r>
      <w:r w:rsidR="002F108F" w:rsidRPr="28FD3BE9">
        <w:rPr>
          <w:rFonts w:ascii="Arial" w:hAnsi="Arial" w:cs="Arial"/>
        </w:rPr>
        <w:t xml:space="preserve"> </w:t>
      </w:r>
      <w:r w:rsidR="00DA7673" w:rsidRPr="28FD3BE9">
        <w:rPr>
          <w:rFonts w:ascii="Arial" w:hAnsi="Arial" w:cs="Arial"/>
        </w:rPr>
        <w:t>reached the Bonferroni-adjusted significance threshold</w:t>
      </w:r>
      <w:r w:rsidR="000D0538" w:rsidRPr="28FD3BE9">
        <w:rPr>
          <w:rFonts w:ascii="Arial" w:hAnsi="Arial" w:cs="Arial"/>
        </w:rPr>
        <w:t xml:space="preserve"> in the replication phase</w:t>
      </w:r>
      <w:r w:rsidR="00DA7673" w:rsidRPr="28FD3BE9">
        <w:rPr>
          <w:rFonts w:ascii="Arial" w:hAnsi="Arial" w:cs="Arial"/>
        </w:rPr>
        <w:t xml:space="preserve"> </w:t>
      </w:r>
      <w:r w:rsidR="002F108F" w:rsidRPr="28FD3BE9">
        <w:rPr>
          <w:rFonts w:ascii="Arial" w:hAnsi="Arial" w:cs="Arial"/>
        </w:rPr>
        <w:t>(Table 3, Table 4)</w:t>
      </w:r>
      <w:r w:rsidR="002377C6" w:rsidRPr="28FD3BE9">
        <w:rPr>
          <w:rFonts w:ascii="Arial" w:hAnsi="Arial" w:cs="Arial"/>
        </w:rPr>
        <w:t>.</w:t>
      </w:r>
      <w:r w:rsidR="00685F9A">
        <w:rPr>
          <w:rFonts w:ascii="Arial" w:hAnsi="Arial" w:cs="Arial"/>
        </w:rPr>
        <w:t xml:space="preserve"> </w:t>
      </w:r>
      <w:r w:rsidR="00685F9A" w:rsidRPr="2552FABD">
        <w:rPr>
          <w:rFonts w:ascii="Arial" w:eastAsia="Arial" w:hAnsi="Arial" w:cs="Arial"/>
        </w:rPr>
        <w:t>In this analysis, we were unable to replicate the initial genetic associations.</w:t>
      </w:r>
    </w:p>
    <w:p w14:paraId="5D192E66" w14:textId="79BB0FCE" w:rsidR="0069751D" w:rsidRPr="005D1FB1" w:rsidRDefault="0069751D" w:rsidP="00046020">
      <w:pPr>
        <w:tabs>
          <w:tab w:val="left" w:pos="3780"/>
        </w:tabs>
        <w:spacing w:line="360" w:lineRule="auto"/>
        <w:jc w:val="both"/>
        <w:rPr>
          <w:rFonts w:ascii="Arial" w:hAnsi="Arial" w:cs="Arial"/>
        </w:rPr>
      </w:pPr>
      <w:r w:rsidRPr="002409C9">
        <w:rPr>
          <w:rFonts w:ascii="Arial" w:hAnsi="Arial" w:cs="Arial"/>
          <w:b/>
          <w:bCs/>
        </w:rPr>
        <w:t>SNP-</w:t>
      </w:r>
      <w:r w:rsidR="00153D87">
        <w:rPr>
          <w:rFonts w:ascii="Arial" w:hAnsi="Arial" w:cs="Arial"/>
          <w:b/>
          <w:bCs/>
        </w:rPr>
        <w:t>b</w:t>
      </w:r>
      <w:r w:rsidRPr="002409C9">
        <w:rPr>
          <w:rFonts w:ascii="Arial" w:hAnsi="Arial" w:cs="Arial"/>
          <w:b/>
          <w:bCs/>
        </w:rPr>
        <w:t xml:space="preserve">ased </w:t>
      </w:r>
      <w:r w:rsidR="00153D87">
        <w:rPr>
          <w:rFonts w:ascii="Arial" w:hAnsi="Arial" w:cs="Arial"/>
          <w:b/>
          <w:bCs/>
        </w:rPr>
        <w:t>h</w:t>
      </w:r>
      <w:r w:rsidRPr="002409C9">
        <w:rPr>
          <w:rFonts w:ascii="Arial" w:hAnsi="Arial" w:cs="Arial"/>
          <w:b/>
          <w:bCs/>
        </w:rPr>
        <w:t xml:space="preserve">eritability </w:t>
      </w:r>
    </w:p>
    <w:p w14:paraId="51018FF3" w14:textId="588FBA39" w:rsidR="0069751D" w:rsidRDefault="0069751D" w:rsidP="00CF507E">
      <w:pPr>
        <w:tabs>
          <w:tab w:val="left" w:pos="3780"/>
        </w:tabs>
        <w:spacing w:line="360" w:lineRule="auto"/>
        <w:jc w:val="both"/>
        <w:rPr>
          <w:rFonts w:ascii="Arial" w:hAnsi="Arial" w:cs="Arial"/>
        </w:rPr>
      </w:pPr>
      <w:r w:rsidRPr="00096A90">
        <w:rPr>
          <w:rFonts w:ascii="Arial" w:hAnsi="Arial" w:cs="Arial"/>
        </w:rPr>
        <w:t xml:space="preserve">In children, </w:t>
      </w:r>
      <w:r w:rsidR="00B90A87">
        <w:rPr>
          <w:rFonts w:ascii="Arial" w:hAnsi="Arial" w:cs="Arial"/>
        </w:rPr>
        <w:t xml:space="preserve">the </w:t>
      </w:r>
      <w:r w:rsidR="00B90A87" w:rsidRPr="00096A90">
        <w:rPr>
          <w:rFonts w:ascii="Arial" w:hAnsi="Arial" w:cs="Arial"/>
        </w:rPr>
        <w:t>SNP-based heritability (h²</w:t>
      </w:r>
      <w:r w:rsidR="00B90A87" w:rsidRPr="00DF4256">
        <w:rPr>
          <w:rFonts w:ascii="Arial" w:hAnsi="Arial" w:cs="Arial"/>
          <w:vertAlign w:val="subscript"/>
        </w:rPr>
        <w:t>SNP</w:t>
      </w:r>
      <w:r w:rsidR="00B90A87" w:rsidRPr="00096A90">
        <w:rPr>
          <w:rFonts w:ascii="Arial" w:hAnsi="Arial" w:cs="Arial"/>
        </w:rPr>
        <w:t xml:space="preserve">) </w:t>
      </w:r>
      <w:r w:rsidR="00B90A87">
        <w:rPr>
          <w:rFonts w:ascii="Arial" w:hAnsi="Arial" w:cs="Arial"/>
        </w:rPr>
        <w:t xml:space="preserve">estimated </w:t>
      </w:r>
      <w:r w:rsidR="00B90A87" w:rsidRPr="00363F00">
        <w:rPr>
          <w:rFonts w:ascii="Arial" w:hAnsi="Arial" w:cs="Arial"/>
        </w:rPr>
        <w:t>using LDSC</w:t>
      </w:r>
      <w:r w:rsidRPr="00096A90">
        <w:rPr>
          <w:rFonts w:ascii="Arial" w:hAnsi="Arial" w:cs="Arial"/>
        </w:rPr>
        <w:t xml:space="preserve"> was 8.9% </w:t>
      </w:r>
      <w:r w:rsidR="006048B5">
        <w:rPr>
          <w:rFonts w:ascii="Arial" w:hAnsi="Arial" w:cs="Arial"/>
        </w:rPr>
        <w:t>(95%</w:t>
      </w:r>
      <w:r w:rsidR="0039471D">
        <w:rPr>
          <w:rFonts w:ascii="Arial" w:hAnsi="Arial" w:cs="Arial"/>
        </w:rPr>
        <w:t xml:space="preserve"> </w:t>
      </w:r>
      <w:r w:rsidR="006048B5">
        <w:rPr>
          <w:rFonts w:ascii="Arial" w:hAnsi="Arial" w:cs="Arial"/>
        </w:rPr>
        <w:t xml:space="preserve">CI: </w:t>
      </w:r>
      <w:r w:rsidR="006048B5" w:rsidRPr="006048B5">
        <w:rPr>
          <w:rFonts w:ascii="Arial" w:hAnsi="Arial" w:cs="Arial"/>
        </w:rPr>
        <w:t>-</w:t>
      </w:r>
      <w:r w:rsidR="008519FC">
        <w:rPr>
          <w:rFonts w:ascii="Arial" w:hAnsi="Arial" w:cs="Arial"/>
        </w:rPr>
        <w:t>5.</w:t>
      </w:r>
      <w:r w:rsidR="006048B5" w:rsidRPr="006048B5">
        <w:rPr>
          <w:rFonts w:ascii="Arial" w:hAnsi="Arial" w:cs="Arial"/>
        </w:rPr>
        <w:t>6</w:t>
      </w:r>
      <w:r w:rsidR="00435048">
        <w:rPr>
          <w:rFonts w:ascii="Arial" w:hAnsi="Arial" w:cs="Arial"/>
        </w:rPr>
        <w:t>%</w:t>
      </w:r>
      <w:r w:rsidR="0039471D">
        <w:rPr>
          <w:rFonts w:ascii="Arial" w:hAnsi="Arial" w:cs="Arial"/>
        </w:rPr>
        <w:t xml:space="preserve">; </w:t>
      </w:r>
      <w:r w:rsidR="006048B5" w:rsidRPr="006048B5">
        <w:rPr>
          <w:rFonts w:ascii="Arial" w:hAnsi="Arial" w:cs="Arial"/>
        </w:rPr>
        <w:t>2</w:t>
      </w:r>
      <w:r w:rsidR="008519FC">
        <w:rPr>
          <w:rFonts w:ascii="Arial" w:hAnsi="Arial" w:cs="Arial"/>
        </w:rPr>
        <w:t>3.5</w:t>
      </w:r>
      <w:r w:rsidR="00435048">
        <w:rPr>
          <w:rFonts w:ascii="Arial" w:hAnsi="Arial" w:cs="Arial"/>
        </w:rPr>
        <w:t>%</w:t>
      </w:r>
      <w:r w:rsidR="006048B5">
        <w:rPr>
          <w:rFonts w:ascii="Arial" w:hAnsi="Arial" w:cs="Arial"/>
        </w:rPr>
        <w:t xml:space="preserve">) </w:t>
      </w:r>
      <w:r w:rsidRPr="00096A90">
        <w:rPr>
          <w:rFonts w:ascii="Arial" w:hAnsi="Arial" w:cs="Arial"/>
        </w:rPr>
        <w:t xml:space="preserve">for self-reported </w:t>
      </w:r>
      <w:r w:rsidR="00CE3A2B">
        <w:rPr>
          <w:rFonts w:ascii="Arial" w:hAnsi="Arial" w:cs="Arial"/>
        </w:rPr>
        <w:t>FA</w:t>
      </w:r>
      <w:r w:rsidRPr="00096A90">
        <w:rPr>
          <w:rFonts w:ascii="Arial" w:hAnsi="Arial" w:cs="Arial"/>
        </w:rPr>
        <w:t xml:space="preserve"> adjusted for </w:t>
      </w:r>
      <w:r>
        <w:rPr>
          <w:rFonts w:ascii="Arial" w:hAnsi="Arial" w:cs="Arial"/>
        </w:rPr>
        <w:t>hay fever</w:t>
      </w:r>
      <w:r w:rsidRPr="00096A90">
        <w:rPr>
          <w:rFonts w:ascii="Arial" w:hAnsi="Arial" w:cs="Arial"/>
        </w:rPr>
        <w:t>, and 30.</w:t>
      </w:r>
      <w:r w:rsidR="007C39B0">
        <w:rPr>
          <w:rFonts w:ascii="Arial" w:hAnsi="Arial" w:cs="Arial"/>
        </w:rPr>
        <w:t>6</w:t>
      </w:r>
      <w:r w:rsidRPr="00096A90">
        <w:rPr>
          <w:rFonts w:ascii="Arial" w:hAnsi="Arial" w:cs="Arial"/>
        </w:rPr>
        <w:t xml:space="preserve">% </w:t>
      </w:r>
      <w:r w:rsidR="0039471D">
        <w:rPr>
          <w:rFonts w:ascii="Arial" w:hAnsi="Arial" w:cs="Arial"/>
        </w:rPr>
        <w:t xml:space="preserve">(95% CI: </w:t>
      </w:r>
      <w:r w:rsidR="008211ED" w:rsidRPr="008211ED">
        <w:rPr>
          <w:rFonts w:ascii="Arial" w:hAnsi="Arial" w:cs="Arial"/>
        </w:rPr>
        <w:t>-1</w:t>
      </w:r>
      <w:r w:rsidR="008519FC">
        <w:rPr>
          <w:rFonts w:ascii="Arial" w:hAnsi="Arial" w:cs="Arial"/>
        </w:rPr>
        <w:t>4.7</w:t>
      </w:r>
      <w:r w:rsidR="00435048">
        <w:rPr>
          <w:rFonts w:ascii="Arial" w:hAnsi="Arial" w:cs="Arial"/>
        </w:rPr>
        <w:t>%</w:t>
      </w:r>
      <w:r w:rsidR="008211ED">
        <w:rPr>
          <w:rFonts w:ascii="Arial" w:hAnsi="Arial" w:cs="Arial"/>
        </w:rPr>
        <w:t xml:space="preserve">; </w:t>
      </w:r>
      <w:r w:rsidR="008211ED" w:rsidRPr="008211ED">
        <w:rPr>
          <w:rFonts w:ascii="Arial" w:hAnsi="Arial" w:cs="Arial"/>
        </w:rPr>
        <w:t>7</w:t>
      </w:r>
      <w:r w:rsidR="008519FC">
        <w:rPr>
          <w:rFonts w:ascii="Arial" w:hAnsi="Arial" w:cs="Arial"/>
        </w:rPr>
        <w:t>5.8</w:t>
      </w:r>
      <w:r w:rsidR="00435048">
        <w:rPr>
          <w:rFonts w:ascii="Arial" w:hAnsi="Arial" w:cs="Arial"/>
        </w:rPr>
        <w:t>%</w:t>
      </w:r>
      <w:r w:rsidR="0039471D">
        <w:rPr>
          <w:rFonts w:ascii="Arial" w:hAnsi="Arial" w:cs="Arial"/>
        </w:rPr>
        <w:t xml:space="preserve">) </w:t>
      </w:r>
      <w:r w:rsidRPr="00096A90">
        <w:rPr>
          <w:rFonts w:ascii="Arial" w:hAnsi="Arial" w:cs="Arial"/>
        </w:rPr>
        <w:t xml:space="preserve">for </w:t>
      </w:r>
      <w:r w:rsidR="007B4FF1">
        <w:rPr>
          <w:rFonts w:ascii="Arial" w:hAnsi="Arial" w:cs="Arial"/>
        </w:rPr>
        <w:t>the</w:t>
      </w:r>
      <w:r w:rsidRPr="00096A90">
        <w:rPr>
          <w:rFonts w:ascii="Arial" w:hAnsi="Arial" w:cs="Arial"/>
        </w:rPr>
        <w:t xml:space="preserve"> combination of doctor-diagnosed </w:t>
      </w:r>
      <w:r w:rsidR="00CE3A2B">
        <w:rPr>
          <w:rFonts w:ascii="Arial" w:hAnsi="Arial" w:cs="Arial"/>
        </w:rPr>
        <w:t>FA</w:t>
      </w:r>
      <w:r w:rsidRPr="00096A90">
        <w:rPr>
          <w:rFonts w:ascii="Arial" w:hAnsi="Arial" w:cs="Arial"/>
        </w:rPr>
        <w:t xml:space="preserve"> </w:t>
      </w:r>
      <w:r>
        <w:rPr>
          <w:rFonts w:ascii="Arial" w:hAnsi="Arial" w:cs="Arial"/>
        </w:rPr>
        <w:t>and</w:t>
      </w:r>
      <w:r w:rsidRPr="00096A90">
        <w:rPr>
          <w:rFonts w:ascii="Arial" w:hAnsi="Arial" w:cs="Arial"/>
        </w:rPr>
        <w:t xml:space="preserve"> </w:t>
      </w:r>
      <w:r>
        <w:rPr>
          <w:rFonts w:ascii="Arial" w:hAnsi="Arial" w:cs="Arial"/>
        </w:rPr>
        <w:t>food-specific sensitization</w:t>
      </w:r>
      <w:r w:rsidRPr="00096A90">
        <w:rPr>
          <w:rFonts w:ascii="Arial" w:hAnsi="Arial" w:cs="Arial"/>
        </w:rPr>
        <w:t>. Similarly, in adults, the h²</w:t>
      </w:r>
      <w:r w:rsidRPr="00046020">
        <w:rPr>
          <w:rFonts w:ascii="Arial" w:hAnsi="Arial" w:cs="Arial"/>
          <w:vertAlign w:val="subscript"/>
        </w:rPr>
        <w:t>SNP</w:t>
      </w:r>
      <w:r w:rsidRPr="00096A90">
        <w:rPr>
          <w:rFonts w:ascii="Arial" w:hAnsi="Arial" w:cs="Arial"/>
        </w:rPr>
        <w:t xml:space="preserve"> was 3</w:t>
      </w:r>
      <w:r w:rsidR="006D7DA9">
        <w:rPr>
          <w:rFonts w:ascii="Arial" w:hAnsi="Arial" w:cs="Arial"/>
        </w:rPr>
        <w:t>4</w:t>
      </w:r>
      <w:r w:rsidRPr="00096A90">
        <w:rPr>
          <w:rFonts w:ascii="Arial" w:hAnsi="Arial" w:cs="Arial"/>
        </w:rPr>
        <w:t>.</w:t>
      </w:r>
      <w:r w:rsidR="006D7DA9">
        <w:rPr>
          <w:rFonts w:ascii="Arial" w:hAnsi="Arial" w:cs="Arial"/>
        </w:rPr>
        <w:t>0</w:t>
      </w:r>
      <w:r w:rsidRPr="00096A90">
        <w:rPr>
          <w:rFonts w:ascii="Arial" w:hAnsi="Arial" w:cs="Arial"/>
        </w:rPr>
        <w:t xml:space="preserve">% </w:t>
      </w:r>
      <w:r w:rsidR="008211ED">
        <w:rPr>
          <w:rFonts w:ascii="Arial" w:hAnsi="Arial" w:cs="Arial"/>
        </w:rPr>
        <w:t xml:space="preserve">(95% CI: </w:t>
      </w:r>
      <w:r w:rsidR="008519FC">
        <w:rPr>
          <w:rFonts w:ascii="Arial" w:hAnsi="Arial" w:cs="Arial"/>
        </w:rPr>
        <w:t>1.9</w:t>
      </w:r>
      <w:r w:rsidR="00435048">
        <w:rPr>
          <w:rFonts w:ascii="Arial" w:hAnsi="Arial" w:cs="Arial"/>
        </w:rPr>
        <w:t>%</w:t>
      </w:r>
      <w:r w:rsidR="00A777A5">
        <w:rPr>
          <w:rFonts w:ascii="Arial" w:hAnsi="Arial" w:cs="Arial"/>
        </w:rPr>
        <w:t xml:space="preserve">; </w:t>
      </w:r>
      <w:r w:rsidR="00A777A5" w:rsidRPr="00A777A5">
        <w:rPr>
          <w:rFonts w:ascii="Arial" w:hAnsi="Arial" w:cs="Arial"/>
        </w:rPr>
        <w:t>66</w:t>
      </w:r>
      <w:r w:rsidR="008519FC">
        <w:rPr>
          <w:rFonts w:ascii="Arial" w:hAnsi="Arial" w:cs="Arial"/>
        </w:rPr>
        <w:t>.0</w:t>
      </w:r>
      <w:r w:rsidR="00435048">
        <w:rPr>
          <w:rFonts w:ascii="Arial" w:hAnsi="Arial" w:cs="Arial"/>
        </w:rPr>
        <w:t>%</w:t>
      </w:r>
      <w:r w:rsidR="008211ED">
        <w:rPr>
          <w:rFonts w:ascii="Arial" w:hAnsi="Arial" w:cs="Arial"/>
        </w:rPr>
        <w:t xml:space="preserve">) </w:t>
      </w:r>
      <w:r w:rsidRPr="00096A90">
        <w:rPr>
          <w:rFonts w:ascii="Arial" w:hAnsi="Arial" w:cs="Arial"/>
        </w:rPr>
        <w:t xml:space="preserve">for food-specific </w:t>
      </w:r>
      <w:r>
        <w:rPr>
          <w:rFonts w:ascii="Arial" w:hAnsi="Arial" w:cs="Arial"/>
        </w:rPr>
        <w:t>sensitization</w:t>
      </w:r>
      <w:r w:rsidRPr="00096A90">
        <w:rPr>
          <w:rFonts w:ascii="Arial" w:hAnsi="Arial" w:cs="Arial"/>
        </w:rPr>
        <w:t xml:space="preserve"> and 37.6% </w:t>
      </w:r>
      <w:r w:rsidR="008211ED">
        <w:rPr>
          <w:rFonts w:ascii="Arial" w:hAnsi="Arial" w:cs="Arial"/>
        </w:rPr>
        <w:t xml:space="preserve">(95% CI: </w:t>
      </w:r>
      <w:r w:rsidR="008519FC">
        <w:rPr>
          <w:rFonts w:ascii="Arial" w:hAnsi="Arial" w:cs="Arial"/>
        </w:rPr>
        <w:t>6.8</w:t>
      </w:r>
      <w:r w:rsidR="00435048">
        <w:rPr>
          <w:rFonts w:ascii="Arial" w:hAnsi="Arial" w:cs="Arial"/>
        </w:rPr>
        <w:t>%</w:t>
      </w:r>
      <w:r w:rsidR="00A777A5">
        <w:rPr>
          <w:rFonts w:ascii="Arial" w:hAnsi="Arial" w:cs="Arial"/>
        </w:rPr>
        <w:t xml:space="preserve">; </w:t>
      </w:r>
      <w:r w:rsidR="00A777A5" w:rsidRPr="00A777A5">
        <w:rPr>
          <w:rFonts w:ascii="Arial" w:hAnsi="Arial" w:cs="Arial"/>
        </w:rPr>
        <w:t>68</w:t>
      </w:r>
      <w:r w:rsidR="008519FC">
        <w:rPr>
          <w:rFonts w:ascii="Arial" w:hAnsi="Arial" w:cs="Arial"/>
        </w:rPr>
        <w:t>.5</w:t>
      </w:r>
      <w:r w:rsidR="00435048">
        <w:rPr>
          <w:rFonts w:ascii="Arial" w:hAnsi="Arial" w:cs="Arial"/>
        </w:rPr>
        <w:t>%</w:t>
      </w:r>
      <w:r w:rsidR="008211ED">
        <w:rPr>
          <w:rFonts w:ascii="Arial" w:hAnsi="Arial" w:cs="Arial"/>
        </w:rPr>
        <w:t xml:space="preserve">) </w:t>
      </w:r>
      <w:r w:rsidRPr="00096A90">
        <w:rPr>
          <w:rFonts w:ascii="Arial" w:hAnsi="Arial" w:cs="Arial"/>
        </w:rPr>
        <w:t xml:space="preserve">for food-specific </w:t>
      </w:r>
      <w:r>
        <w:rPr>
          <w:rFonts w:ascii="Arial" w:hAnsi="Arial" w:cs="Arial"/>
        </w:rPr>
        <w:t xml:space="preserve">sensitization </w:t>
      </w:r>
      <w:r w:rsidRPr="00096A90">
        <w:rPr>
          <w:rFonts w:ascii="Arial" w:hAnsi="Arial" w:cs="Arial"/>
        </w:rPr>
        <w:t xml:space="preserve">adjusted for </w:t>
      </w:r>
      <w:r>
        <w:rPr>
          <w:rFonts w:ascii="Arial" w:hAnsi="Arial" w:cs="Arial"/>
        </w:rPr>
        <w:t>hay fever</w:t>
      </w:r>
      <w:r w:rsidRPr="00096A90">
        <w:rPr>
          <w:rFonts w:ascii="Arial" w:hAnsi="Arial" w:cs="Arial"/>
        </w:rPr>
        <w:t xml:space="preserve">. </w:t>
      </w:r>
      <w:r w:rsidR="00F64D61">
        <w:rPr>
          <w:rFonts w:ascii="Arial" w:hAnsi="Arial" w:cs="Arial"/>
        </w:rPr>
        <w:t>F</w:t>
      </w:r>
      <w:r w:rsidRPr="00096A90">
        <w:rPr>
          <w:rFonts w:ascii="Arial" w:hAnsi="Arial" w:cs="Arial"/>
        </w:rPr>
        <w:t xml:space="preserve">or the remaining phenotypes, the heritability estimates were either negative or the total h² was smaller than the standard error of the estimate </w:t>
      </w:r>
      <w:r w:rsidRPr="00984B29">
        <w:rPr>
          <w:rFonts w:ascii="Arial" w:hAnsi="Arial" w:cs="Arial"/>
        </w:rPr>
        <w:t>(</w:t>
      </w:r>
      <w:r w:rsidR="00122B5A">
        <w:rPr>
          <w:rFonts w:ascii="Arial" w:hAnsi="Arial" w:cs="Arial"/>
        </w:rPr>
        <w:t>Table</w:t>
      </w:r>
      <w:r w:rsidRPr="005D1FB1">
        <w:rPr>
          <w:rFonts w:ascii="Arial" w:hAnsi="Arial" w:cs="Arial"/>
        </w:rPr>
        <w:t xml:space="preserve"> </w:t>
      </w:r>
      <w:r w:rsidR="00E770A8">
        <w:rPr>
          <w:rFonts w:ascii="Arial" w:hAnsi="Arial" w:cs="Arial"/>
        </w:rPr>
        <w:t>E11</w:t>
      </w:r>
      <w:r w:rsidRPr="00096A90">
        <w:rPr>
          <w:rFonts w:ascii="Arial" w:hAnsi="Arial" w:cs="Arial"/>
        </w:rPr>
        <w:t>).</w:t>
      </w:r>
      <w:r w:rsidR="00564575" w:rsidRPr="00564575">
        <w:rPr>
          <w:rFonts w:ascii="Arial" w:hAnsi="Arial" w:cs="Arial"/>
        </w:rPr>
        <w:t xml:space="preserve"> </w:t>
      </w:r>
      <w:r w:rsidR="00564575" w:rsidRPr="2552FABD">
        <w:rPr>
          <w:rFonts w:ascii="Arial" w:hAnsi="Arial" w:cs="Arial"/>
        </w:rPr>
        <w:t>For the more objectively defined phenotype based on sensitization, we estimated a substantial SNP-based heritability.</w:t>
      </w:r>
    </w:p>
    <w:p w14:paraId="539B3AE6" w14:textId="521926E5" w:rsidR="005D1FB1" w:rsidRPr="001E44C0" w:rsidRDefault="006A108E" w:rsidP="00CF507E">
      <w:pPr>
        <w:tabs>
          <w:tab w:val="left" w:pos="3780"/>
        </w:tabs>
        <w:spacing w:line="360" w:lineRule="auto"/>
        <w:jc w:val="both"/>
        <w:rPr>
          <w:rFonts w:ascii="Arial" w:hAnsi="Arial" w:cs="Arial"/>
          <w:b/>
          <w:bCs/>
        </w:rPr>
      </w:pPr>
      <w:r w:rsidRPr="001E44C0">
        <w:rPr>
          <w:rFonts w:ascii="Arial" w:hAnsi="Arial" w:cs="Arial"/>
          <w:b/>
          <w:bCs/>
        </w:rPr>
        <w:t>F</w:t>
      </w:r>
      <w:r w:rsidR="001E3A8B" w:rsidRPr="00046020">
        <w:rPr>
          <w:rFonts w:ascii="Arial" w:hAnsi="Arial" w:cs="Arial"/>
          <w:b/>
          <w:bCs/>
        </w:rPr>
        <w:t>unctional</w:t>
      </w:r>
      <w:r w:rsidR="00894716" w:rsidRPr="00046020">
        <w:rPr>
          <w:rFonts w:ascii="Arial" w:hAnsi="Arial" w:cs="Arial"/>
          <w:b/>
          <w:bCs/>
        </w:rPr>
        <w:t xml:space="preserve"> </w:t>
      </w:r>
      <w:r w:rsidR="001E44C0" w:rsidRPr="00046020">
        <w:rPr>
          <w:rFonts w:ascii="Arial" w:hAnsi="Arial" w:cs="Arial"/>
          <w:b/>
          <w:bCs/>
        </w:rPr>
        <w:t>annotation</w:t>
      </w:r>
      <w:r w:rsidR="00311EFC">
        <w:rPr>
          <w:rFonts w:ascii="Arial" w:hAnsi="Arial" w:cs="Arial"/>
          <w:b/>
          <w:bCs/>
        </w:rPr>
        <w:t xml:space="preserve"> and biological interpretation</w:t>
      </w:r>
    </w:p>
    <w:p w14:paraId="408464D9" w14:textId="1CE80383" w:rsidR="00D92449" w:rsidRPr="005D1FB1" w:rsidRDefault="00D92449" w:rsidP="00D92449">
      <w:pPr>
        <w:tabs>
          <w:tab w:val="left" w:pos="3780"/>
        </w:tabs>
        <w:spacing w:line="360" w:lineRule="auto"/>
        <w:jc w:val="both"/>
        <w:rPr>
          <w:rFonts w:ascii="Arial" w:hAnsi="Arial" w:cs="Arial"/>
        </w:rPr>
      </w:pPr>
      <w:r>
        <w:rPr>
          <w:rFonts w:ascii="Arial" w:hAnsi="Arial" w:cs="Arial"/>
        </w:rPr>
        <w:t xml:space="preserve">MAGMA identified thyroid to be the most enriched tissue </w:t>
      </w:r>
      <w:r w:rsidR="00144B2B">
        <w:rPr>
          <w:rFonts w:ascii="Arial" w:hAnsi="Arial" w:cs="Arial"/>
        </w:rPr>
        <w:t>among genes mapped for the</w:t>
      </w:r>
      <w:r>
        <w:rPr>
          <w:rFonts w:ascii="Arial" w:hAnsi="Arial" w:cs="Arial"/>
        </w:rPr>
        <w:t xml:space="preserve"> doctors-diagnosed FA phenotype in adults (Figure </w:t>
      </w:r>
      <w:r w:rsidR="00BF2114">
        <w:rPr>
          <w:rFonts w:ascii="Arial" w:hAnsi="Arial" w:cs="Arial"/>
        </w:rPr>
        <w:t>E9</w:t>
      </w:r>
      <w:r>
        <w:rPr>
          <w:rFonts w:ascii="Arial" w:hAnsi="Arial" w:cs="Arial"/>
        </w:rPr>
        <w:t>). In children, brain, heart</w:t>
      </w:r>
      <w:r w:rsidR="006D0083">
        <w:rPr>
          <w:rFonts w:ascii="Arial" w:hAnsi="Arial" w:cs="Arial"/>
        </w:rPr>
        <w:t>,</w:t>
      </w:r>
      <w:r>
        <w:rPr>
          <w:rFonts w:ascii="Arial" w:hAnsi="Arial" w:cs="Arial"/>
        </w:rPr>
        <w:t xml:space="preserve"> and pituitary</w:t>
      </w:r>
      <w:r w:rsidR="006D0083">
        <w:rPr>
          <w:rFonts w:ascii="Arial" w:hAnsi="Arial" w:cs="Arial"/>
        </w:rPr>
        <w:t xml:space="preserve"> tissues</w:t>
      </w:r>
      <w:r>
        <w:rPr>
          <w:rFonts w:ascii="Arial" w:hAnsi="Arial" w:cs="Arial"/>
        </w:rPr>
        <w:t xml:space="preserve"> were significantly enriched across phenotypes (Figure E9). Gene-sets of the prefrontal cortex were significant in</w:t>
      </w:r>
      <w:r w:rsidR="008A2743">
        <w:rPr>
          <w:rFonts w:ascii="Arial" w:hAnsi="Arial" w:cs="Arial"/>
        </w:rPr>
        <w:t xml:space="preserve"> the</w:t>
      </w:r>
      <w:r>
        <w:rPr>
          <w:rFonts w:ascii="Arial" w:hAnsi="Arial" w:cs="Arial"/>
        </w:rPr>
        <w:t xml:space="preserve"> doctors-diagnosed FA phenotype in children with hay fever adjustment (Table E1</w:t>
      </w:r>
      <w:r w:rsidR="00E770A8">
        <w:rPr>
          <w:rFonts w:ascii="Arial" w:hAnsi="Arial" w:cs="Arial"/>
        </w:rPr>
        <w:t>2</w:t>
      </w:r>
      <w:r>
        <w:rPr>
          <w:rFonts w:ascii="Arial" w:hAnsi="Arial" w:cs="Arial"/>
        </w:rPr>
        <w:t>). Gene-based test</w:t>
      </w:r>
      <w:r w:rsidR="00670E3B">
        <w:rPr>
          <w:rFonts w:ascii="Arial" w:hAnsi="Arial" w:cs="Arial"/>
        </w:rPr>
        <w:t>s</w:t>
      </w:r>
      <w:r>
        <w:rPr>
          <w:rFonts w:ascii="Arial" w:hAnsi="Arial" w:cs="Arial"/>
        </w:rPr>
        <w:t xml:space="preserve"> did not show</w:t>
      </w:r>
      <w:r w:rsidR="00A67D0B">
        <w:rPr>
          <w:rFonts w:ascii="Arial" w:hAnsi="Arial" w:cs="Arial"/>
        </w:rPr>
        <w:t xml:space="preserve"> any </w:t>
      </w:r>
      <w:r>
        <w:rPr>
          <w:rFonts w:ascii="Arial" w:hAnsi="Arial" w:cs="Arial"/>
        </w:rPr>
        <w:t>significant results (Figure E10-E11).</w:t>
      </w:r>
    </w:p>
    <w:p w14:paraId="66A9CE8C" w14:textId="7D040BE1" w:rsidR="00774ED8" w:rsidRDefault="00900DB6" w:rsidP="00CF507E">
      <w:pPr>
        <w:tabs>
          <w:tab w:val="left" w:pos="3780"/>
        </w:tabs>
        <w:spacing w:line="360" w:lineRule="auto"/>
        <w:jc w:val="both"/>
        <w:rPr>
          <w:rFonts w:ascii="Arial" w:hAnsi="Arial" w:cs="Arial"/>
          <w:sz w:val="24"/>
          <w:szCs w:val="24"/>
          <w:u w:val="single"/>
        </w:rPr>
      </w:pPr>
      <w:r>
        <w:rPr>
          <w:rFonts w:ascii="Arial" w:hAnsi="Arial" w:cs="Arial"/>
        </w:rPr>
        <w:t xml:space="preserve">Genes were mapped </w:t>
      </w:r>
      <w:r w:rsidR="00281269">
        <w:rPr>
          <w:rFonts w:ascii="Arial" w:hAnsi="Arial" w:cs="Arial"/>
        </w:rPr>
        <w:t>per age group, phenotype</w:t>
      </w:r>
      <w:r w:rsidR="0092772C">
        <w:rPr>
          <w:rFonts w:ascii="Arial" w:hAnsi="Arial" w:cs="Arial"/>
        </w:rPr>
        <w:t>,</w:t>
      </w:r>
      <w:r w:rsidR="00281269">
        <w:rPr>
          <w:rFonts w:ascii="Arial" w:hAnsi="Arial" w:cs="Arial"/>
        </w:rPr>
        <w:t xml:space="preserve"> and model </w:t>
      </w:r>
      <w:r w:rsidR="00860E71">
        <w:rPr>
          <w:rFonts w:ascii="Arial" w:hAnsi="Arial" w:cs="Arial"/>
        </w:rPr>
        <w:t xml:space="preserve">based on position, </w:t>
      </w:r>
      <w:proofErr w:type="spellStart"/>
      <w:r w:rsidR="00860E71">
        <w:rPr>
          <w:rFonts w:ascii="Arial" w:hAnsi="Arial" w:cs="Arial"/>
        </w:rPr>
        <w:t>eQTL</w:t>
      </w:r>
      <w:proofErr w:type="spellEnd"/>
      <w:r w:rsidR="00860E71">
        <w:rPr>
          <w:rFonts w:ascii="Arial" w:hAnsi="Arial" w:cs="Arial"/>
        </w:rPr>
        <w:t xml:space="preserve"> and chromatin interaction</w:t>
      </w:r>
      <w:r w:rsidR="00281269">
        <w:rPr>
          <w:rFonts w:ascii="Arial" w:hAnsi="Arial" w:cs="Arial"/>
        </w:rPr>
        <w:t xml:space="preserve"> </w:t>
      </w:r>
      <w:r w:rsidR="00B43D6E">
        <w:rPr>
          <w:rFonts w:ascii="Arial" w:hAnsi="Arial" w:cs="Arial"/>
        </w:rPr>
        <w:t>(</w:t>
      </w:r>
      <w:r w:rsidR="00281269">
        <w:rPr>
          <w:rFonts w:ascii="Arial" w:hAnsi="Arial" w:cs="Arial"/>
        </w:rPr>
        <w:t xml:space="preserve">Table </w:t>
      </w:r>
      <w:r w:rsidR="00122B5A">
        <w:rPr>
          <w:rFonts w:ascii="Arial" w:hAnsi="Arial" w:cs="Arial"/>
        </w:rPr>
        <w:t>E</w:t>
      </w:r>
      <w:r>
        <w:rPr>
          <w:rFonts w:ascii="Arial" w:hAnsi="Arial" w:cs="Arial"/>
        </w:rPr>
        <w:t>1</w:t>
      </w:r>
      <w:r w:rsidR="003C3448">
        <w:rPr>
          <w:rFonts w:ascii="Arial" w:hAnsi="Arial" w:cs="Arial"/>
        </w:rPr>
        <w:t>3</w:t>
      </w:r>
      <w:r>
        <w:rPr>
          <w:rFonts w:ascii="Arial" w:hAnsi="Arial" w:cs="Arial"/>
        </w:rPr>
        <w:t>-</w:t>
      </w:r>
      <w:r w:rsidR="00122B5A">
        <w:rPr>
          <w:rFonts w:ascii="Arial" w:hAnsi="Arial" w:cs="Arial"/>
        </w:rPr>
        <w:t>E</w:t>
      </w:r>
      <w:r>
        <w:rPr>
          <w:rFonts w:ascii="Arial" w:hAnsi="Arial" w:cs="Arial"/>
        </w:rPr>
        <w:t>2</w:t>
      </w:r>
      <w:r w:rsidR="003C3448">
        <w:rPr>
          <w:rFonts w:ascii="Arial" w:hAnsi="Arial" w:cs="Arial"/>
        </w:rPr>
        <w:t>7</w:t>
      </w:r>
      <w:r w:rsidR="00B43D6E">
        <w:rPr>
          <w:rFonts w:ascii="Arial" w:hAnsi="Arial" w:cs="Arial"/>
        </w:rPr>
        <w:t>)</w:t>
      </w:r>
      <w:r w:rsidR="00530039">
        <w:rPr>
          <w:rFonts w:ascii="Arial" w:hAnsi="Arial" w:cs="Arial"/>
        </w:rPr>
        <w:t xml:space="preserve">. </w:t>
      </w:r>
      <w:r w:rsidR="00974345">
        <w:rPr>
          <w:rFonts w:ascii="Arial" w:hAnsi="Arial" w:cs="Arial"/>
        </w:rPr>
        <w:t>There was no overlap</w:t>
      </w:r>
      <w:r w:rsidR="00571AD6">
        <w:rPr>
          <w:rFonts w:ascii="Arial" w:hAnsi="Arial" w:cs="Arial"/>
        </w:rPr>
        <w:t xml:space="preserve"> of genes across the phenotypes for </w:t>
      </w:r>
      <w:r w:rsidR="00543B71">
        <w:rPr>
          <w:rFonts w:ascii="Arial" w:hAnsi="Arial" w:cs="Arial"/>
        </w:rPr>
        <w:t xml:space="preserve">adults </w:t>
      </w:r>
      <w:r w:rsidR="00463F9D">
        <w:rPr>
          <w:rFonts w:ascii="Arial" w:hAnsi="Arial" w:cs="Arial"/>
        </w:rPr>
        <w:t>within</w:t>
      </w:r>
      <w:r w:rsidR="00543B71">
        <w:rPr>
          <w:rFonts w:ascii="Arial" w:hAnsi="Arial" w:cs="Arial"/>
        </w:rPr>
        <w:t xml:space="preserve"> </w:t>
      </w:r>
      <w:r w:rsidR="00727A02">
        <w:rPr>
          <w:rFonts w:ascii="Arial" w:hAnsi="Arial" w:cs="Arial"/>
        </w:rPr>
        <w:t xml:space="preserve">the </w:t>
      </w:r>
      <w:r w:rsidR="00060333">
        <w:rPr>
          <w:rFonts w:ascii="Arial" w:hAnsi="Arial" w:cs="Arial"/>
        </w:rPr>
        <w:t>main</w:t>
      </w:r>
      <w:r w:rsidR="00543B71">
        <w:rPr>
          <w:rFonts w:ascii="Arial" w:hAnsi="Arial" w:cs="Arial"/>
        </w:rPr>
        <w:t xml:space="preserve"> and hay fever</w:t>
      </w:r>
      <w:r w:rsidR="000E41B9">
        <w:rPr>
          <w:rFonts w:ascii="Arial" w:hAnsi="Arial" w:cs="Arial"/>
        </w:rPr>
        <w:t>-</w:t>
      </w:r>
      <w:r w:rsidR="00543B71">
        <w:rPr>
          <w:rFonts w:ascii="Arial" w:hAnsi="Arial" w:cs="Arial"/>
        </w:rPr>
        <w:t>adjusted models</w:t>
      </w:r>
      <w:r w:rsidR="004A444C">
        <w:rPr>
          <w:rFonts w:ascii="Arial" w:hAnsi="Arial" w:cs="Arial"/>
        </w:rPr>
        <w:t xml:space="preserve"> (</w:t>
      </w:r>
      <w:r w:rsidR="00F9122B">
        <w:rPr>
          <w:rFonts w:ascii="Arial" w:hAnsi="Arial" w:cs="Arial"/>
        </w:rPr>
        <w:t>Figure</w:t>
      </w:r>
      <w:r w:rsidR="0010593F">
        <w:rPr>
          <w:rFonts w:ascii="Arial" w:hAnsi="Arial" w:cs="Arial"/>
        </w:rPr>
        <w:t xml:space="preserve"> </w:t>
      </w:r>
      <w:r w:rsidR="00F9122B">
        <w:rPr>
          <w:rFonts w:ascii="Arial" w:hAnsi="Arial" w:cs="Arial"/>
        </w:rPr>
        <w:t>E</w:t>
      </w:r>
      <w:r w:rsidR="00754555">
        <w:rPr>
          <w:rFonts w:ascii="Arial" w:hAnsi="Arial" w:cs="Arial"/>
        </w:rPr>
        <w:t>1</w:t>
      </w:r>
      <w:r w:rsidR="0008168F">
        <w:rPr>
          <w:rFonts w:ascii="Arial" w:hAnsi="Arial" w:cs="Arial"/>
        </w:rPr>
        <w:t>2</w:t>
      </w:r>
      <w:r w:rsidR="0010593F">
        <w:rPr>
          <w:rFonts w:ascii="Arial" w:hAnsi="Arial" w:cs="Arial"/>
        </w:rPr>
        <w:t xml:space="preserve"> C</w:t>
      </w:r>
      <w:r w:rsidR="00417A65">
        <w:rPr>
          <w:rFonts w:ascii="Arial" w:hAnsi="Arial" w:cs="Arial"/>
        </w:rPr>
        <w:t>-</w:t>
      </w:r>
      <w:r w:rsidR="0010593F">
        <w:rPr>
          <w:rFonts w:ascii="Arial" w:hAnsi="Arial" w:cs="Arial"/>
        </w:rPr>
        <w:t>D)</w:t>
      </w:r>
      <w:r w:rsidR="00543B71">
        <w:rPr>
          <w:rFonts w:ascii="Arial" w:hAnsi="Arial" w:cs="Arial"/>
        </w:rPr>
        <w:t>.</w:t>
      </w:r>
      <w:r w:rsidR="004A444C">
        <w:rPr>
          <w:rFonts w:ascii="Arial" w:hAnsi="Arial" w:cs="Arial"/>
        </w:rPr>
        <w:t xml:space="preserve"> In children, there were two overlapp</w:t>
      </w:r>
      <w:r w:rsidR="00670E3B">
        <w:rPr>
          <w:rFonts w:ascii="Arial" w:hAnsi="Arial" w:cs="Arial"/>
        </w:rPr>
        <w:t>ing</w:t>
      </w:r>
      <w:r w:rsidR="004A444C">
        <w:rPr>
          <w:rFonts w:ascii="Arial" w:hAnsi="Arial" w:cs="Arial"/>
        </w:rPr>
        <w:t xml:space="preserve"> genes in the hay fever</w:t>
      </w:r>
      <w:r w:rsidR="000E41B9">
        <w:rPr>
          <w:rFonts w:ascii="Arial" w:hAnsi="Arial" w:cs="Arial"/>
        </w:rPr>
        <w:t>-</w:t>
      </w:r>
      <w:r w:rsidR="004A444C">
        <w:rPr>
          <w:rFonts w:ascii="Arial" w:hAnsi="Arial" w:cs="Arial"/>
        </w:rPr>
        <w:t>adjusted meta-analyses</w:t>
      </w:r>
      <w:r w:rsidR="0010593F">
        <w:rPr>
          <w:rFonts w:ascii="Arial" w:hAnsi="Arial" w:cs="Arial"/>
        </w:rPr>
        <w:t xml:space="preserve"> (</w:t>
      </w:r>
      <w:r w:rsidR="00F9122B">
        <w:rPr>
          <w:rFonts w:ascii="Arial" w:hAnsi="Arial" w:cs="Arial"/>
        </w:rPr>
        <w:t>Figure</w:t>
      </w:r>
      <w:r w:rsidR="0010593F">
        <w:rPr>
          <w:rFonts w:ascii="Arial" w:hAnsi="Arial" w:cs="Arial"/>
        </w:rPr>
        <w:t xml:space="preserve"> </w:t>
      </w:r>
      <w:r w:rsidR="00F9122B">
        <w:rPr>
          <w:rFonts w:ascii="Arial" w:hAnsi="Arial" w:cs="Arial"/>
        </w:rPr>
        <w:t>E</w:t>
      </w:r>
      <w:r w:rsidR="00754555">
        <w:rPr>
          <w:rFonts w:ascii="Arial" w:hAnsi="Arial" w:cs="Arial"/>
        </w:rPr>
        <w:t>1</w:t>
      </w:r>
      <w:r w:rsidR="0008168F">
        <w:rPr>
          <w:rFonts w:ascii="Arial" w:hAnsi="Arial" w:cs="Arial"/>
        </w:rPr>
        <w:t>2</w:t>
      </w:r>
      <w:r w:rsidR="0010593F">
        <w:rPr>
          <w:rFonts w:ascii="Arial" w:hAnsi="Arial" w:cs="Arial"/>
        </w:rPr>
        <w:t xml:space="preserve"> B)</w:t>
      </w:r>
      <w:r w:rsidR="004A444C">
        <w:rPr>
          <w:rFonts w:ascii="Arial" w:hAnsi="Arial" w:cs="Arial"/>
        </w:rPr>
        <w:t>.</w:t>
      </w:r>
      <w:r w:rsidR="00F46761">
        <w:rPr>
          <w:rFonts w:ascii="Arial" w:hAnsi="Arial" w:cs="Arial"/>
        </w:rPr>
        <w:t xml:space="preserve"> </w:t>
      </w:r>
      <w:r w:rsidR="00A64302">
        <w:rPr>
          <w:rFonts w:ascii="Arial" w:hAnsi="Arial" w:cs="Arial"/>
        </w:rPr>
        <w:t>Both</w:t>
      </w:r>
      <w:r w:rsidR="00F46761">
        <w:rPr>
          <w:rFonts w:ascii="Arial" w:hAnsi="Arial" w:cs="Arial"/>
        </w:rPr>
        <w:t xml:space="preserve"> genes</w:t>
      </w:r>
      <w:r w:rsidR="00A64302">
        <w:rPr>
          <w:rFonts w:ascii="Arial" w:hAnsi="Arial" w:cs="Arial"/>
        </w:rPr>
        <w:t>,</w:t>
      </w:r>
      <w:r w:rsidR="00F46761">
        <w:rPr>
          <w:rFonts w:ascii="Arial" w:hAnsi="Arial" w:cs="Arial"/>
        </w:rPr>
        <w:t xml:space="preserve"> </w:t>
      </w:r>
      <w:r w:rsidR="00A30716" w:rsidRPr="00046020">
        <w:rPr>
          <w:rFonts w:ascii="Arial" w:hAnsi="Arial" w:cs="Arial"/>
          <w:i/>
          <w:iCs/>
        </w:rPr>
        <w:t>EOGT</w:t>
      </w:r>
      <w:r w:rsidR="00A30716">
        <w:rPr>
          <w:rFonts w:ascii="Arial" w:hAnsi="Arial" w:cs="Arial"/>
        </w:rPr>
        <w:t xml:space="preserve"> and </w:t>
      </w:r>
      <w:r w:rsidR="00A30716" w:rsidRPr="00046020">
        <w:rPr>
          <w:rFonts w:ascii="Arial" w:hAnsi="Arial" w:cs="Arial"/>
          <w:i/>
          <w:iCs/>
        </w:rPr>
        <w:t>FAM19A1</w:t>
      </w:r>
      <w:r w:rsidR="0092772C">
        <w:rPr>
          <w:rFonts w:ascii="Arial" w:hAnsi="Arial" w:cs="Arial"/>
          <w:i/>
          <w:iCs/>
        </w:rPr>
        <w:t>,</w:t>
      </w:r>
      <w:r w:rsidR="00A30716">
        <w:rPr>
          <w:rFonts w:ascii="Arial" w:hAnsi="Arial" w:cs="Arial"/>
        </w:rPr>
        <w:t xml:space="preserve"> were mapped </w:t>
      </w:r>
      <w:r w:rsidR="00B26A21">
        <w:rPr>
          <w:rFonts w:ascii="Arial" w:hAnsi="Arial" w:cs="Arial"/>
        </w:rPr>
        <w:t xml:space="preserve">by chromatin interaction </w:t>
      </w:r>
      <w:r w:rsidR="00A30716">
        <w:rPr>
          <w:rFonts w:ascii="Arial" w:hAnsi="Arial" w:cs="Arial"/>
        </w:rPr>
        <w:t>in the self-r</w:t>
      </w:r>
      <w:r w:rsidR="00E1735A">
        <w:rPr>
          <w:rFonts w:ascii="Arial" w:hAnsi="Arial" w:cs="Arial"/>
        </w:rPr>
        <w:t xml:space="preserve">eported and doctors-diagnosed plus </w:t>
      </w:r>
      <w:r w:rsidR="005C73DA">
        <w:rPr>
          <w:rFonts w:ascii="Arial" w:hAnsi="Arial" w:cs="Arial"/>
        </w:rPr>
        <w:t xml:space="preserve">food-specific </w:t>
      </w:r>
      <w:r w:rsidR="00E1735A">
        <w:rPr>
          <w:rFonts w:ascii="Arial" w:hAnsi="Arial" w:cs="Arial"/>
        </w:rPr>
        <w:t>sensitization phenotype</w:t>
      </w:r>
      <w:r w:rsidR="00A64302">
        <w:rPr>
          <w:rFonts w:ascii="Arial" w:hAnsi="Arial" w:cs="Arial"/>
        </w:rPr>
        <w:t xml:space="preserve"> and</w:t>
      </w:r>
      <w:r w:rsidR="00E01229">
        <w:rPr>
          <w:rFonts w:ascii="Arial" w:hAnsi="Arial" w:cs="Arial"/>
        </w:rPr>
        <w:t xml:space="preserve"> are protein</w:t>
      </w:r>
      <w:r w:rsidR="000E41B9">
        <w:rPr>
          <w:rFonts w:ascii="Arial" w:hAnsi="Arial" w:cs="Arial"/>
        </w:rPr>
        <w:t>-</w:t>
      </w:r>
      <w:r w:rsidR="00E01229">
        <w:rPr>
          <w:rFonts w:ascii="Arial" w:hAnsi="Arial" w:cs="Arial"/>
        </w:rPr>
        <w:t>coding</w:t>
      </w:r>
      <w:r w:rsidR="00986C26">
        <w:rPr>
          <w:rFonts w:ascii="Arial" w:hAnsi="Arial" w:cs="Arial"/>
        </w:rPr>
        <w:t xml:space="preserve"> </w:t>
      </w:r>
      <w:r w:rsidR="008A2743">
        <w:rPr>
          <w:rFonts w:ascii="Arial" w:hAnsi="Arial" w:cs="Arial"/>
        </w:rPr>
        <w:t xml:space="preserve">genes </w:t>
      </w:r>
      <w:r w:rsidR="00986C26">
        <w:rPr>
          <w:rFonts w:ascii="Arial" w:hAnsi="Arial" w:cs="Arial"/>
        </w:rPr>
        <w:t>located on chromosome 3</w:t>
      </w:r>
      <w:r w:rsidR="00A64302">
        <w:rPr>
          <w:rFonts w:ascii="Arial" w:hAnsi="Arial" w:cs="Arial"/>
        </w:rPr>
        <w:t xml:space="preserve">. </w:t>
      </w:r>
      <w:r w:rsidR="00BD6A1F" w:rsidRPr="00046020">
        <w:rPr>
          <w:rFonts w:ascii="Arial" w:hAnsi="Arial" w:cs="Arial"/>
          <w:i/>
          <w:iCs/>
        </w:rPr>
        <w:t>FAM19A1</w:t>
      </w:r>
      <w:r w:rsidR="00BD6A1F">
        <w:rPr>
          <w:rFonts w:ascii="Arial" w:hAnsi="Arial" w:cs="Arial"/>
        </w:rPr>
        <w:t xml:space="preserve"> has</w:t>
      </w:r>
      <w:r w:rsidR="00B86699">
        <w:rPr>
          <w:rFonts w:ascii="Arial" w:hAnsi="Arial" w:cs="Arial"/>
        </w:rPr>
        <w:t xml:space="preserve"> a probability of being loss-of-function</w:t>
      </w:r>
      <w:r w:rsidR="00F16921">
        <w:rPr>
          <w:rFonts w:ascii="Arial" w:hAnsi="Arial" w:cs="Arial"/>
        </w:rPr>
        <w:t xml:space="preserve"> (</w:t>
      </w:r>
      <w:proofErr w:type="spellStart"/>
      <w:r w:rsidR="00F16921">
        <w:rPr>
          <w:rFonts w:ascii="Arial" w:hAnsi="Arial" w:cs="Arial"/>
        </w:rPr>
        <w:t>LoF</w:t>
      </w:r>
      <w:proofErr w:type="spellEnd"/>
      <w:r w:rsidR="00F16921">
        <w:rPr>
          <w:rFonts w:ascii="Arial" w:hAnsi="Arial" w:cs="Arial"/>
        </w:rPr>
        <w:t>)</w:t>
      </w:r>
      <w:r w:rsidR="00B86699">
        <w:rPr>
          <w:rFonts w:ascii="Arial" w:hAnsi="Arial" w:cs="Arial"/>
        </w:rPr>
        <w:t xml:space="preserve"> intolerant (</w:t>
      </w:r>
      <w:proofErr w:type="spellStart"/>
      <w:r w:rsidR="00B86699">
        <w:rPr>
          <w:rFonts w:ascii="Arial" w:hAnsi="Arial" w:cs="Arial"/>
        </w:rPr>
        <w:t>pLI</w:t>
      </w:r>
      <w:proofErr w:type="spellEnd"/>
      <w:r w:rsidR="00B86699">
        <w:rPr>
          <w:rFonts w:ascii="Arial" w:hAnsi="Arial" w:cs="Arial"/>
        </w:rPr>
        <w:t xml:space="preserve">) score </w:t>
      </w:r>
      <w:r w:rsidR="002511FA">
        <w:rPr>
          <w:rFonts w:ascii="Arial" w:hAnsi="Arial" w:cs="Arial"/>
        </w:rPr>
        <w:t>of 0.86</w:t>
      </w:r>
      <w:r w:rsidR="00057CB4">
        <w:rPr>
          <w:rFonts w:ascii="Arial" w:hAnsi="Arial" w:cs="Arial"/>
        </w:rPr>
        <w:t xml:space="preserve"> which </w:t>
      </w:r>
      <w:r w:rsidR="00F52826">
        <w:rPr>
          <w:rFonts w:ascii="Arial" w:hAnsi="Arial" w:cs="Arial"/>
        </w:rPr>
        <w:t xml:space="preserve">is </w:t>
      </w:r>
      <w:r w:rsidR="001F0179">
        <w:rPr>
          <w:rFonts w:ascii="Arial" w:hAnsi="Arial" w:cs="Arial"/>
        </w:rPr>
        <w:t xml:space="preserve">close to the </w:t>
      </w:r>
      <w:proofErr w:type="spellStart"/>
      <w:r w:rsidR="001F0179">
        <w:rPr>
          <w:rFonts w:ascii="Arial" w:hAnsi="Arial" w:cs="Arial"/>
        </w:rPr>
        <w:t>LoF</w:t>
      </w:r>
      <w:proofErr w:type="spellEnd"/>
      <w:r w:rsidR="001F0179">
        <w:rPr>
          <w:rFonts w:ascii="Arial" w:hAnsi="Arial" w:cs="Arial"/>
        </w:rPr>
        <w:t xml:space="preserve"> intoleran</w:t>
      </w:r>
      <w:r w:rsidR="00986C26">
        <w:rPr>
          <w:rFonts w:ascii="Arial" w:hAnsi="Arial" w:cs="Arial"/>
        </w:rPr>
        <w:t>ce</w:t>
      </w:r>
      <w:r w:rsidR="001F0179">
        <w:rPr>
          <w:rFonts w:ascii="Arial" w:hAnsi="Arial" w:cs="Arial"/>
        </w:rPr>
        <w:t xml:space="preserve"> threshold of 0.9</w:t>
      </w:r>
      <w:r w:rsidR="004D6582">
        <w:rPr>
          <w:rFonts w:ascii="Arial" w:hAnsi="Arial" w:cs="Arial"/>
        </w:rPr>
        <w:t xml:space="preserve"> </w:t>
      </w:r>
      <w:r w:rsidR="004D6582">
        <w:rPr>
          <w:rFonts w:ascii="Arial" w:hAnsi="Arial" w:cs="Arial"/>
        </w:rPr>
        <w:fldChar w:fldCharType="begin">
          <w:fldData xml:space="preserve">PEVuZE5vdGU+PENpdGU+PEF1dGhvcj5MZWs8L0F1dGhvcj48WWVhcj4yMDE2PC9ZZWFyPjxSZWNO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MZWs8L0F1dGhvcj48WWVhcj4yMDE2PC9ZZWFyPjxSZWNO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4D6582">
        <w:rPr>
          <w:rFonts w:ascii="Arial" w:hAnsi="Arial" w:cs="Arial"/>
        </w:rPr>
      </w:r>
      <w:r w:rsidR="004D6582">
        <w:rPr>
          <w:rFonts w:ascii="Arial" w:hAnsi="Arial" w:cs="Arial"/>
        </w:rPr>
        <w:fldChar w:fldCharType="separate"/>
      </w:r>
      <w:r w:rsidR="00FB1DED">
        <w:rPr>
          <w:rFonts w:ascii="Arial" w:hAnsi="Arial" w:cs="Arial"/>
          <w:noProof/>
        </w:rPr>
        <w:t>(39)</w:t>
      </w:r>
      <w:r w:rsidR="004D6582">
        <w:rPr>
          <w:rFonts w:ascii="Arial" w:hAnsi="Arial" w:cs="Arial"/>
        </w:rPr>
        <w:fldChar w:fldCharType="end"/>
      </w:r>
      <w:r w:rsidR="001F0179">
        <w:rPr>
          <w:rFonts w:ascii="Arial" w:hAnsi="Arial" w:cs="Arial"/>
        </w:rPr>
        <w:t>.</w:t>
      </w:r>
      <w:r w:rsidR="00F16921">
        <w:rPr>
          <w:rFonts w:ascii="Arial" w:hAnsi="Arial" w:cs="Arial"/>
        </w:rPr>
        <w:t xml:space="preserve"> </w:t>
      </w:r>
      <w:r w:rsidR="003042C7">
        <w:rPr>
          <w:rFonts w:ascii="Arial" w:hAnsi="Arial" w:cs="Arial"/>
        </w:rPr>
        <w:lastRenderedPageBreak/>
        <w:t>Annotation of functional consequences of all variants in LD with the lead SNPs (r</w:t>
      </w:r>
      <w:r w:rsidR="003042C7" w:rsidRPr="00614759">
        <w:rPr>
          <w:rFonts w:ascii="Arial" w:hAnsi="Arial" w:cs="Arial"/>
          <w:vertAlign w:val="superscript"/>
        </w:rPr>
        <w:t>2</w:t>
      </w:r>
      <w:r w:rsidR="003042C7">
        <w:rPr>
          <w:rFonts w:ascii="Arial" w:hAnsi="Arial" w:cs="Arial"/>
        </w:rPr>
        <w:t xml:space="preserve">&gt;0.6) demonstrated that these were mostly located in intronic and intergenic regions. </w:t>
      </w:r>
    </w:p>
    <w:p w14:paraId="18434EB4" w14:textId="66BF4FBC" w:rsidR="00FF2ADC" w:rsidRPr="00046020" w:rsidRDefault="00170EBD" w:rsidP="00046020">
      <w:pPr>
        <w:rPr>
          <w:rFonts w:ascii="Arial" w:hAnsi="Arial" w:cs="Arial"/>
          <w:sz w:val="24"/>
          <w:szCs w:val="24"/>
          <w:u w:val="single"/>
        </w:rPr>
      </w:pPr>
      <w:r>
        <w:rPr>
          <w:rFonts w:ascii="Arial" w:hAnsi="Arial" w:cs="Arial"/>
          <w:sz w:val="24"/>
          <w:szCs w:val="24"/>
          <w:u w:val="single"/>
        </w:rPr>
        <w:br w:type="page"/>
      </w:r>
      <w:r w:rsidR="00FF2ADC" w:rsidRPr="00046020">
        <w:rPr>
          <w:rFonts w:ascii="Arial" w:hAnsi="Arial" w:cs="Arial"/>
          <w:sz w:val="24"/>
          <w:szCs w:val="24"/>
          <w:u w:val="single"/>
        </w:rPr>
        <w:lastRenderedPageBreak/>
        <w:t>Discussion</w:t>
      </w:r>
    </w:p>
    <w:p w14:paraId="61435990" w14:textId="52206B2A" w:rsidR="007735B0" w:rsidRDefault="417C870A" w:rsidP="00C71A40">
      <w:pPr>
        <w:spacing w:line="360" w:lineRule="auto"/>
        <w:jc w:val="both"/>
        <w:rPr>
          <w:rFonts w:ascii="Arial" w:hAnsi="Arial" w:cs="Arial"/>
        </w:rPr>
      </w:pPr>
      <w:r w:rsidRPr="002375B3">
        <w:rPr>
          <w:rFonts w:ascii="Arial" w:hAnsi="Arial" w:cs="Arial"/>
        </w:rPr>
        <w:t xml:space="preserve">In this </w:t>
      </w:r>
      <w:r w:rsidR="343456BD">
        <w:rPr>
          <w:rFonts w:ascii="Arial" w:hAnsi="Arial" w:cs="Arial"/>
        </w:rPr>
        <w:t>GWAS meta-analysis</w:t>
      </w:r>
      <w:r w:rsidR="298FCE5B">
        <w:rPr>
          <w:rFonts w:ascii="Arial" w:hAnsi="Arial" w:cs="Arial"/>
        </w:rPr>
        <w:t xml:space="preserve"> o</w:t>
      </w:r>
      <w:r w:rsidR="3D8D2EAB">
        <w:rPr>
          <w:rFonts w:ascii="Arial" w:hAnsi="Arial" w:cs="Arial"/>
        </w:rPr>
        <w:t>f</w:t>
      </w:r>
      <w:r w:rsidR="298FCE5B">
        <w:rPr>
          <w:rFonts w:ascii="Arial" w:hAnsi="Arial" w:cs="Arial"/>
        </w:rPr>
        <w:t xml:space="preserve"> food allergy and food-specific </w:t>
      </w:r>
      <w:r w:rsidR="6844C1BB">
        <w:rPr>
          <w:rFonts w:ascii="Arial" w:hAnsi="Arial" w:cs="Arial"/>
        </w:rPr>
        <w:t xml:space="preserve">sensitization, </w:t>
      </w:r>
      <w:r w:rsidRPr="002375B3">
        <w:rPr>
          <w:rFonts w:ascii="Arial" w:hAnsi="Arial" w:cs="Arial"/>
        </w:rPr>
        <w:t xml:space="preserve">the genetic </w:t>
      </w:r>
      <w:r w:rsidR="25464300">
        <w:rPr>
          <w:rFonts w:ascii="Arial" w:hAnsi="Arial" w:cs="Arial"/>
        </w:rPr>
        <w:t>architecture</w:t>
      </w:r>
      <w:r w:rsidR="25464300" w:rsidRPr="002375B3">
        <w:rPr>
          <w:rFonts w:ascii="Arial" w:hAnsi="Arial" w:cs="Arial"/>
        </w:rPr>
        <w:t xml:space="preserve"> </w:t>
      </w:r>
      <w:r w:rsidRPr="002375B3">
        <w:rPr>
          <w:rFonts w:ascii="Arial" w:hAnsi="Arial" w:cs="Arial"/>
        </w:rPr>
        <w:t xml:space="preserve">of </w:t>
      </w:r>
      <w:r w:rsidR="25464300">
        <w:rPr>
          <w:rFonts w:ascii="Arial" w:hAnsi="Arial" w:cs="Arial"/>
        </w:rPr>
        <w:t>various</w:t>
      </w:r>
      <w:r w:rsidR="27A911ED">
        <w:rPr>
          <w:rFonts w:ascii="Arial" w:hAnsi="Arial" w:cs="Arial"/>
        </w:rPr>
        <w:t xml:space="preserve"> FA</w:t>
      </w:r>
      <w:r w:rsidRPr="002375B3">
        <w:rPr>
          <w:rFonts w:ascii="Arial" w:hAnsi="Arial" w:cs="Arial"/>
        </w:rPr>
        <w:t xml:space="preserve"> phenotype</w:t>
      </w:r>
      <w:r w:rsidR="25464300">
        <w:rPr>
          <w:rFonts w:ascii="Arial" w:hAnsi="Arial" w:cs="Arial"/>
        </w:rPr>
        <w:t xml:space="preserve"> definitions</w:t>
      </w:r>
      <w:r w:rsidR="6844C1BB">
        <w:rPr>
          <w:rFonts w:ascii="Arial" w:hAnsi="Arial" w:cs="Arial"/>
        </w:rPr>
        <w:t xml:space="preserve"> </w:t>
      </w:r>
      <w:r w:rsidR="4EC4FA36">
        <w:rPr>
          <w:rFonts w:ascii="Arial" w:hAnsi="Arial" w:cs="Arial"/>
        </w:rPr>
        <w:t>was</w:t>
      </w:r>
      <w:r w:rsidR="6844C1BB">
        <w:rPr>
          <w:rFonts w:ascii="Arial" w:hAnsi="Arial" w:cs="Arial"/>
        </w:rPr>
        <w:t xml:space="preserve"> explored</w:t>
      </w:r>
      <w:r w:rsidRPr="002375B3">
        <w:rPr>
          <w:rFonts w:ascii="Arial" w:hAnsi="Arial" w:cs="Arial"/>
        </w:rPr>
        <w:t xml:space="preserve"> in </w:t>
      </w:r>
      <w:r w:rsidR="298FCE5B">
        <w:rPr>
          <w:rFonts w:ascii="Arial" w:hAnsi="Arial" w:cs="Arial"/>
        </w:rPr>
        <w:t>up to</w:t>
      </w:r>
      <w:r w:rsidR="5883B698">
        <w:rPr>
          <w:rFonts w:ascii="Arial" w:hAnsi="Arial" w:cs="Arial"/>
        </w:rPr>
        <w:t xml:space="preserve"> </w:t>
      </w:r>
      <w:r w:rsidR="5883B698" w:rsidRPr="006C0DEC">
        <w:rPr>
          <w:rFonts w:ascii="Arial" w:hAnsi="Arial" w:cs="Arial"/>
        </w:rPr>
        <w:t xml:space="preserve">14,234 </w:t>
      </w:r>
      <w:r w:rsidRPr="006C0DEC">
        <w:rPr>
          <w:rFonts w:ascii="Arial" w:hAnsi="Arial" w:cs="Arial"/>
        </w:rPr>
        <w:t>children and</w:t>
      </w:r>
      <w:r w:rsidR="5883B698" w:rsidRPr="006C0DEC">
        <w:rPr>
          <w:rFonts w:ascii="Arial" w:hAnsi="Arial" w:cs="Arial"/>
        </w:rPr>
        <w:t xml:space="preserve"> 229,426</w:t>
      </w:r>
      <w:r w:rsidR="5883B698">
        <w:rPr>
          <w:rFonts w:ascii="Arial" w:hAnsi="Arial" w:cs="Arial"/>
        </w:rPr>
        <w:t xml:space="preserve"> </w:t>
      </w:r>
      <w:r w:rsidRPr="002375B3">
        <w:rPr>
          <w:rFonts w:ascii="Arial" w:hAnsi="Arial" w:cs="Arial"/>
        </w:rPr>
        <w:t xml:space="preserve">adults. </w:t>
      </w:r>
      <w:r w:rsidR="6844C1BB">
        <w:rPr>
          <w:rFonts w:ascii="Arial" w:hAnsi="Arial" w:cs="Arial"/>
        </w:rPr>
        <w:t>Thirty-seven</w:t>
      </w:r>
      <w:r w:rsidRPr="002375B3">
        <w:rPr>
          <w:rFonts w:ascii="Arial" w:hAnsi="Arial" w:cs="Arial"/>
        </w:rPr>
        <w:t xml:space="preserve"> loci that were </w:t>
      </w:r>
      <w:r w:rsidR="6844C1BB">
        <w:rPr>
          <w:rFonts w:ascii="Arial" w:hAnsi="Arial" w:cs="Arial"/>
        </w:rPr>
        <w:t xml:space="preserve">identified </w:t>
      </w:r>
      <w:r w:rsidRPr="002375B3">
        <w:rPr>
          <w:rFonts w:ascii="Arial" w:hAnsi="Arial" w:cs="Arial"/>
        </w:rPr>
        <w:t>suggestively linked t</w:t>
      </w:r>
      <w:r w:rsidR="78E057D3">
        <w:rPr>
          <w:rFonts w:ascii="Arial" w:hAnsi="Arial" w:cs="Arial"/>
        </w:rPr>
        <w:t xml:space="preserve">o at least one </w:t>
      </w:r>
      <w:r w:rsidR="6A6E7800">
        <w:rPr>
          <w:rFonts w:ascii="Arial" w:hAnsi="Arial" w:cs="Arial"/>
        </w:rPr>
        <w:t>FA</w:t>
      </w:r>
      <w:r w:rsidRPr="002375B3">
        <w:rPr>
          <w:rFonts w:ascii="Arial" w:hAnsi="Arial" w:cs="Arial"/>
        </w:rPr>
        <w:t xml:space="preserve"> phenotype</w:t>
      </w:r>
      <w:r w:rsidR="298FCE5B">
        <w:rPr>
          <w:rFonts w:ascii="Arial" w:hAnsi="Arial" w:cs="Arial"/>
        </w:rPr>
        <w:t>.</w:t>
      </w:r>
      <w:r w:rsidR="298FCE5B" w:rsidRPr="002375B3">
        <w:rPr>
          <w:rFonts w:ascii="Arial" w:hAnsi="Arial" w:cs="Arial"/>
        </w:rPr>
        <w:t xml:space="preserve"> </w:t>
      </w:r>
      <w:r w:rsidR="6844C1BB">
        <w:rPr>
          <w:rFonts w:ascii="Arial" w:hAnsi="Arial" w:cs="Arial"/>
        </w:rPr>
        <w:t>Variants in t</w:t>
      </w:r>
      <w:r w:rsidR="7695228F">
        <w:rPr>
          <w:rFonts w:ascii="Arial" w:hAnsi="Arial" w:cs="Arial"/>
        </w:rPr>
        <w:t>wo</w:t>
      </w:r>
      <w:r w:rsidR="7695228F" w:rsidRPr="002375B3">
        <w:rPr>
          <w:rFonts w:ascii="Arial" w:hAnsi="Arial" w:cs="Arial"/>
        </w:rPr>
        <w:t xml:space="preserve"> </w:t>
      </w:r>
      <w:r w:rsidRPr="002375B3">
        <w:rPr>
          <w:rFonts w:ascii="Arial" w:hAnsi="Arial" w:cs="Arial"/>
        </w:rPr>
        <w:t>loci</w:t>
      </w:r>
      <w:r w:rsidR="6844C1BB">
        <w:rPr>
          <w:rFonts w:ascii="Arial" w:hAnsi="Arial" w:cs="Arial"/>
        </w:rPr>
        <w:t>,</w:t>
      </w:r>
      <w:r w:rsidRPr="002375B3">
        <w:rPr>
          <w:rFonts w:ascii="Arial" w:hAnsi="Arial" w:cs="Arial"/>
        </w:rPr>
        <w:t xml:space="preserve"> </w:t>
      </w:r>
      <w:r w:rsidR="298FCE5B">
        <w:rPr>
          <w:rFonts w:ascii="Arial" w:hAnsi="Arial" w:cs="Arial"/>
        </w:rPr>
        <w:t xml:space="preserve">located at </w:t>
      </w:r>
      <w:r w:rsidR="298FCE5B" w:rsidRPr="55CBA23D">
        <w:rPr>
          <w:rFonts w:ascii="Arial" w:hAnsi="Arial" w:cs="Arial"/>
          <w:i/>
          <w:iCs/>
        </w:rPr>
        <w:t>FGL1</w:t>
      </w:r>
      <w:r w:rsidR="298FCE5B" w:rsidRPr="00975852">
        <w:rPr>
          <w:rFonts w:ascii="Arial" w:hAnsi="Arial" w:cs="Arial"/>
        </w:rPr>
        <w:t xml:space="preserve"> and </w:t>
      </w:r>
      <w:r w:rsidR="298FCE5B" w:rsidRPr="55CBA23D">
        <w:rPr>
          <w:rFonts w:ascii="Arial" w:hAnsi="Arial" w:cs="Arial"/>
          <w:i/>
          <w:iCs/>
        </w:rPr>
        <w:t>AKAP6</w:t>
      </w:r>
      <w:r w:rsidR="27A911ED" w:rsidRPr="55CBA23D">
        <w:rPr>
          <w:rFonts w:ascii="Arial" w:hAnsi="Arial" w:cs="Arial"/>
          <w:i/>
          <w:iCs/>
        </w:rPr>
        <w:t>-</w:t>
      </w:r>
      <w:r w:rsidR="298FCE5B" w:rsidRPr="55CBA23D">
        <w:rPr>
          <w:rFonts w:ascii="Arial" w:hAnsi="Arial" w:cs="Arial"/>
          <w:i/>
          <w:iCs/>
        </w:rPr>
        <w:t>NPAS3</w:t>
      </w:r>
      <w:r w:rsidR="6844C1BB" w:rsidRPr="00AC52CE">
        <w:rPr>
          <w:rFonts w:ascii="Arial" w:hAnsi="Arial" w:cs="Arial"/>
        </w:rPr>
        <w:t>,</w:t>
      </w:r>
      <w:r w:rsidR="298FCE5B">
        <w:rPr>
          <w:rFonts w:ascii="Arial" w:hAnsi="Arial" w:cs="Arial"/>
        </w:rPr>
        <w:t xml:space="preserve"> </w:t>
      </w:r>
      <w:r w:rsidR="298FCE5B" w:rsidRPr="002375B3">
        <w:rPr>
          <w:rFonts w:ascii="Arial" w:hAnsi="Arial" w:cs="Arial"/>
        </w:rPr>
        <w:t>reach</w:t>
      </w:r>
      <w:r w:rsidR="298FCE5B">
        <w:rPr>
          <w:rFonts w:ascii="Arial" w:hAnsi="Arial" w:cs="Arial"/>
        </w:rPr>
        <w:t>ed</w:t>
      </w:r>
      <w:r w:rsidR="298FCE5B" w:rsidRPr="002375B3">
        <w:rPr>
          <w:rFonts w:ascii="Arial" w:hAnsi="Arial" w:cs="Arial"/>
        </w:rPr>
        <w:t xml:space="preserve"> </w:t>
      </w:r>
      <w:r w:rsidRPr="002375B3">
        <w:rPr>
          <w:rFonts w:ascii="Arial" w:hAnsi="Arial" w:cs="Arial"/>
        </w:rPr>
        <w:t xml:space="preserve">genome-wide significance </w:t>
      </w:r>
      <w:r w:rsidR="55260BB6">
        <w:rPr>
          <w:rFonts w:ascii="Arial" w:hAnsi="Arial" w:cs="Arial"/>
        </w:rPr>
        <w:t xml:space="preserve">in </w:t>
      </w:r>
      <w:r w:rsidR="4615EE9A">
        <w:rPr>
          <w:rFonts w:ascii="Arial" w:hAnsi="Arial" w:cs="Arial"/>
        </w:rPr>
        <w:t>the</w:t>
      </w:r>
      <w:r w:rsidRPr="002375B3">
        <w:rPr>
          <w:rFonts w:ascii="Arial" w:hAnsi="Arial" w:cs="Arial"/>
        </w:rPr>
        <w:t xml:space="preserve"> </w:t>
      </w:r>
      <w:r w:rsidR="3A210672">
        <w:rPr>
          <w:rFonts w:ascii="Arial" w:hAnsi="Arial" w:cs="Arial"/>
        </w:rPr>
        <w:t xml:space="preserve">doctors-diagnosed </w:t>
      </w:r>
      <w:r w:rsidR="27A911ED">
        <w:rPr>
          <w:rFonts w:ascii="Arial" w:hAnsi="Arial" w:cs="Arial"/>
        </w:rPr>
        <w:t xml:space="preserve">FA </w:t>
      </w:r>
      <w:r w:rsidR="3A210672">
        <w:rPr>
          <w:rFonts w:ascii="Arial" w:hAnsi="Arial" w:cs="Arial"/>
        </w:rPr>
        <w:t>plu</w:t>
      </w:r>
      <w:r w:rsidR="4615EE9A">
        <w:rPr>
          <w:rFonts w:ascii="Arial" w:hAnsi="Arial" w:cs="Arial"/>
        </w:rPr>
        <w:t xml:space="preserve">s </w:t>
      </w:r>
      <w:r w:rsidRPr="002375B3">
        <w:rPr>
          <w:rFonts w:ascii="Arial" w:hAnsi="Arial" w:cs="Arial"/>
        </w:rPr>
        <w:t>food</w:t>
      </w:r>
      <w:r w:rsidR="7CF74FA8">
        <w:rPr>
          <w:rFonts w:ascii="Arial" w:hAnsi="Arial" w:cs="Arial"/>
        </w:rPr>
        <w:t>-specific</w:t>
      </w:r>
      <w:r w:rsidR="0724C942">
        <w:rPr>
          <w:rFonts w:ascii="Arial" w:hAnsi="Arial" w:cs="Arial"/>
        </w:rPr>
        <w:t xml:space="preserve"> </w:t>
      </w:r>
      <w:r w:rsidRPr="002375B3">
        <w:rPr>
          <w:rFonts w:ascii="Arial" w:hAnsi="Arial" w:cs="Arial"/>
        </w:rPr>
        <w:t xml:space="preserve">sensitization </w:t>
      </w:r>
      <w:r w:rsidR="4615EE9A">
        <w:rPr>
          <w:rFonts w:ascii="Arial" w:hAnsi="Arial" w:cs="Arial"/>
        </w:rPr>
        <w:t xml:space="preserve">phenotype </w:t>
      </w:r>
      <w:r w:rsidRPr="002375B3">
        <w:rPr>
          <w:rFonts w:ascii="Arial" w:hAnsi="Arial" w:cs="Arial"/>
        </w:rPr>
        <w:t>in adults</w:t>
      </w:r>
      <w:r w:rsidRPr="00975852">
        <w:rPr>
          <w:rFonts w:ascii="Arial" w:hAnsi="Arial" w:cs="Arial"/>
        </w:rPr>
        <w:t xml:space="preserve">. </w:t>
      </w:r>
      <w:r w:rsidR="6844C1BB">
        <w:rPr>
          <w:rFonts w:ascii="Arial" w:hAnsi="Arial" w:cs="Arial"/>
        </w:rPr>
        <w:t>Stronger g</w:t>
      </w:r>
      <w:r w:rsidRPr="002375B3">
        <w:rPr>
          <w:rFonts w:ascii="Arial" w:hAnsi="Arial" w:cs="Arial"/>
        </w:rPr>
        <w:t xml:space="preserve">enetic effects </w:t>
      </w:r>
      <w:r w:rsidR="6844C1BB">
        <w:rPr>
          <w:rFonts w:ascii="Arial" w:hAnsi="Arial" w:cs="Arial"/>
        </w:rPr>
        <w:t xml:space="preserve">were evident </w:t>
      </w:r>
      <w:r w:rsidR="375958D9">
        <w:rPr>
          <w:rFonts w:ascii="Arial" w:hAnsi="Arial" w:cs="Arial"/>
        </w:rPr>
        <w:t>when applying</w:t>
      </w:r>
      <w:r w:rsidR="375958D9" w:rsidRPr="002375B3">
        <w:rPr>
          <w:rFonts w:ascii="Arial" w:hAnsi="Arial" w:cs="Arial"/>
        </w:rPr>
        <w:t xml:space="preserve"> </w:t>
      </w:r>
      <w:r w:rsidRPr="002375B3">
        <w:rPr>
          <w:rFonts w:ascii="Arial" w:hAnsi="Arial" w:cs="Arial"/>
        </w:rPr>
        <w:t>more stringent disease definitions</w:t>
      </w:r>
      <w:r w:rsidR="3FC486C3">
        <w:rPr>
          <w:rFonts w:ascii="Arial" w:hAnsi="Arial" w:cs="Arial"/>
        </w:rPr>
        <w:t xml:space="preserve">, </w:t>
      </w:r>
      <w:r w:rsidR="6844C1BB">
        <w:rPr>
          <w:rFonts w:ascii="Arial" w:hAnsi="Arial" w:cs="Arial"/>
        </w:rPr>
        <w:t>with</w:t>
      </w:r>
      <w:r w:rsidR="3FC486C3">
        <w:rPr>
          <w:rFonts w:ascii="Arial" w:hAnsi="Arial" w:cs="Arial"/>
        </w:rPr>
        <w:t xml:space="preserve"> </w:t>
      </w:r>
      <w:r w:rsidR="54E1C117">
        <w:rPr>
          <w:rFonts w:ascii="Arial" w:hAnsi="Arial" w:cs="Arial"/>
        </w:rPr>
        <w:t xml:space="preserve">genome-wide </w:t>
      </w:r>
      <w:r w:rsidR="3FC486C3">
        <w:rPr>
          <w:rFonts w:ascii="Arial" w:hAnsi="Arial" w:cs="Arial"/>
        </w:rPr>
        <w:t xml:space="preserve">significant hits </w:t>
      </w:r>
      <w:r w:rsidR="6844C1BB">
        <w:rPr>
          <w:rFonts w:ascii="Arial" w:hAnsi="Arial" w:cs="Arial"/>
        </w:rPr>
        <w:t>identified only</w:t>
      </w:r>
      <w:r w:rsidR="3FC486C3">
        <w:rPr>
          <w:rFonts w:ascii="Arial" w:hAnsi="Arial" w:cs="Arial"/>
        </w:rPr>
        <w:t xml:space="preserve"> in </w:t>
      </w:r>
      <w:r w:rsidR="54E1C117">
        <w:rPr>
          <w:rFonts w:ascii="Arial" w:hAnsi="Arial" w:cs="Arial"/>
        </w:rPr>
        <w:t xml:space="preserve">the doctors-diagnosed </w:t>
      </w:r>
      <w:r w:rsidR="00590648">
        <w:rPr>
          <w:rFonts w:ascii="Arial" w:hAnsi="Arial" w:cs="Arial"/>
        </w:rPr>
        <w:t xml:space="preserve">FA </w:t>
      </w:r>
      <w:r w:rsidR="54E1C117">
        <w:rPr>
          <w:rFonts w:ascii="Arial" w:hAnsi="Arial" w:cs="Arial"/>
        </w:rPr>
        <w:t xml:space="preserve">plus </w:t>
      </w:r>
      <w:r w:rsidR="5516E6CB">
        <w:rPr>
          <w:rFonts w:ascii="Arial" w:hAnsi="Arial" w:cs="Arial"/>
        </w:rPr>
        <w:t xml:space="preserve">food-specific </w:t>
      </w:r>
      <w:r w:rsidR="54E1C117">
        <w:rPr>
          <w:rFonts w:ascii="Arial" w:hAnsi="Arial" w:cs="Arial"/>
        </w:rPr>
        <w:t>sensitization phenotype</w:t>
      </w:r>
      <w:r w:rsidR="7BDF0566">
        <w:rPr>
          <w:rFonts w:ascii="Arial" w:hAnsi="Arial" w:cs="Arial"/>
        </w:rPr>
        <w:t xml:space="preserve"> </w:t>
      </w:r>
      <w:r w:rsidR="7BDF0566" w:rsidRPr="2552FABD">
        <w:rPr>
          <w:rFonts w:ascii="Arial" w:hAnsi="Arial" w:cs="Arial"/>
        </w:rPr>
        <w:t>despite the smaller sample size</w:t>
      </w:r>
      <w:r w:rsidR="375958D9">
        <w:rPr>
          <w:rFonts w:ascii="Arial" w:hAnsi="Arial" w:cs="Arial"/>
        </w:rPr>
        <w:t>.</w:t>
      </w:r>
      <w:r w:rsidR="2AA0B658">
        <w:rPr>
          <w:rFonts w:ascii="Arial" w:hAnsi="Arial" w:cs="Arial"/>
        </w:rPr>
        <w:t xml:space="preserve"> </w:t>
      </w:r>
      <w:r w:rsidR="2AA0B658" w:rsidRPr="2552FABD">
        <w:rPr>
          <w:rFonts w:ascii="Arial" w:hAnsi="Arial" w:cs="Arial"/>
        </w:rPr>
        <w:t xml:space="preserve">This highlights that a stricter definition, incorporating objective </w:t>
      </w:r>
      <w:r w:rsidR="2AA0B658" w:rsidRPr="19029231">
        <w:rPr>
          <w:rFonts w:ascii="Arial" w:hAnsi="Arial" w:cs="Arial"/>
        </w:rPr>
        <w:t>measurements</w:t>
      </w:r>
      <w:r w:rsidR="2AA0B658" w:rsidRPr="2552FABD">
        <w:rPr>
          <w:rFonts w:ascii="Arial" w:hAnsi="Arial" w:cs="Arial"/>
        </w:rPr>
        <w:t xml:space="preserve"> (such as</w:t>
      </w:r>
      <w:r w:rsidR="2AA0B658" w:rsidRPr="2552FABD" w:rsidDel="001B7003">
        <w:rPr>
          <w:rFonts w:ascii="Arial" w:hAnsi="Arial" w:cs="Arial"/>
        </w:rPr>
        <w:t xml:space="preserve"> </w:t>
      </w:r>
      <w:r w:rsidR="2AA0B658" w:rsidRPr="2552FABD">
        <w:rPr>
          <w:rFonts w:ascii="Arial" w:hAnsi="Arial" w:cs="Arial"/>
        </w:rPr>
        <w:t>sensitization), offers the most powerful yet tractable approach for future large-scale genetic</w:t>
      </w:r>
      <w:r w:rsidR="15FA7916">
        <w:rPr>
          <w:rFonts w:ascii="Arial" w:hAnsi="Arial" w:cs="Arial"/>
        </w:rPr>
        <w:t xml:space="preserve"> discoveries in FA research. </w:t>
      </w:r>
      <w:r w:rsidR="7D0D1A13" w:rsidRPr="2552FABD">
        <w:rPr>
          <w:rFonts w:ascii="Arial" w:hAnsi="Arial" w:cs="Arial"/>
        </w:rPr>
        <w:t xml:space="preserve">Studies of allergic diseases show that well-defined phenotypes, such as childhood-onset asthma or specific food allergies, can reveal strong genetic signals even in smaller cohorts, whereas broad, heterogeneous definitions </w:t>
      </w:r>
      <w:r w:rsidR="7D0D1A13" w:rsidRPr="19029231">
        <w:rPr>
          <w:rFonts w:ascii="Arial" w:hAnsi="Arial" w:cs="Arial"/>
        </w:rPr>
        <w:t>might</w:t>
      </w:r>
      <w:r w:rsidR="7D0D1A13" w:rsidRPr="2552FABD">
        <w:rPr>
          <w:rFonts w:ascii="Arial" w:hAnsi="Arial" w:cs="Arial"/>
        </w:rPr>
        <w:t xml:space="preserve"> dilute associations despite larger sample sizes</w:t>
      </w:r>
      <w:r w:rsidR="51D4D2EA">
        <w:rPr>
          <w:rFonts w:ascii="Arial" w:hAnsi="Arial" w:cs="Arial"/>
        </w:rPr>
        <w:t xml:space="preserve"> </w:t>
      </w:r>
      <w:r w:rsidR="00E720E2">
        <w:rPr>
          <w:rFonts w:ascii="Arial" w:hAnsi="Arial" w:cs="Arial"/>
        </w:rPr>
        <w:fldChar w:fldCharType="begin">
          <w:fldData xml:space="preserve">PEVuZE5vdGU+PENpdGU+PEF1dGhvcj5WZXJjZWxsaTwvQXV0aG9yPjxZZWFyPjIwMDY8L1llYXI+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WZXJjZWxsaTwvQXV0aG9yPjxZZWFyPjIwMDY8L1llYXI+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E720E2">
        <w:rPr>
          <w:rFonts w:ascii="Arial" w:hAnsi="Arial" w:cs="Arial"/>
        </w:rPr>
      </w:r>
      <w:r w:rsidR="00E720E2">
        <w:rPr>
          <w:rFonts w:ascii="Arial" w:hAnsi="Arial" w:cs="Arial"/>
        </w:rPr>
        <w:fldChar w:fldCharType="separate"/>
      </w:r>
      <w:r w:rsidR="0DEE0F34">
        <w:rPr>
          <w:rFonts w:ascii="Arial" w:hAnsi="Arial" w:cs="Arial"/>
          <w:noProof/>
        </w:rPr>
        <w:t>(40, 41)</w:t>
      </w:r>
      <w:r w:rsidR="00E720E2">
        <w:rPr>
          <w:rFonts w:ascii="Arial" w:hAnsi="Arial" w:cs="Arial"/>
        </w:rPr>
        <w:fldChar w:fldCharType="end"/>
      </w:r>
      <w:r w:rsidR="7D0D1A13">
        <w:rPr>
          <w:rFonts w:ascii="Arial" w:hAnsi="Arial" w:cs="Arial"/>
        </w:rPr>
        <w:t>.</w:t>
      </w:r>
      <w:r w:rsidRPr="002375B3">
        <w:rPr>
          <w:rFonts w:ascii="Arial" w:hAnsi="Arial" w:cs="Arial"/>
        </w:rPr>
        <w:t xml:space="preserve"> </w:t>
      </w:r>
      <w:r w:rsidR="00590648">
        <w:rPr>
          <w:rFonts w:ascii="Arial" w:hAnsi="Arial" w:cs="Arial"/>
        </w:rPr>
        <w:t>H</w:t>
      </w:r>
      <w:r w:rsidR="5A65EDA1">
        <w:rPr>
          <w:rFonts w:ascii="Arial" w:hAnsi="Arial" w:cs="Arial"/>
        </w:rPr>
        <w:t>eterogeneity</w:t>
      </w:r>
      <w:r w:rsidR="3F318C1E">
        <w:rPr>
          <w:rFonts w:ascii="Arial" w:hAnsi="Arial" w:cs="Arial"/>
        </w:rPr>
        <w:t xml:space="preserve"> of effects </w:t>
      </w:r>
      <w:r w:rsidR="6844C1BB">
        <w:rPr>
          <w:rFonts w:ascii="Arial" w:hAnsi="Arial" w:cs="Arial"/>
        </w:rPr>
        <w:t xml:space="preserve">were </w:t>
      </w:r>
      <w:r w:rsidR="375958D9">
        <w:rPr>
          <w:rFonts w:ascii="Arial" w:hAnsi="Arial" w:cs="Arial"/>
        </w:rPr>
        <w:t xml:space="preserve">observed </w:t>
      </w:r>
      <w:r w:rsidR="3F318C1E">
        <w:rPr>
          <w:rFonts w:ascii="Arial" w:hAnsi="Arial" w:cs="Arial"/>
        </w:rPr>
        <w:t>between children and adult</w:t>
      </w:r>
      <w:r w:rsidR="5D1D5D3D">
        <w:rPr>
          <w:rFonts w:ascii="Arial" w:hAnsi="Arial" w:cs="Arial"/>
        </w:rPr>
        <w:t xml:space="preserve"> cohort</w:t>
      </w:r>
      <w:r w:rsidR="3F318C1E">
        <w:rPr>
          <w:rFonts w:ascii="Arial" w:hAnsi="Arial" w:cs="Arial"/>
        </w:rPr>
        <w:t>.</w:t>
      </w:r>
      <w:r w:rsidRPr="002375B3">
        <w:rPr>
          <w:rFonts w:ascii="Arial" w:hAnsi="Arial" w:cs="Arial"/>
        </w:rPr>
        <w:t xml:space="preserve"> Moreover, we provide evidence for shared genetic susceptibility of </w:t>
      </w:r>
      <w:r w:rsidR="489AEB79">
        <w:rPr>
          <w:rFonts w:ascii="Arial" w:hAnsi="Arial" w:cs="Arial"/>
        </w:rPr>
        <w:t>FA with</w:t>
      </w:r>
      <w:r w:rsidRPr="002375B3">
        <w:rPr>
          <w:rFonts w:ascii="Arial" w:hAnsi="Arial" w:cs="Arial"/>
        </w:rPr>
        <w:t xml:space="preserve"> asthma, rhinitis</w:t>
      </w:r>
      <w:r w:rsidR="00590648">
        <w:rPr>
          <w:rFonts w:ascii="Arial" w:hAnsi="Arial" w:cs="Arial"/>
        </w:rPr>
        <w:t>,</w:t>
      </w:r>
      <w:r w:rsidRPr="002375B3">
        <w:rPr>
          <w:rFonts w:ascii="Arial" w:hAnsi="Arial" w:cs="Arial"/>
        </w:rPr>
        <w:t xml:space="preserve"> and </w:t>
      </w:r>
      <w:r w:rsidR="6731FD01">
        <w:rPr>
          <w:rFonts w:ascii="Arial" w:hAnsi="Arial" w:cs="Arial"/>
        </w:rPr>
        <w:t>atopic dermatitis</w:t>
      </w:r>
      <w:r w:rsidRPr="002375B3">
        <w:rPr>
          <w:rFonts w:ascii="Arial" w:hAnsi="Arial" w:cs="Arial"/>
        </w:rPr>
        <w:t xml:space="preserve">. </w:t>
      </w:r>
    </w:p>
    <w:p w14:paraId="0D009592" w14:textId="74FE7445" w:rsidR="001F5259" w:rsidRDefault="5EF13AF3" w:rsidP="060B9DE5">
      <w:pPr>
        <w:spacing w:line="360" w:lineRule="auto"/>
        <w:jc w:val="both"/>
        <w:rPr>
          <w:rFonts w:ascii="Arial" w:hAnsi="Arial" w:cs="Arial"/>
        </w:rPr>
      </w:pPr>
      <w:r>
        <w:rPr>
          <w:rFonts w:ascii="Arial" w:hAnsi="Arial" w:cs="Arial"/>
        </w:rPr>
        <w:t xml:space="preserve">One </w:t>
      </w:r>
      <w:r w:rsidR="6C4BE43A">
        <w:rPr>
          <w:rFonts w:ascii="Arial" w:hAnsi="Arial" w:cs="Arial"/>
        </w:rPr>
        <w:t xml:space="preserve">of the two </w:t>
      </w:r>
      <w:r w:rsidR="3349CC3E">
        <w:rPr>
          <w:rFonts w:ascii="Arial" w:hAnsi="Arial" w:cs="Arial"/>
        </w:rPr>
        <w:t>genome-wide significant</w:t>
      </w:r>
      <w:r w:rsidR="4C471D39">
        <w:rPr>
          <w:rFonts w:ascii="Arial" w:hAnsi="Arial" w:cs="Arial"/>
        </w:rPr>
        <w:t xml:space="preserve"> </w:t>
      </w:r>
      <w:r w:rsidR="0715EB89">
        <w:rPr>
          <w:rFonts w:ascii="Arial" w:hAnsi="Arial" w:cs="Arial"/>
        </w:rPr>
        <w:t xml:space="preserve">FA-SNP </w:t>
      </w:r>
      <w:r w:rsidR="4C471D39">
        <w:rPr>
          <w:rFonts w:ascii="Arial" w:hAnsi="Arial" w:cs="Arial"/>
        </w:rPr>
        <w:t>association</w:t>
      </w:r>
      <w:r w:rsidR="6C4BE43A">
        <w:rPr>
          <w:rFonts w:ascii="Arial" w:hAnsi="Arial" w:cs="Arial"/>
        </w:rPr>
        <w:t>s</w:t>
      </w:r>
      <w:r w:rsidR="6AE9E2C1">
        <w:rPr>
          <w:rFonts w:ascii="Arial" w:hAnsi="Arial" w:cs="Arial"/>
        </w:rPr>
        <w:t xml:space="preserve"> </w:t>
      </w:r>
      <w:r>
        <w:rPr>
          <w:rFonts w:ascii="Arial" w:hAnsi="Arial" w:cs="Arial"/>
        </w:rPr>
        <w:t>w</w:t>
      </w:r>
      <w:r w:rsidR="64BC4C90">
        <w:rPr>
          <w:rFonts w:ascii="Arial" w:hAnsi="Arial" w:cs="Arial"/>
        </w:rPr>
        <w:t>as</w:t>
      </w:r>
      <w:r>
        <w:rPr>
          <w:rFonts w:ascii="Arial" w:hAnsi="Arial" w:cs="Arial"/>
        </w:rPr>
        <w:t xml:space="preserve"> located near </w:t>
      </w:r>
      <w:r w:rsidRPr="060B9DE5">
        <w:rPr>
          <w:rFonts w:ascii="Arial" w:hAnsi="Arial" w:cs="Arial"/>
          <w:i/>
          <w:iCs/>
        </w:rPr>
        <w:t>FG</w:t>
      </w:r>
      <w:r w:rsidR="00590648" w:rsidRPr="060B9DE5">
        <w:rPr>
          <w:rFonts w:ascii="Arial" w:hAnsi="Arial" w:cs="Arial"/>
          <w:i/>
          <w:iCs/>
        </w:rPr>
        <w:t>L</w:t>
      </w:r>
      <w:r w:rsidRPr="060B9DE5">
        <w:rPr>
          <w:rFonts w:ascii="Arial" w:hAnsi="Arial" w:cs="Arial"/>
          <w:i/>
          <w:iCs/>
        </w:rPr>
        <w:t>1</w:t>
      </w:r>
      <w:r>
        <w:rPr>
          <w:rFonts w:ascii="Arial" w:hAnsi="Arial" w:cs="Arial"/>
        </w:rPr>
        <w:t xml:space="preserve">, which is </w:t>
      </w:r>
      <w:r w:rsidR="315EE7CA">
        <w:rPr>
          <w:rFonts w:ascii="Arial" w:hAnsi="Arial" w:cs="Arial"/>
        </w:rPr>
        <w:t xml:space="preserve">engaged </w:t>
      </w:r>
      <w:r w:rsidR="417C870A" w:rsidRPr="002375B3">
        <w:rPr>
          <w:rFonts w:ascii="Arial" w:hAnsi="Arial" w:cs="Arial"/>
        </w:rPr>
        <w:t xml:space="preserve">in inflammatory immune responses </w:t>
      </w:r>
      <w:r w:rsidR="005601C6">
        <w:rPr>
          <w:rFonts w:ascii="Arial" w:hAnsi="Arial" w:cs="Arial"/>
        </w:rPr>
        <w:fldChar w:fldCharType="begin"/>
      </w:r>
      <w:r w:rsidR="00FB1DED">
        <w:rPr>
          <w:rFonts w:ascii="Arial" w:hAnsi="Arial" w:cs="Arial"/>
        </w:rPr>
        <w:instrText xml:space="preserve"> ADDIN EN.CITE &lt;EndNote&gt;&lt;Cite&gt;&lt;Author&gt;Wang&lt;/Author&gt;&lt;Year&gt;2019&lt;/Year&gt;&lt;RecNum&gt;101&lt;/RecNum&gt;&lt;DisplayText&gt;(42)&lt;/DisplayText&gt;&lt;record&gt;&lt;rec-number&gt;101&lt;/rec-number&gt;&lt;foreign-keys&gt;&lt;key app="EN" db-id="x2e2aerx7txz2xe0z5txsf59tp5fs0dppx05" timestamp="1732355780"&gt;101&lt;/key&gt;&lt;/foreign-keys&gt;&lt;ref-type name="Journal Article"&gt;17&lt;/ref-type&gt;&lt;contributors&gt;&lt;authors&gt;&lt;author&gt;Wang, Jun&lt;/author&gt;&lt;author&gt;Sanmamed, Miguel F.&lt;/author&gt;&lt;author&gt;Datar, Ila&lt;/author&gt;&lt;author&gt;Su, Tina Tianjiao&lt;/author&gt;&lt;author&gt;Ji, Lan&lt;/author&gt;&lt;author&gt;Sun, Jingwei&lt;/author&gt;&lt;author&gt;Chen, Ling&lt;/author&gt;&lt;author&gt;Chen, Yusheng&lt;/author&gt;&lt;author&gt;Zhu, Gefeng&lt;/author&gt;&lt;author&gt;Yin, Weiwei&lt;/author&gt;&lt;author&gt;Zheng, Linghua&lt;/author&gt;&lt;author&gt;Zhou, Ting&lt;/author&gt;&lt;author&gt;Badri, Ti&lt;/author&gt;&lt;author&gt;Yao, Sheng&lt;/author&gt;&lt;author&gt;Zhu, Shu&lt;/author&gt;&lt;author&gt;Boto, Agedi&lt;/author&gt;&lt;author&gt;Sznol, Mario&lt;/author&gt;&lt;author&gt;Melero, Ignacio&lt;/author&gt;&lt;author&gt;Vignali, Dario A. A.&lt;/author&gt;&lt;author&gt;Schalper, Kurt&lt;/author&gt;&lt;author&gt;Chen, Lieping&lt;/author&gt;&lt;/authors&gt;&lt;/contributors&gt;&lt;titles&gt;&lt;title&gt;Fibrinogen-like Protein 1 Is a Major Immune Inhibitory Ligand of LAG-3&lt;/title&gt;&lt;secondary-title&gt;Cell&lt;/secondary-title&gt;&lt;/titles&gt;&lt;periodical&gt;&lt;full-title&gt;Cell&lt;/full-title&gt;&lt;/periodical&gt;&lt;pages&gt;334-347.e12&lt;/pages&gt;&lt;volume&gt;176&lt;/volume&gt;&lt;number&gt;1&lt;/number&gt;&lt;keywords&gt;&lt;keyword&gt;cancer&lt;/keyword&gt;&lt;keyword&gt;immunology&lt;/keyword&gt;&lt;keyword&gt;immunotherapy&lt;/keyword&gt;&lt;keyword&gt;tumor immune-evasion mechanism&lt;/keyword&gt;&lt;keyword&gt;LAG-3&lt;/keyword&gt;&lt;keyword&gt;FGL1&lt;/keyword&gt;&lt;/keywords&gt;&lt;dates&gt;&lt;year&gt;2019&lt;/year&gt;&lt;pub-dates&gt;&lt;date&gt;2019/01/10/&lt;/date&gt;&lt;/pub-dates&gt;&lt;/dates&gt;&lt;isbn&gt;0092-8674&lt;/isbn&gt;&lt;urls&gt;&lt;related-urls&gt;&lt;url&gt;https://www.sciencedirect.com/science/article/pii/S0092867418315022&lt;/url&gt;&lt;/related-urls&gt;&lt;/urls&gt;&lt;electronic-resource-num&gt;https://doi.org/10.1016/j.cell.2018.11.010&lt;/electronic-resource-num&gt;&lt;/record&gt;&lt;/Cite&gt;&lt;/EndNote&gt;</w:instrText>
      </w:r>
      <w:r w:rsidR="005601C6">
        <w:rPr>
          <w:rFonts w:ascii="Arial" w:hAnsi="Arial" w:cs="Arial"/>
        </w:rPr>
        <w:fldChar w:fldCharType="separate"/>
      </w:r>
      <w:r w:rsidR="0DEE0F34">
        <w:rPr>
          <w:rFonts w:ascii="Arial" w:hAnsi="Arial" w:cs="Arial"/>
          <w:noProof/>
        </w:rPr>
        <w:t>(42)</w:t>
      </w:r>
      <w:r w:rsidR="005601C6">
        <w:rPr>
          <w:rFonts w:ascii="Arial" w:hAnsi="Arial" w:cs="Arial"/>
        </w:rPr>
        <w:fldChar w:fldCharType="end"/>
      </w:r>
      <w:r w:rsidR="417C870A" w:rsidRPr="002375B3">
        <w:rPr>
          <w:rFonts w:ascii="Arial" w:hAnsi="Arial" w:cs="Arial"/>
        </w:rPr>
        <w:t>. This gene</w:t>
      </w:r>
      <w:r w:rsidR="656D3609">
        <w:rPr>
          <w:rFonts w:ascii="Arial" w:hAnsi="Arial" w:cs="Arial"/>
        </w:rPr>
        <w:t xml:space="preserve"> encodes a member</w:t>
      </w:r>
      <w:r w:rsidR="417C870A" w:rsidRPr="002375B3">
        <w:rPr>
          <w:rFonts w:ascii="Arial" w:hAnsi="Arial" w:cs="Arial"/>
        </w:rPr>
        <w:t xml:space="preserve"> of the fibrinogen family </w:t>
      </w:r>
      <w:r w:rsidR="656D3609">
        <w:rPr>
          <w:rFonts w:ascii="Arial" w:hAnsi="Arial" w:cs="Arial"/>
        </w:rPr>
        <w:t>and is</w:t>
      </w:r>
      <w:r w:rsidR="417C870A" w:rsidRPr="002375B3">
        <w:rPr>
          <w:rFonts w:ascii="Arial" w:hAnsi="Arial" w:cs="Arial"/>
        </w:rPr>
        <w:t xml:space="preserve"> involved in processes of the immune system by suppressing T-cell mediation </w:t>
      </w:r>
      <w:r w:rsidR="002375B3" w:rsidRPr="002375B3">
        <w:rPr>
          <w:rFonts w:ascii="Arial" w:hAnsi="Arial" w:cs="Arial"/>
        </w:rPr>
        <w:fldChar w:fldCharType="begin"/>
      </w:r>
      <w:r w:rsidR="00FB1DED">
        <w:rPr>
          <w:rFonts w:ascii="Arial" w:hAnsi="Arial" w:cs="Arial"/>
        </w:rPr>
        <w:instrText xml:space="preserve"> ADDIN EN.CITE &lt;EndNote&gt;&lt;Cite&gt;&lt;Author&gt;Wang&lt;/Author&gt;&lt;Year&gt;2019&lt;/Year&gt;&lt;RecNum&gt;101&lt;/RecNum&gt;&lt;DisplayText&gt;(42)&lt;/DisplayText&gt;&lt;record&gt;&lt;rec-number&gt;101&lt;/rec-number&gt;&lt;foreign-keys&gt;&lt;key app="EN" db-id="x2e2aerx7txz2xe0z5txsf59tp5fs0dppx05" timestamp="1732355780"&gt;101&lt;/key&gt;&lt;/foreign-keys&gt;&lt;ref-type name="Journal Article"&gt;17&lt;/ref-type&gt;&lt;contributors&gt;&lt;authors&gt;&lt;author&gt;Wang, Jun&lt;/author&gt;&lt;author&gt;Sanmamed, Miguel F.&lt;/author&gt;&lt;author&gt;Datar, Ila&lt;/author&gt;&lt;author&gt;Su, Tina Tianjiao&lt;/author&gt;&lt;author&gt;Ji, Lan&lt;/author&gt;&lt;author&gt;Sun, Jingwei&lt;/author&gt;&lt;author&gt;Chen, Ling&lt;/author&gt;&lt;author&gt;Chen, Yusheng&lt;/author&gt;&lt;author&gt;Zhu, Gefeng&lt;/author&gt;&lt;author&gt;Yin, Weiwei&lt;/author&gt;&lt;author&gt;Zheng, Linghua&lt;/author&gt;&lt;author&gt;Zhou, Ting&lt;/author&gt;&lt;author&gt;Badri, Ti&lt;/author&gt;&lt;author&gt;Yao, Sheng&lt;/author&gt;&lt;author&gt;Zhu, Shu&lt;/author&gt;&lt;author&gt;Boto, Agedi&lt;/author&gt;&lt;author&gt;Sznol, Mario&lt;/author&gt;&lt;author&gt;Melero, Ignacio&lt;/author&gt;&lt;author&gt;Vignali, Dario A. A.&lt;/author&gt;&lt;author&gt;Schalper, Kurt&lt;/author&gt;&lt;author&gt;Chen, Lieping&lt;/author&gt;&lt;/authors&gt;&lt;/contributors&gt;&lt;titles&gt;&lt;title&gt;Fibrinogen-like Protein 1 Is a Major Immune Inhibitory Ligand of LAG-3&lt;/title&gt;&lt;secondary-title&gt;Cell&lt;/secondary-title&gt;&lt;/titles&gt;&lt;periodical&gt;&lt;full-title&gt;Cell&lt;/full-title&gt;&lt;/periodical&gt;&lt;pages&gt;334-347.e12&lt;/pages&gt;&lt;volume&gt;176&lt;/volume&gt;&lt;number&gt;1&lt;/number&gt;&lt;keywords&gt;&lt;keyword&gt;cancer&lt;/keyword&gt;&lt;keyword&gt;immunology&lt;/keyword&gt;&lt;keyword&gt;immunotherapy&lt;/keyword&gt;&lt;keyword&gt;tumor immune-evasion mechanism&lt;/keyword&gt;&lt;keyword&gt;LAG-3&lt;/keyword&gt;&lt;keyword&gt;FGL1&lt;/keyword&gt;&lt;/keywords&gt;&lt;dates&gt;&lt;year&gt;2019&lt;/year&gt;&lt;pub-dates&gt;&lt;date&gt;2019/01/10/&lt;/date&gt;&lt;/pub-dates&gt;&lt;/dates&gt;&lt;isbn&gt;0092-8674&lt;/isbn&gt;&lt;urls&gt;&lt;related-urls&gt;&lt;url&gt;https://www.sciencedirect.com/science/article/pii/S0092867418315022&lt;/url&gt;&lt;/related-urls&gt;&lt;/urls&gt;&lt;electronic-resource-num&gt;https://doi.org/10.1016/j.cell.2018.11.010&lt;/electronic-resource-num&gt;&lt;/record&gt;&lt;/Cite&gt;&lt;/EndNote&gt;</w:instrText>
      </w:r>
      <w:r w:rsidR="002375B3" w:rsidRPr="002375B3">
        <w:rPr>
          <w:rFonts w:ascii="Arial" w:hAnsi="Arial" w:cs="Arial"/>
        </w:rPr>
        <w:fldChar w:fldCharType="separate"/>
      </w:r>
      <w:r w:rsidR="0DEE0F34">
        <w:rPr>
          <w:rFonts w:ascii="Arial" w:hAnsi="Arial" w:cs="Arial"/>
          <w:noProof/>
        </w:rPr>
        <w:t>(42)</w:t>
      </w:r>
      <w:r w:rsidR="002375B3" w:rsidRPr="002375B3">
        <w:rPr>
          <w:rFonts w:ascii="Arial" w:hAnsi="Arial" w:cs="Arial"/>
        </w:rPr>
        <w:fldChar w:fldCharType="end"/>
      </w:r>
      <w:r w:rsidR="417C870A" w:rsidRPr="002375B3">
        <w:rPr>
          <w:rFonts w:ascii="Arial" w:hAnsi="Arial" w:cs="Arial"/>
        </w:rPr>
        <w:t xml:space="preserve">. </w:t>
      </w:r>
      <w:r w:rsidR="36759FF3" w:rsidRPr="060B9DE5">
        <w:rPr>
          <w:rFonts w:ascii="Arial" w:hAnsi="Arial" w:cs="Arial"/>
          <w:i/>
          <w:iCs/>
        </w:rPr>
        <w:t>FGL1</w:t>
      </w:r>
      <w:r w:rsidR="656D3609">
        <w:rPr>
          <w:rFonts w:ascii="Arial" w:hAnsi="Arial" w:cs="Arial"/>
        </w:rPr>
        <w:t>-knockout mice</w:t>
      </w:r>
      <w:r w:rsidR="500E3BDE">
        <w:rPr>
          <w:rFonts w:ascii="Arial" w:hAnsi="Arial" w:cs="Arial"/>
        </w:rPr>
        <w:t xml:space="preserve"> have been observed to develop</w:t>
      </w:r>
      <w:r w:rsidR="6969026E" w:rsidRPr="002375B3">
        <w:rPr>
          <w:rFonts w:ascii="Arial" w:hAnsi="Arial" w:cs="Arial"/>
        </w:rPr>
        <w:t xml:space="preserve"> </w:t>
      </w:r>
      <w:r w:rsidR="4DF70445">
        <w:rPr>
          <w:rFonts w:ascii="Arial" w:hAnsi="Arial" w:cs="Arial"/>
        </w:rPr>
        <w:t>spontaneous</w:t>
      </w:r>
      <w:r w:rsidR="4DF70445" w:rsidRPr="002375B3">
        <w:rPr>
          <w:rFonts w:ascii="Arial" w:hAnsi="Arial" w:cs="Arial"/>
        </w:rPr>
        <w:t xml:space="preserve"> </w:t>
      </w:r>
      <w:r w:rsidR="417C870A" w:rsidRPr="002375B3">
        <w:rPr>
          <w:rFonts w:ascii="Arial" w:hAnsi="Arial" w:cs="Arial"/>
        </w:rPr>
        <w:t>dermatitis and autoimmune disease</w:t>
      </w:r>
      <w:r w:rsidR="0724A4EF">
        <w:rPr>
          <w:rFonts w:ascii="Arial" w:hAnsi="Arial" w:cs="Arial"/>
        </w:rPr>
        <w:t xml:space="preserve">s </w:t>
      </w:r>
      <w:r w:rsidR="005601C6">
        <w:rPr>
          <w:rFonts w:ascii="Arial" w:hAnsi="Arial" w:cs="Arial"/>
        </w:rPr>
        <w:fldChar w:fldCharType="begin"/>
      </w:r>
      <w:r w:rsidR="00FB1DED">
        <w:rPr>
          <w:rFonts w:ascii="Arial" w:hAnsi="Arial" w:cs="Arial"/>
        </w:rPr>
        <w:instrText xml:space="preserve"> ADDIN EN.CITE &lt;EndNote&gt;&lt;Cite&gt;&lt;Author&gt;Wang&lt;/Author&gt;&lt;Year&gt;2019&lt;/Year&gt;&lt;RecNum&gt;101&lt;/RecNum&gt;&lt;DisplayText&gt;(42)&lt;/DisplayText&gt;&lt;record&gt;&lt;rec-number&gt;101&lt;/rec-number&gt;&lt;foreign-keys&gt;&lt;key app="EN" db-id="x2e2aerx7txz2xe0z5txsf59tp5fs0dppx05" timestamp="1732355780"&gt;101&lt;/key&gt;&lt;/foreign-keys&gt;&lt;ref-type name="Journal Article"&gt;17&lt;/ref-type&gt;&lt;contributors&gt;&lt;authors&gt;&lt;author&gt;Wang, Jun&lt;/author&gt;&lt;author&gt;Sanmamed, Miguel F.&lt;/author&gt;&lt;author&gt;Datar, Ila&lt;/author&gt;&lt;author&gt;Su, Tina Tianjiao&lt;/author&gt;&lt;author&gt;Ji, Lan&lt;/author&gt;&lt;author&gt;Sun, Jingwei&lt;/author&gt;&lt;author&gt;Chen, Ling&lt;/author&gt;&lt;author&gt;Chen, Yusheng&lt;/author&gt;&lt;author&gt;Zhu, Gefeng&lt;/author&gt;&lt;author&gt;Yin, Weiwei&lt;/author&gt;&lt;author&gt;Zheng, Linghua&lt;/author&gt;&lt;author&gt;Zhou, Ting&lt;/author&gt;&lt;author&gt;Badri, Ti&lt;/author&gt;&lt;author&gt;Yao, Sheng&lt;/author&gt;&lt;author&gt;Zhu, Shu&lt;/author&gt;&lt;author&gt;Boto, Agedi&lt;/author&gt;&lt;author&gt;Sznol, Mario&lt;/author&gt;&lt;author&gt;Melero, Ignacio&lt;/author&gt;&lt;author&gt;Vignali, Dario A. A.&lt;/author&gt;&lt;author&gt;Schalper, Kurt&lt;/author&gt;&lt;author&gt;Chen, Lieping&lt;/author&gt;&lt;/authors&gt;&lt;/contributors&gt;&lt;titles&gt;&lt;title&gt;Fibrinogen-like Protein 1 Is a Major Immune Inhibitory Ligand of LAG-3&lt;/title&gt;&lt;secondary-title&gt;Cell&lt;/secondary-title&gt;&lt;/titles&gt;&lt;periodical&gt;&lt;full-title&gt;Cell&lt;/full-title&gt;&lt;/periodical&gt;&lt;pages&gt;334-347.e12&lt;/pages&gt;&lt;volume&gt;176&lt;/volume&gt;&lt;number&gt;1&lt;/number&gt;&lt;keywords&gt;&lt;keyword&gt;cancer&lt;/keyword&gt;&lt;keyword&gt;immunology&lt;/keyword&gt;&lt;keyword&gt;immunotherapy&lt;/keyword&gt;&lt;keyword&gt;tumor immune-evasion mechanism&lt;/keyword&gt;&lt;keyword&gt;LAG-3&lt;/keyword&gt;&lt;keyword&gt;FGL1&lt;/keyword&gt;&lt;/keywords&gt;&lt;dates&gt;&lt;year&gt;2019&lt;/year&gt;&lt;pub-dates&gt;&lt;date&gt;2019/01/10/&lt;/date&gt;&lt;/pub-dates&gt;&lt;/dates&gt;&lt;isbn&gt;0092-8674&lt;/isbn&gt;&lt;urls&gt;&lt;related-urls&gt;&lt;url&gt;https://www.sciencedirect.com/science/article/pii/S0092867418315022&lt;/url&gt;&lt;/related-urls&gt;&lt;/urls&gt;&lt;electronic-resource-num&gt;https://doi.org/10.1016/j.cell.2018.11.010&lt;/electronic-resource-num&gt;&lt;/record&gt;&lt;/Cite&gt;&lt;/EndNote&gt;</w:instrText>
      </w:r>
      <w:r w:rsidR="005601C6">
        <w:rPr>
          <w:rFonts w:ascii="Arial" w:hAnsi="Arial" w:cs="Arial"/>
        </w:rPr>
        <w:fldChar w:fldCharType="separate"/>
      </w:r>
      <w:r w:rsidR="0DEE0F34">
        <w:rPr>
          <w:rFonts w:ascii="Arial" w:hAnsi="Arial" w:cs="Arial"/>
          <w:noProof/>
        </w:rPr>
        <w:t>(42)</w:t>
      </w:r>
      <w:r w:rsidR="005601C6">
        <w:rPr>
          <w:rFonts w:ascii="Arial" w:hAnsi="Arial" w:cs="Arial"/>
        </w:rPr>
        <w:fldChar w:fldCharType="end"/>
      </w:r>
      <w:r w:rsidR="417C870A" w:rsidRPr="002375B3">
        <w:rPr>
          <w:rFonts w:ascii="Arial" w:hAnsi="Arial" w:cs="Arial"/>
        </w:rPr>
        <w:t xml:space="preserve">. </w:t>
      </w:r>
      <w:r w:rsidR="6969026E">
        <w:rPr>
          <w:rFonts w:ascii="Arial" w:hAnsi="Arial" w:cs="Arial"/>
        </w:rPr>
        <w:t xml:space="preserve">One of the </w:t>
      </w:r>
      <w:r w:rsidR="7E8C85B9">
        <w:rPr>
          <w:rFonts w:ascii="Arial" w:hAnsi="Arial" w:cs="Arial"/>
        </w:rPr>
        <w:t>candidate</w:t>
      </w:r>
      <w:r w:rsidR="6969026E">
        <w:rPr>
          <w:rFonts w:ascii="Arial" w:hAnsi="Arial" w:cs="Arial"/>
        </w:rPr>
        <w:t xml:space="preserve"> genes at the second</w:t>
      </w:r>
      <w:r w:rsidR="7C0E4E39">
        <w:rPr>
          <w:rFonts w:ascii="Arial" w:hAnsi="Arial" w:cs="Arial"/>
        </w:rPr>
        <w:t xml:space="preserve"> </w:t>
      </w:r>
      <w:r w:rsidR="6969026E">
        <w:rPr>
          <w:rFonts w:ascii="Arial" w:hAnsi="Arial" w:cs="Arial"/>
        </w:rPr>
        <w:t>locus</w:t>
      </w:r>
      <w:r w:rsidR="7C0E4E39">
        <w:rPr>
          <w:rFonts w:ascii="Arial" w:hAnsi="Arial" w:cs="Arial"/>
        </w:rPr>
        <w:t xml:space="preserve">, </w:t>
      </w:r>
      <w:r w:rsidR="417C870A" w:rsidRPr="060B9DE5">
        <w:rPr>
          <w:rFonts w:ascii="Arial" w:hAnsi="Arial" w:cs="Arial"/>
          <w:i/>
          <w:iCs/>
        </w:rPr>
        <w:t>NPAS3</w:t>
      </w:r>
      <w:r w:rsidR="174E61DC" w:rsidRPr="060B9DE5">
        <w:rPr>
          <w:rFonts w:ascii="Arial" w:hAnsi="Arial" w:cs="Arial"/>
          <w:i/>
          <w:iCs/>
        </w:rPr>
        <w:t xml:space="preserve"> </w:t>
      </w:r>
      <w:r w:rsidR="500E3BDE">
        <w:rPr>
          <w:rFonts w:ascii="Arial" w:hAnsi="Arial" w:cs="Arial"/>
        </w:rPr>
        <w:t>had been linked</w:t>
      </w:r>
      <w:r w:rsidR="417C870A" w:rsidRPr="002375B3">
        <w:rPr>
          <w:rFonts w:ascii="Arial" w:hAnsi="Arial" w:cs="Arial"/>
        </w:rPr>
        <w:t xml:space="preserve"> to asthma </w:t>
      </w:r>
      <w:r w:rsidR="73EDE577">
        <w:rPr>
          <w:rFonts w:ascii="Arial" w:hAnsi="Arial" w:cs="Arial"/>
        </w:rPr>
        <w:t>in</w:t>
      </w:r>
      <w:r w:rsidR="73EDE577" w:rsidRPr="002375B3">
        <w:rPr>
          <w:rFonts w:ascii="Arial" w:hAnsi="Arial" w:cs="Arial"/>
        </w:rPr>
        <w:t xml:space="preserve"> </w:t>
      </w:r>
      <w:r w:rsidR="417C870A" w:rsidRPr="002375B3">
        <w:rPr>
          <w:rFonts w:ascii="Arial" w:hAnsi="Arial" w:cs="Arial"/>
        </w:rPr>
        <w:t>populations</w:t>
      </w:r>
      <w:r w:rsidR="17F37C95">
        <w:rPr>
          <w:rFonts w:ascii="Arial" w:hAnsi="Arial" w:cs="Arial"/>
        </w:rPr>
        <w:t xml:space="preserve"> of European and African ancestry</w:t>
      </w:r>
      <w:r w:rsidR="417C870A" w:rsidRPr="002375B3">
        <w:rPr>
          <w:rFonts w:ascii="Arial" w:hAnsi="Arial" w:cs="Arial"/>
        </w:rPr>
        <w:t xml:space="preserve"> </w:t>
      </w:r>
      <w:r w:rsidR="00F70348">
        <w:rPr>
          <w:rFonts w:ascii="Arial" w:hAnsi="Arial" w:cs="Arial"/>
        </w:rPr>
        <w:fldChar w:fldCharType="begin">
          <w:fldData xml:space="preserve">PEVuZE5vdGU+PENpdGU+PEF1dGhvcj5EaW5nPC9BdXRob3I+PFllYXI+MjAxMzwvWWVhcj48UmVj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EaW5nPC9BdXRob3I+PFllYXI+MjAxMzwvWWVhcj48UmVj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F70348">
        <w:rPr>
          <w:rFonts w:ascii="Arial" w:hAnsi="Arial" w:cs="Arial"/>
        </w:rPr>
      </w:r>
      <w:r w:rsidR="00F70348">
        <w:rPr>
          <w:rFonts w:ascii="Arial" w:hAnsi="Arial" w:cs="Arial"/>
        </w:rPr>
        <w:fldChar w:fldCharType="separate"/>
      </w:r>
      <w:r w:rsidR="0DEE0F34">
        <w:rPr>
          <w:rFonts w:ascii="Arial" w:hAnsi="Arial" w:cs="Arial"/>
          <w:noProof/>
        </w:rPr>
        <w:t>(43)</w:t>
      </w:r>
      <w:r w:rsidR="00F70348">
        <w:rPr>
          <w:rFonts w:ascii="Arial" w:hAnsi="Arial" w:cs="Arial"/>
        </w:rPr>
        <w:fldChar w:fldCharType="end"/>
      </w:r>
      <w:r w:rsidR="7C0E4E39">
        <w:rPr>
          <w:rFonts w:ascii="Arial" w:hAnsi="Arial" w:cs="Arial"/>
        </w:rPr>
        <w:t xml:space="preserve"> and b</w:t>
      </w:r>
      <w:r w:rsidR="417C870A" w:rsidRPr="002375B3">
        <w:rPr>
          <w:rFonts w:ascii="Arial" w:hAnsi="Arial" w:cs="Arial"/>
        </w:rPr>
        <w:t xml:space="preserve">oth </w:t>
      </w:r>
      <w:r w:rsidR="417C870A" w:rsidRPr="060B9DE5">
        <w:rPr>
          <w:rFonts w:ascii="Arial" w:hAnsi="Arial" w:cs="Arial"/>
          <w:i/>
          <w:iCs/>
        </w:rPr>
        <w:t>AKAP6</w:t>
      </w:r>
      <w:r w:rsidR="417C870A" w:rsidRPr="002375B3">
        <w:rPr>
          <w:rFonts w:ascii="Arial" w:hAnsi="Arial" w:cs="Arial"/>
        </w:rPr>
        <w:t xml:space="preserve"> and </w:t>
      </w:r>
      <w:r w:rsidR="417C870A" w:rsidRPr="060B9DE5">
        <w:rPr>
          <w:rFonts w:ascii="Arial" w:hAnsi="Arial" w:cs="Arial"/>
          <w:i/>
          <w:iCs/>
        </w:rPr>
        <w:t>NPAS3</w:t>
      </w:r>
      <w:r w:rsidR="417C870A" w:rsidRPr="002375B3">
        <w:rPr>
          <w:rFonts w:ascii="Arial" w:hAnsi="Arial" w:cs="Arial"/>
        </w:rPr>
        <w:t xml:space="preserve"> </w:t>
      </w:r>
      <w:r w:rsidR="6844C1BB">
        <w:rPr>
          <w:rFonts w:ascii="Arial" w:hAnsi="Arial" w:cs="Arial"/>
        </w:rPr>
        <w:t>have been</w:t>
      </w:r>
      <w:r w:rsidR="6844C1BB" w:rsidRPr="002375B3">
        <w:rPr>
          <w:rFonts w:ascii="Arial" w:hAnsi="Arial" w:cs="Arial"/>
        </w:rPr>
        <w:t xml:space="preserve"> </w:t>
      </w:r>
      <w:r w:rsidR="7E8C85B9">
        <w:rPr>
          <w:rFonts w:ascii="Arial" w:hAnsi="Arial" w:cs="Arial"/>
        </w:rPr>
        <w:t>reported</w:t>
      </w:r>
      <w:r w:rsidR="7E8C85B9" w:rsidRPr="002375B3">
        <w:rPr>
          <w:rFonts w:ascii="Arial" w:hAnsi="Arial" w:cs="Arial"/>
        </w:rPr>
        <w:t xml:space="preserve"> </w:t>
      </w:r>
      <w:r w:rsidR="6844C1BB">
        <w:rPr>
          <w:rFonts w:ascii="Arial" w:hAnsi="Arial" w:cs="Arial"/>
        </w:rPr>
        <w:t>to potentially play a role in</w:t>
      </w:r>
      <w:r w:rsidR="417C870A" w:rsidRPr="002375B3">
        <w:rPr>
          <w:rFonts w:ascii="Arial" w:hAnsi="Arial" w:cs="Arial"/>
        </w:rPr>
        <w:t xml:space="preserve"> metabolic syndrome </w:t>
      </w:r>
      <w:r w:rsidR="008E696A">
        <w:rPr>
          <w:rFonts w:ascii="Arial" w:hAnsi="Arial" w:cs="Arial"/>
        </w:rPr>
        <w:fldChar w:fldCharType="begin">
          <w:fldData xml:space="preserve">PEVuZE5vdGU+PENpdGU+PEF1dGhvcj5aaGFuZzwvQXV0aG9yPjxZZWFyPjIwMTM8L1llYXI+PFJl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aaGFuZzwvQXV0aG9yPjxZZWFyPjIwMTM8L1llYXI+PFJl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8E696A">
        <w:rPr>
          <w:rFonts w:ascii="Arial" w:hAnsi="Arial" w:cs="Arial"/>
        </w:rPr>
      </w:r>
      <w:r w:rsidR="008E696A">
        <w:rPr>
          <w:rFonts w:ascii="Arial" w:hAnsi="Arial" w:cs="Arial"/>
        </w:rPr>
        <w:fldChar w:fldCharType="separate"/>
      </w:r>
      <w:r w:rsidR="0DEE0F34">
        <w:rPr>
          <w:rFonts w:ascii="Arial" w:hAnsi="Arial" w:cs="Arial"/>
          <w:noProof/>
        </w:rPr>
        <w:t>(44)</w:t>
      </w:r>
      <w:r w:rsidR="008E696A">
        <w:rPr>
          <w:rFonts w:ascii="Arial" w:hAnsi="Arial" w:cs="Arial"/>
        </w:rPr>
        <w:fldChar w:fldCharType="end"/>
      </w:r>
      <w:r w:rsidR="417C870A" w:rsidRPr="002375B3">
        <w:rPr>
          <w:rFonts w:ascii="Arial" w:hAnsi="Arial" w:cs="Arial"/>
        </w:rPr>
        <w:t>.</w:t>
      </w:r>
      <w:r w:rsidR="6844C1BB">
        <w:rPr>
          <w:rFonts w:ascii="Arial" w:hAnsi="Arial" w:cs="Arial"/>
        </w:rPr>
        <w:t xml:space="preserve"> The results of this study </w:t>
      </w:r>
      <w:r w:rsidR="2F584EB3">
        <w:rPr>
          <w:rFonts w:ascii="Arial" w:hAnsi="Arial" w:cs="Arial"/>
        </w:rPr>
        <w:t xml:space="preserve">also </w:t>
      </w:r>
      <w:r w:rsidR="2F584EB3" w:rsidRPr="002375B3">
        <w:rPr>
          <w:rFonts w:ascii="Arial" w:hAnsi="Arial" w:cs="Arial"/>
        </w:rPr>
        <w:t>revealed</w:t>
      </w:r>
      <w:r w:rsidR="7850336F">
        <w:rPr>
          <w:rFonts w:ascii="Arial" w:hAnsi="Arial" w:cs="Arial"/>
        </w:rPr>
        <w:t xml:space="preserve"> </w:t>
      </w:r>
      <w:r w:rsidR="0F9F6C47">
        <w:rPr>
          <w:rFonts w:ascii="Arial" w:hAnsi="Arial" w:cs="Arial"/>
        </w:rPr>
        <w:t xml:space="preserve">genetic variants </w:t>
      </w:r>
      <w:r w:rsidR="67CE1A3F">
        <w:rPr>
          <w:rFonts w:ascii="Arial" w:hAnsi="Arial" w:cs="Arial"/>
        </w:rPr>
        <w:t>associa</w:t>
      </w:r>
      <w:r w:rsidR="45609CA5">
        <w:rPr>
          <w:rFonts w:ascii="Arial" w:hAnsi="Arial" w:cs="Arial"/>
        </w:rPr>
        <w:t>t</w:t>
      </w:r>
      <w:r w:rsidR="0F9F6C47">
        <w:rPr>
          <w:rFonts w:ascii="Arial" w:hAnsi="Arial" w:cs="Arial"/>
        </w:rPr>
        <w:t>ed</w:t>
      </w:r>
      <w:r w:rsidR="45609CA5">
        <w:rPr>
          <w:rFonts w:ascii="Arial" w:hAnsi="Arial" w:cs="Arial"/>
        </w:rPr>
        <w:t xml:space="preserve"> </w:t>
      </w:r>
      <w:r w:rsidR="0F9F6C47">
        <w:rPr>
          <w:rFonts w:ascii="Arial" w:hAnsi="Arial" w:cs="Arial"/>
        </w:rPr>
        <w:t xml:space="preserve">with </w:t>
      </w:r>
      <w:r w:rsidR="2E2B367F">
        <w:rPr>
          <w:rFonts w:ascii="Arial" w:hAnsi="Arial" w:cs="Arial"/>
        </w:rPr>
        <w:t xml:space="preserve">FA </w:t>
      </w:r>
      <w:r w:rsidR="5AEC7DAC">
        <w:rPr>
          <w:rFonts w:ascii="Arial" w:hAnsi="Arial" w:cs="Arial"/>
        </w:rPr>
        <w:t xml:space="preserve">that have been previously </w:t>
      </w:r>
      <w:r w:rsidR="3C9DFC45">
        <w:rPr>
          <w:rFonts w:ascii="Arial" w:hAnsi="Arial" w:cs="Arial"/>
        </w:rPr>
        <w:t xml:space="preserve">associated </w:t>
      </w:r>
      <w:r w:rsidR="56219EF0">
        <w:rPr>
          <w:rFonts w:ascii="Arial" w:hAnsi="Arial" w:cs="Arial"/>
        </w:rPr>
        <w:t xml:space="preserve">with </w:t>
      </w:r>
      <w:r w:rsidR="7BE82016">
        <w:rPr>
          <w:rFonts w:ascii="Arial" w:hAnsi="Arial" w:cs="Arial"/>
        </w:rPr>
        <w:t xml:space="preserve">other atopic diseases. </w:t>
      </w:r>
      <w:r w:rsidR="45609CA5">
        <w:rPr>
          <w:rFonts w:ascii="Arial" w:hAnsi="Arial" w:cs="Arial"/>
        </w:rPr>
        <w:t xml:space="preserve">Notably, variants at </w:t>
      </w:r>
      <w:r w:rsidR="45609CA5" w:rsidRPr="060B9DE5">
        <w:rPr>
          <w:rFonts w:ascii="Arial" w:hAnsi="Arial" w:cs="Arial"/>
          <w:i/>
          <w:iCs/>
        </w:rPr>
        <w:t>SMAD3</w:t>
      </w:r>
      <w:r w:rsidR="4E8280CA">
        <w:rPr>
          <w:rFonts w:ascii="Arial" w:hAnsi="Arial" w:cs="Arial"/>
        </w:rPr>
        <w:t xml:space="preserve"> </w:t>
      </w:r>
      <w:r w:rsidR="6844C1BB">
        <w:rPr>
          <w:rFonts w:ascii="Arial" w:hAnsi="Arial" w:cs="Arial"/>
        </w:rPr>
        <w:t xml:space="preserve">have been </w:t>
      </w:r>
      <w:r w:rsidR="4E8280CA">
        <w:rPr>
          <w:rFonts w:ascii="Arial" w:hAnsi="Arial" w:cs="Arial"/>
        </w:rPr>
        <w:t>associated</w:t>
      </w:r>
      <w:r w:rsidR="461820CD">
        <w:rPr>
          <w:rFonts w:ascii="Arial" w:hAnsi="Arial" w:cs="Arial"/>
        </w:rPr>
        <w:t xml:space="preserve"> with </w:t>
      </w:r>
      <w:r w:rsidR="55FADA5A">
        <w:rPr>
          <w:rFonts w:ascii="Arial" w:hAnsi="Arial" w:cs="Arial"/>
        </w:rPr>
        <w:t xml:space="preserve">asthma, allergic rhinitis, </w:t>
      </w:r>
      <w:r w:rsidR="6731FD01">
        <w:rPr>
          <w:rFonts w:ascii="Arial" w:hAnsi="Arial" w:cs="Arial"/>
        </w:rPr>
        <w:t>atopic dermatitis</w:t>
      </w:r>
      <w:r w:rsidR="6498A6FB">
        <w:rPr>
          <w:rFonts w:ascii="Arial" w:hAnsi="Arial" w:cs="Arial"/>
        </w:rPr>
        <w:t>, and age of allergy onset</w:t>
      </w:r>
      <w:r w:rsidR="6844C1BB">
        <w:rPr>
          <w:rFonts w:ascii="Arial" w:hAnsi="Arial" w:cs="Arial"/>
        </w:rPr>
        <w:t>,</w:t>
      </w:r>
      <w:r w:rsidR="461820CD">
        <w:rPr>
          <w:rFonts w:ascii="Arial" w:hAnsi="Arial" w:cs="Arial"/>
        </w:rPr>
        <w:t xml:space="preserve"> </w:t>
      </w:r>
      <w:r w:rsidR="0429F478">
        <w:rPr>
          <w:rFonts w:ascii="Arial" w:hAnsi="Arial" w:cs="Arial"/>
        </w:rPr>
        <w:t>reinforc</w:t>
      </w:r>
      <w:r w:rsidR="6844C1BB">
        <w:rPr>
          <w:rFonts w:ascii="Arial" w:hAnsi="Arial" w:cs="Arial"/>
        </w:rPr>
        <w:t>ing previous observations of</w:t>
      </w:r>
      <w:r w:rsidR="0429F478">
        <w:rPr>
          <w:rFonts w:ascii="Arial" w:hAnsi="Arial" w:cs="Arial"/>
        </w:rPr>
        <w:t xml:space="preserve"> shared genetic architecture across allergic conditions</w:t>
      </w:r>
      <w:r w:rsidR="1A0120A9">
        <w:rPr>
          <w:rFonts w:ascii="Arial" w:hAnsi="Arial" w:cs="Arial"/>
        </w:rPr>
        <w:t xml:space="preserve"> </w:t>
      </w:r>
      <w:r w:rsidR="00BF2DB5">
        <w:rPr>
          <w:rFonts w:ascii="Arial" w:hAnsi="Arial" w:cs="Arial"/>
        </w:rPr>
        <w:fldChar w:fldCharType="begin">
          <w:fldData xml:space="preserve">aCBDZW50ZXIsIFNoaXp1b2thIEdlbmVyYWwgSG9zcGl0YWwsIFNoaXp1b2thLCBKYXBhbi4mI3hE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=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IYW48L0F1dGhvcj48WWVhcj4yMDIwPC9ZZWFyPjxSZWNO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==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FB1DED">
        <w:rPr>
          <w:rFonts w:ascii="Arial" w:hAnsi="Arial" w:cs="Arial"/>
        </w:rPr>
        <w:fldChar w:fldCharType="begin">
          <w:fldData xml:space="preserve">aCBDZW50ZXIsIFNoaXp1b2thIEdlbmVyYWwgSG9zcGl0YWwsIFNoaXp1b2thLCBKYXBhbi4mI3hE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=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BF2DB5">
        <w:rPr>
          <w:rFonts w:ascii="Arial" w:hAnsi="Arial" w:cs="Arial"/>
        </w:rPr>
      </w:r>
      <w:r w:rsidR="00BF2DB5">
        <w:rPr>
          <w:rFonts w:ascii="Arial" w:hAnsi="Arial" w:cs="Arial"/>
        </w:rPr>
        <w:fldChar w:fldCharType="separate"/>
      </w:r>
      <w:r w:rsidR="0DEE0F34">
        <w:rPr>
          <w:rFonts w:ascii="Arial" w:hAnsi="Arial" w:cs="Arial"/>
          <w:noProof/>
        </w:rPr>
        <w:t>(32-36)</w:t>
      </w:r>
      <w:r w:rsidR="00BF2DB5">
        <w:rPr>
          <w:rFonts w:ascii="Arial" w:hAnsi="Arial" w:cs="Arial"/>
        </w:rPr>
        <w:fldChar w:fldCharType="end"/>
      </w:r>
      <w:r w:rsidR="332D0D6B">
        <w:rPr>
          <w:rFonts w:ascii="Arial" w:hAnsi="Arial" w:cs="Arial"/>
        </w:rPr>
        <w:t xml:space="preserve">. </w:t>
      </w:r>
      <w:r w:rsidR="417C870A" w:rsidRPr="060B9DE5">
        <w:rPr>
          <w:rFonts w:ascii="Arial" w:hAnsi="Arial" w:cs="Arial"/>
          <w:i/>
          <w:iCs/>
        </w:rPr>
        <w:t>KCNIP4</w:t>
      </w:r>
      <w:r w:rsidR="417C870A" w:rsidRPr="00046020">
        <w:rPr>
          <w:rFonts w:ascii="Arial" w:hAnsi="Arial" w:cs="Arial"/>
        </w:rPr>
        <w:t xml:space="preserve">, </w:t>
      </w:r>
      <w:r w:rsidR="417C870A" w:rsidRPr="060B9DE5">
        <w:rPr>
          <w:rFonts w:ascii="Arial" w:hAnsi="Arial" w:cs="Arial"/>
          <w:i/>
          <w:iCs/>
        </w:rPr>
        <w:t>CASP4</w:t>
      </w:r>
      <w:r w:rsidR="417C870A" w:rsidRPr="00046020">
        <w:rPr>
          <w:rFonts w:ascii="Arial" w:hAnsi="Arial" w:cs="Arial"/>
        </w:rPr>
        <w:t xml:space="preserve"> and </w:t>
      </w:r>
      <w:r w:rsidR="417C870A" w:rsidRPr="060B9DE5">
        <w:rPr>
          <w:rFonts w:ascii="Arial" w:hAnsi="Arial" w:cs="Arial"/>
          <w:i/>
          <w:iCs/>
        </w:rPr>
        <w:t>CASP5</w:t>
      </w:r>
      <w:r w:rsidR="417C870A" w:rsidRPr="002375B3">
        <w:rPr>
          <w:rFonts w:ascii="Arial" w:hAnsi="Arial" w:cs="Arial"/>
        </w:rPr>
        <w:t>, which were associated with doctor</w:t>
      </w:r>
      <w:r w:rsidR="5130BBEF">
        <w:rPr>
          <w:rFonts w:ascii="Arial" w:hAnsi="Arial" w:cs="Arial"/>
        </w:rPr>
        <w:t>s</w:t>
      </w:r>
      <w:r w:rsidR="417C870A" w:rsidRPr="002375B3">
        <w:rPr>
          <w:rFonts w:ascii="Arial" w:hAnsi="Arial" w:cs="Arial"/>
        </w:rPr>
        <w:t>-diagnosis</w:t>
      </w:r>
      <w:r w:rsidR="05230CDC">
        <w:rPr>
          <w:rFonts w:ascii="Arial" w:hAnsi="Arial" w:cs="Arial"/>
        </w:rPr>
        <w:t xml:space="preserve"> of</w:t>
      </w:r>
      <w:r w:rsidR="53DF2DD4">
        <w:rPr>
          <w:rFonts w:ascii="Arial" w:hAnsi="Arial" w:cs="Arial"/>
        </w:rPr>
        <w:t xml:space="preserve"> FA</w:t>
      </w:r>
      <w:r w:rsidR="417C870A" w:rsidRPr="002375B3">
        <w:rPr>
          <w:rFonts w:ascii="Arial" w:hAnsi="Arial" w:cs="Arial"/>
        </w:rPr>
        <w:t xml:space="preserve"> </w:t>
      </w:r>
      <w:r w:rsidR="5130BBEF">
        <w:rPr>
          <w:rFonts w:ascii="Arial" w:hAnsi="Arial" w:cs="Arial"/>
        </w:rPr>
        <w:t>plus</w:t>
      </w:r>
      <w:r w:rsidR="417C870A" w:rsidRPr="002375B3">
        <w:rPr>
          <w:rFonts w:ascii="Arial" w:hAnsi="Arial" w:cs="Arial"/>
        </w:rPr>
        <w:t xml:space="preserve"> food</w:t>
      </w:r>
      <w:r w:rsidR="557C0337">
        <w:rPr>
          <w:rFonts w:ascii="Arial" w:hAnsi="Arial" w:cs="Arial"/>
        </w:rPr>
        <w:t>-specific</w:t>
      </w:r>
      <w:r w:rsidR="1F7ADD36">
        <w:rPr>
          <w:rFonts w:ascii="Arial" w:hAnsi="Arial" w:cs="Arial"/>
        </w:rPr>
        <w:t xml:space="preserve"> </w:t>
      </w:r>
      <w:r w:rsidR="417C870A" w:rsidRPr="002375B3">
        <w:rPr>
          <w:rFonts w:ascii="Arial" w:hAnsi="Arial" w:cs="Arial"/>
        </w:rPr>
        <w:t xml:space="preserve">sensitization, </w:t>
      </w:r>
      <w:r w:rsidR="6844C1BB">
        <w:rPr>
          <w:rFonts w:ascii="Arial" w:hAnsi="Arial" w:cs="Arial"/>
        </w:rPr>
        <w:t xml:space="preserve">are </w:t>
      </w:r>
      <w:r w:rsidR="53DF2DD4">
        <w:rPr>
          <w:rFonts w:ascii="Arial" w:hAnsi="Arial" w:cs="Arial"/>
        </w:rPr>
        <w:t>also</w:t>
      </w:r>
      <w:r w:rsidR="417C870A" w:rsidRPr="002375B3">
        <w:rPr>
          <w:rFonts w:ascii="Arial" w:hAnsi="Arial" w:cs="Arial"/>
        </w:rPr>
        <w:t xml:space="preserve"> </w:t>
      </w:r>
      <w:r w:rsidR="6844C1BB">
        <w:rPr>
          <w:rFonts w:ascii="Arial" w:hAnsi="Arial" w:cs="Arial"/>
        </w:rPr>
        <w:t xml:space="preserve">known to </w:t>
      </w:r>
      <w:r w:rsidR="417C870A" w:rsidRPr="002375B3">
        <w:rPr>
          <w:rFonts w:ascii="Arial" w:hAnsi="Arial" w:cs="Arial"/>
        </w:rPr>
        <w:t>play role</w:t>
      </w:r>
      <w:r w:rsidR="6844C1BB">
        <w:rPr>
          <w:rFonts w:ascii="Arial" w:hAnsi="Arial" w:cs="Arial"/>
        </w:rPr>
        <w:t>s</w:t>
      </w:r>
      <w:r w:rsidR="417C870A" w:rsidRPr="002375B3">
        <w:rPr>
          <w:rFonts w:ascii="Arial" w:hAnsi="Arial" w:cs="Arial"/>
        </w:rPr>
        <w:t xml:space="preserve"> in allergic airway inflammation and pathophysiology of asthma </w:t>
      </w:r>
      <w:r w:rsidR="007B0948">
        <w:rPr>
          <w:rFonts w:ascii="Arial" w:hAnsi="Arial" w:cs="Arial"/>
        </w:rPr>
        <w:fldChar w:fldCharType="begin">
          <w:fldData xml:space="preserve">PEVuZE5vdGU+PENpdGU+PEF1dGhvcj5IaW1lczwvQXV0aG9yPjxZZWFyPjIwMTM8L1llYXI+PFJl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IaW1lczwvQXV0aG9yPjxZZWFyPjIwMTM8L1llYXI+PFJl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7B0948">
        <w:rPr>
          <w:rFonts w:ascii="Arial" w:hAnsi="Arial" w:cs="Arial"/>
        </w:rPr>
      </w:r>
      <w:r w:rsidR="007B0948">
        <w:rPr>
          <w:rFonts w:ascii="Arial" w:hAnsi="Arial" w:cs="Arial"/>
        </w:rPr>
        <w:fldChar w:fldCharType="separate"/>
      </w:r>
      <w:r w:rsidR="0DEE0F34">
        <w:rPr>
          <w:rFonts w:ascii="Arial" w:hAnsi="Arial" w:cs="Arial"/>
          <w:noProof/>
        </w:rPr>
        <w:t>(45, 46)</w:t>
      </w:r>
      <w:r w:rsidR="007B0948">
        <w:rPr>
          <w:rFonts w:ascii="Arial" w:hAnsi="Arial" w:cs="Arial"/>
        </w:rPr>
        <w:fldChar w:fldCharType="end"/>
      </w:r>
      <w:r w:rsidR="417C870A" w:rsidRPr="002375B3">
        <w:rPr>
          <w:rFonts w:ascii="Arial" w:hAnsi="Arial" w:cs="Arial"/>
        </w:rPr>
        <w:t xml:space="preserve">. These genes </w:t>
      </w:r>
      <w:r w:rsidR="7771A6F1">
        <w:rPr>
          <w:rFonts w:ascii="Arial" w:hAnsi="Arial" w:cs="Arial"/>
        </w:rPr>
        <w:t xml:space="preserve">further support </w:t>
      </w:r>
      <w:r w:rsidR="417C870A" w:rsidRPr="002375B3">
        <w:rPr>
          <w:rFonts w:ascii="Arial" w:hAnsi="Arial" w:cs="Arial"/>
        </w:rPr>
        <w:t>the</w:t>
      </w:r>
      <w:r w:rsidR="6844C1BB">
        <w:rPr>
          <w:rFonts w:ascii="Arial" w:hAnsi="Arial" w:cs="Arial"/>
        </w:rPr>
        <w:t xml:space="preserve"> concept of</w:t>
      </w:r>
      <w:r w:rsidR="417C870A" w:rsidRPr="002375B3">
        <w:rPr>
          <w:rFonts w:ascii="Arial" w:hAnsi="Arial" w:cs="Arial"/>
        </w:rPr>
        <w:t xml:space="preserve"> shared genetic</w:t>
      </w:r>
      <w:r w:rsidR="7771A6F1">
        <w:rPr>
          <w:rFonts w:ascii="Arial" w:hAnsi="Arial" w:cs="Arial"/>
        </w:rPr>
        <w:t xml:space="preserve"> background</w:t>
      </w:r>
      <w:r w:rsidR="417C870A" w:rsidRPr="002375B3">
        <w:rPr>
          <w:rFonts w:ascii="Arial" w:hAnsi="Arial" w:cs="Arial"/>
        </w:rPr>
        <w:t xml:space="preserve"> among atopic diseases and the</w:t>
      </w:r>
      <w:r w:rsidR="6844C1BB">
        <w:rPr>
          <w:rFonts w:ascii="Arial" w:hAnsi="Arial" w:cs="Arial"/>
        </w:rPr>
        <w:t>ir</w:t>
      </w:r>
      <w:r w:rsidR="417C870A" w:rsidRPr="002375B3">
        <w:rPr>
          <w:rFonts w:ascii="Arial" w:hAnsi="Arial" w:cs="Arial"/>
        </w:rPr>
        <w:t xml:space="preserve"> </w:t>
      </w:r>
      <w:r w:rsidR="7771A6F1">
        <w:rPr>
          <w:rFonts w:ascii="Arial" w:hAnsi="Arial" w:cs="Arial"/>
        </w:rPr>
        <w:t xml:space="preserve">underlying </w:t>
      </w:r>
      <w:r w:rsidR="417C870A" w:rsidRPr="002375B3">
        <w:rPr>
          <w:rFonts w:ascii="Arial" w:hAnsi="Arial" w:cs="Arial"/>
        </w:rPr>
        <w:t>immunolog</w:t>
      </w:r>
      <w:r w:rsidR="7771A6F1">
        <w:rPr>
          <w:rFonts w:ascii="Arial" w:hAnsi="Arial" w:cs="Arial"/>
        </w:rPr>
        <w:t>ical pathways</w:t>
      </w:r>
      <w:r w:rsidR="6844C1BB">
        <w:rPr>
          <w:rFonts w:ascii="Arial" w:hAnsi="Arial" w:cs="Arial"/>
        </w:rPr>
        <w:t>,</w:t>
      </w:r>
      <w:r w:rsidR="205C4CF0">
        <w:rPr>
          <w:rFonts w:ascii="Arial" w:hAnsi="Arial" w:cs="Arial"/>
        </w:rPr>
        <w:t xml:space="preserve"> </w:t>
      </w:r>
      <w:r w:rsidR="7771A6F1">
        <w:rPr>
          <w:rFonts w:ascii="Arial" w:hAnsi="Arial" w:cs="Arial"/>
        </w:rPr>
        <w:t xml:space="preserve">and </w:t>
      </w:r>
      <w:r w:rsidR="6844C1BB">
        <w:rPr>
          <w:rFonts w:ascii="Arial" w:hAnsi="Arial" w:cs="Arial"/>
        </w:rPr>
        <w:t xml:space="preserve">they </w:t>
      </w:r>
      <w:r w:rsidR="205C4CF0">
        <w:rPr>
          <w:rFonts w:ascii="Arial" w:hAnsi="Arial" w:cs="Arial"/>
        </w:rPr>
        <w:t xml:space="preserve">were </w:t>
      </w:r>
      <w:r w:rsidR="3B166BA3">
        <w:rPr>
          <w:rFonts w:ascii="Arial" w:hAnsi="Arial" w:cs="Arial"/>
        </w:rPr>
        <w:t xml:space="preserve">all </w:t>
      </w:r>
      <w:r w:rsidR="205C4CF0">
        <w:rPr>
          <w:rFonts w:ascii="Arial" w:hAnsi="Arial" w:cs="Arial"/>
        </w:rPr>
        <w:t>captured by</w:t>
      </w:r>
      <w:r w:rsidR="6844C1BB">
        <w:rPr>
          <w:rFonts w:ascii="Arial" w:hAnsi="Arial" w:cs="Arial"/>
        </w:rPr>
        <w:t xml:space="preserve"> analyses using the</w:t>
      </w:r>
      <w:r w:rsidR="08318EBC">
        <w:rPr>
          <w:rFonts w:ascii="Arial" w:hAnsi="Arial" w:cs="Arial"/>
        </w:rPr>
        <w:t xml:space="preserve"> more stringent phenotypes.</w:t>
      </w:r>
      <w:r w:rsidR="60EDB640">
        <w:rPr>
          <w:rFonts w:ascii="Arial" w:hAnsi="Arial" w:cs="Arial"/>
        </w:rPr>
        <w:t xml:space="preserve"> </w:t>
      </w:r>
      <w:r w:rsidR="7771A6F1">
        <w:rPr>
          <w:rFonts w:ascii="Arial" w:hAnsi="Arial" w:cs="Arial"/>
        </w:rPr>
        <w:t>M</w:t>
      </w:r>
      <w:r w:rsidR="4E3382E7">
        <w:rPr>
          <w:rFonts w:ascii="Arial" w:hAnsi="Arial" w:cs="Arial"/>
        </w:rPr>
        <w:t>ore precise phenotype</w:t>
      </w:r>
      <w:r w:rsidR="7771A6F1">
        <w:rPr>
          <w:rFonts w:ascii="Arial" w:hAnsi="Arial" w:cs="Arial"/>
        </w:rPr>
        <w:t xml:space="preserve"> definitions</w:t>
      </w:r>
      <w:r w:rsidR="4E3382E7">
        <w:rPr>
          <w:rFonts w:ascii="Arial" w:hAnsi="Arial" w:cs="Arial"/>
        </w:rPr>
        <w:t xml:space="preserve"> perform</w:t>
      </w:r>
      <w:r w:rsidR="4E6826E2">
        <w:rPr>
          <w:rFonts w:ascii="Arial" w:hAnsi="Arial" w:cs="Arial"/>
        </w:rPr>
        <w:t>ed</w:t>
      </w:r>
      <w:r w:rsidR="4E3382E7">
        <w:rPr>
          <w:rFonts w:ascii="Arial" w:hAnsi="Arial" w:cs="Arial"/>
        </w:rPr>
        <w:t xml:space="preserve"> better</w:t>
      </w:r>
      <w:r w:rsidR="6844C1BB">
        <w:rPr>
          <w:rFonts w:ascii="Arial" w:hAnsi="Arial" w:cs="Arial"/>
        </w:rPr>
        <w:t xml:space="preserve"> overall</w:t>
      </w:r>
      <w:r w:rsidR="201D41D4">
        <w:rPr>
          <w:rFonts w:ascii="Arial" w:hAnsi="Arial" w:cs="Arial"/>
        </w:rPr>
        <w:t>.</w:t>
      </w:r>
      <w:r w:rsidR="4E3382E7">
        <w:rPr>
          <w:rFonts w:ascii="Arial" w:hAnsi="Arial" w:cs="Arial"/>
        </w:rPr>
        <w:t xml:space="preserve"> </w:t>
      </w:r>
      <w:r w:rsidR="201D41D4">
        <w:rPr>
          <w:rFonts w:ascii="Arial" w:hAnsi="Arial" w:cs="Arial"/>
        </w:rPr>
        <w:t>I</w:t>
      </w:r>
      <w:r w:rsidR="53C09B75">
        <w:rPr>
          <w:rFonts w:ascii="Arial" w:hAnsi="Arial" w:cs="Arial"/>
        </w:rPr>
        <w:t xml:space="preserve">ncluding </w:t>
      </w:r>
      <w:r w:rsidR="201D41D4">
        <w:rPr>
          <w:rFonts w:ascii="Arial" w:hAnsi="Arial" w:cs="Arial"/>
        </w:rPr>
        <w:t xml:space="preserve">food-specific </w:t>
      </w:r>
      <w:r w:rsidR="53C09B75">
        <w:rPr>
          <w:rFonts w:ascii="Arial" w:hAnsi="Arial" w:cs="Arial"/>
        </w:rPr>
        <w:t>sensitization as an objective measurement</w:t>
      </w:r>
      <w:r w:rsidR="201D41D4">
        <w:rPr>
          <w:rFonts w:ascii="Arial" w:hAnsi="Arial" w:cs="Arial"/>
        </w:rPr>
        <w:t xml:space="preserve"> </w:t>
      </w:r>
      <w:r w:rsidR="6844C1BB">
        <w:rPr>
          <w:rFonts w:ascii="Arial" w:hAnsi="Arial" w:cs="Arial"/>
        </w:rPr>
        <w:t xml:space="preserve">may </w:t>
      </w:r>
      <w:r w:rsidR="201D41D4">
        <w:rPr>
          <w:rFonts w:ascii="Arial" w:hAnsi="Arial" w:cs="Arial"/>
        </w:rPr>
        <w:t xml:space="preserve">help to </w:t>
      </w:r>
      <w:r w:rsidR="53C09B75">
        <w:rPr>
          <w:rFonts w:ascii="Arial" w:hAnsi="Arial" w:cs="Arial"/>
        </w:rPr>
        <w:t>reduce the risk for misclassification</w:t>
      </w:r>
      <w:r w:rsidR="0FF70A0A">
        <w:rPr>
          <w:rFonts w:ascii="Arial" w:hAnsi="Arial" w:cs="Arial"/>
        </w:rPr>
        <w:t xml:space="preserve"> </w:t>
      </w:r>
      <w:r w:rsidR="6844C1BB">
        <w:rPr>
          <w:rFonts w:ascii="Arial" w:hAnsi="Arial" w:cs="Arial"/>
        </w:rPr>
        <w:t xml:space="preserve">in studies of FA, </w:t>
      </w:r>
      <w:r w:rsidR="0FF70A0A">
        <w:rPr>
          <w:rFonts w:ascii="Arial" w:hAnsi="Arial" w:cs="Arial"/>
        </w:rPr>
        <w:t>as it</w:t>
      </w:r>
      <w:r w:rsidR="6844C1BB">
        <w:rPr>
          <w:rFonts w:ascii="Arial" w:hAnsi="Arial" w:cs="Arial"/>
        </w:rPr>
        <w:t xml:space="preserve"> may more reliably</w:t>
      </w:r>
      <w:r w:rsidR="0FF70A0A" w:rsidRPr="002375B3">
        <w:rPr>
          <w:rFonts w:ascii="Arial" w:hAnsi="Arial" w:cs="Arial"/>
        </w:rPr>
        <w:t xml:space="preserve"> reflect heritability. </w:t>
      </w:r>
      <w:r w:rsidR="3CDD97DD" w:rsidRPr="00D41ECE">
        <w:rPr>
          <w:rFonts w:ascii="Arial" w:hAnsi="Arial" w:cs="Arial"/>
        </w:rPr>
        <w:t>This assumption is confirmed by the</w:t>
      </w:r>
      <w:r w:rsidR="6844C1BB">
        <w:rPr>
          <w:rFonts w:ascii="Arial" w:hAnsi="Arial" w:cs="Arial"/>
        </w:rPr>
        <w:t xml:space="preserve"> observed</w:t>
      </w:r>
      <w:r w:rsidR="3CDD97DD" w:rsidRPr="00D41ECE">
        <w:rPr>
          <w:rFonts w:ascii="Arial" w:hAnsi="Arial" w:cs="Arial"/>
        </w:rPr>
        <w:t xml:space="preserve"> higher </w:t>
      </w:r>
      <w:r w:rsidR="6226765B">
        <w:rPr>
          <w:rFonts w:ascii="Arial" w:hAnsi="Arial" w:cs="Arial"/>
        </w:rPr>
        <w:lastRenderedPageBreak/>
        <w:t xml:space="preserve">heritability </w:t>
      </w:r>
      <w:r w:rsidR="3CDD97DD" w:rsidRPr="00D41ECE">
        <w:rPr>
          <w:rFonts w:ascii="Arial" w:hAnsi="Arial" w:cs="Arial"/>
        </w:rPr>
        <w:t>for the</w:t>
      </w:r>
      <w:r w:rsidR="0F7CA1F2" w:rsidRPr="00461D84">
        <w:rPr>
          <w:rFonts w:ascii="Arial" w:hAnsi="Arial" w:cs="Arial"/>
        </w:rPr>
        <w:t xml:space="preserve"> </w:t>
      </w:r>
      <w:r w:rsidR="0F7CA1F2">
        <w:rPr>
          <w:rFonts w:ascii="Arial" w:hAnsi="Arial" w:cs="Arial"/>
        </w:rPr>
        <w:t>food-specific</w:t>
      </w:r>
      <w:r w:rsidR="3CDD97DD" w:rsidRPr="00D41ECE">
        <w:rPr>
          <w:rFonts w:ascii="Arial" w:hAnsi="Arial" w:cs="Arial"/>
        </w:rPr>
        <w:t xml:space="preserve"> sensitization phenotype</w:t>
      </w:r>
      <w:r w:rsidR="0FF70A0A" w:rsidRPr="002375B3">
        <w:rPr>
          <w:rFonts w:ascii="Arial" w:hAnsi="Arial" w:cs="Arial"/>
        </w:rPr>
        <w:t xml:space="preserve">. </w:t>
      </w:r>
      <w:r w:rsidR="4F9355FD" w:rsidRPr="000F64F9">
        <w:rPr>
          <w:rFonts w:ascii="Arial" w:hAnsi="Arial" w:cs="Arial"/>
        </w:rPr>
        <w:t>However</w:t>
      </w:r>
      <w:r w:rsidR="3241C53B" w:rsidRPr="000F64F9">
        <w:rPr>
          <w:rFonts w:ascii="Arial" w:hAnsi="Arial" w:cs="Arial"/>
        </w:rPr>
        <w:t xml:space="preserve">, this does not apply </w:t>
      </w:r>
      <w:r w:rsidR="21DA87E1" w:rsidRPr="000F64F9">
        <w:rPr>
          <w:rFonts w:ascii="Arial" w:hAnsi="Arial" w:cs="Arial"/>
        </w:rPr>
        <w:t>to</w:t>
      </w:r>
      <w:r w:rsidR="3241C53B" w:rsidRPr="000F64F9">
        <w:rPr>
          <w:rFonts w:ascii="Arial" w:hAnsi="Arial" w:cs="Arial"/>
        </w:rPr>
        <w:t xml:space="preserve"> the </w:t>
      </w:r>
      <w:r w:rsidR="6226765B" w:rsidRPr="000F64F9">
        <w:rPr>
          <w:rFonts w:ascii="Arial" w:hAnsi="Arial" w:cs="Arial"/>
        </w:rPr>
        <w:t xml:space="preserve">validation study using cohorts with </w:t>
      </w:r>
      <w:r w:rsidR="3241C53B" w:rsidRPr="000F64F9">
        <w:rPr>
          <w:rFonts w:ascii="Arial" w:hAnsi="Arial" w:cs="Arial"/>
        </w:rPr>
        <w:t>OFC</w:t>
      </w:r>
      <w:r w:rsidR="21DA87E1" w:rsidRPr="000F64F9">
        <w:rPr>
          <w:rFonts w:ascii="Arial" w:hAnsi="Arial" w:cs="Arial"/>
        </w:rPr>
        <w:t>-</w:t>
      </w:r>
      <w:r w:rsidR="6226765B" w:rsidRPr="000F64F9">
        <w:rPr>
          <w:rFonts w:ascii="Arial" w:hAnsi="Arial" w:cs="Arial"/>
        </w:rPr>
        <w:t>confirmed FA</w:t>
      </w:r>
      <w:r w:rsidR="3241C53B" w:rsidRPr="000F64F9">
        <w:rPr>
          <w:rFonts w:ascii="Arial" w:hAnsi="Arial" w:cs="Arial"/>
        </w:rPr>
        <w:t xml:space="preserve">, </w:t>
      </w:r>
      <w:r w:rsidR="6844C1BB" w:rsidRPr="000F64F9">
        <w:rPr>
          <w:rFonts w:ascii="Arial" w:hAnsi="Arial" w:cs="Arial"/>
        </w:rPr>
        <w:t xml:space="preserve">where </w:t>
      </w:r>
      <w:r w:rsidR="2F84E3ED" w:rsidRPr="000F64F9">
        <w:rPr>
          <w:rFonts w:ascii="Arial" w:hAnsi="Arial" w:cs="Arial"/>
        </w:rPr>
        <w:t>no significant associations were found</w:t>
      </w:r>
      <w:r w:rsidR="3BFF5CB3" w:rsidRPr="000F64F9">
        <w:rPr>
          <w:rFonts w:ascii="Arial" w:hAnsi="Arial" w:cs="Arial"/>
        </w:rPr>
        <w:t>.</w:t>
      </w:r>
      <w:r w:rsidR="3BFF5CB3">
        <w:rPr>
          <w:rFonts w:ascii="Arial" w:hAnsi="Arial" w:cs="Arial"/>
        </w:rPr>
        <w:t xml:space="preserve"> </w:t>
      </w:r>
      <w:r w:rsidR="2A985689" w:rsidRPr="19029231">
        <w:rPr>
          <w:rFonts w:ascii="Arial" w:hAnsi="Arial" w:cs="Arial"/>
        </w:rPr>
        <w:t xml:space="preserve">The different phenotype definitions used in this study yielded highly variable SNP-based heritability </w:t>
      </w:r>
      <w:r w:rsidR="60BAD8B4" w:rsidRPr="060B9DE5">
        <w:rPr>
          <w:rFonts w:ascii="Arial" w:hAnsi="Arial" w:cs="Arial"/>
        </w:rPr>
        <w:t>estimates</w:t>
      </w:r>
      <w:r w:rsidR="2A985689" w:rsidRPr="19029231">
        <w:rPr>
          <w:rFonts w:ascii="Arial" w:hAnsi="Arial" w:cs="Arial"/>
        </w:rPr>
        <w:t xml:space="preserve">. </w:t>
      </w:r>
      <w:r w:rsidR="20AE8BA0" w:rsidRPr="060B9DE5">
        <w:rPr>
          <w:rFonts w:ascii="Arial" w:hAnsi="Arial" w:cs="Arial"/>
        </w:rPr>
        <w:t>Fo</w:t>
      </w:r>
      <w:r w:rsidR="2A985689" w:rsidRPr="19029231">
        <w:rPr>
          <w:rFonts w:ascii="Arial" w:hAnsi="Arial" w:cs="Arial"/>
        </w:rPr>
        <w:t xml:space="preserve">r </w:t>
      </w:r>
      <w:r w:rsidR="5823C462" w:rsidRPr="060B9DE5">
        <w:rPr>
          <w:rFonts w:ascii="Arial" w:hAnsi="Arial" w:cs="Arial"/>
        </w:rPr>
        <w:t xml:space="preserve">the </w:t>
      </w:r>
      <w:r w:rsidR="2A985689" w:rsidRPr="19029231">
        <w:rPr>
          <w:rFonts w:ascii="Arial" w:hAnsi="Arial" w:cs="Arial"/>
        </w:rPr>
        <w:t xml:space="preserve">broader phenotypes, such as self-reported </w:t>
      </w:r>
      <w:r w:rsidR="7CE1D5D6" w:rsidRPr="060B9DE5">
        <w:rPr>
          <w:rFonts w:ascii="Arial" w:hAnsi="Arial" w:cs="Arial"/>
        </w:rPr>
        <w:t xml:space="preserve">FA, </w:t>
      </w:r>
      <w:r w:rsidR="2A985689" w:rsidRPr="19029231">
        <w:rPr>
          <w:rFonts w:ascii="Arial" w:hAnsi="Arial" w:cs="Arial"/>
        </w:rPr>
        <w:t>we did not detect a significant heritable component</w:t>
      </w:r>
      <w:r w:rsidR="00C11FCA">
        <w:rPr>
          <w:rFonts w:ascii="Arial" w:hAnsi="Arial" w:cs="Arial"/>
        </w:rPr>
        <w:t xml:space="preserve"> (</w:t>
      </w:r>
      <w:r w:rsidR="00521C59">
        <w:rPr>
          <w:rFonts w:ascii="Arial" w:hAnsi="Arial" w:cs="Arial"/>
        </w:rPr>
        <w:t xml:space="preserve">adults: </w:t>
      </w:r>
      <w:r w:rsidR="00DC67C1">
        <w:rPr>
          <w:rFonts w:ascii="Arial" w:hAnsi="Arial" w:cs="Arial"/>
        </w:rPr>
        <w:t>h2=</w:t>
      </w:r>
      <w:r w:rsidR="00521C59" w:rsidRPr="00521C59">
        <w:rPr>
          <w:rFonts w:ascii="Arial" w:hAnsi="Arial" w:cs="Arial"/>
        </w:rPr>
        <w:t>0.4</w:t>
      </w:r>
      <w:r w:rsidR="00145B6F">
        <w:rPr>
          <w:rFonts w:ascii="Arial" w:hAnsi="Arial" w:cs="Arial"/>
        </w:rPr>
        <w:t>%</w:t>
      </w:r>
      <w:r w:rsidR="00F10645">
        <w:rPr>
          <w:rFonts w:ascii="Arial" w:hAnsi="Arial" w:cs="Arial"/>
        </w:rPr>
        <w:t xml:space="preserve"> </w:t>
      </w:r>
      <w:r w:rsidR="00145B6F">
        <w:rPr>
          <w:rFonts w:ascii="Arial" w:hAnsi="Arial" w:cs="Arial"/>
        </w:rPr>
        <w:t xml:space="preserve">95% CI: </w:t>
      </w:r>
      <w:r w:rsidR="00521C59" w:rsidRPr="00521C59">
        <w:rPr>
          <w:rFonts w:ascii="Arial" w:hAnsi="Arial" w:cs="Arial"/>
        </w:rPr>
        <w:t>-4</w:t>
      </w:r>
      <w:r w:rsidR="00145B6F">
        <w:rPr>
          <w:rFonts w:ascii="Arial" w:hAnsi="Arial" w:cs="Arial"/>
        </w:rPr>
        <w:t>.</w:t>
      </w:r>
      <w:r w:rsidR="00521C59" w:rsidRPr="00521C59">
        <w:rPr>
          <w:rFonts w:ascii="Arial" w:hAnsi="Arial" w:cs="Arial"/>
        </w:rPr>
        <w:t>7</w:t>
      </w:r>
      <w:r w:rsidR="00145B6F">
        <w:rPr>
          <w:rFonts w:ascii="Arial" w:hAnsi="Arial" w:cs="Arial"/>
        </w:rPr>
        <w:t xml:space="preserve">%; </w:t>
      </w:r>
      <w:r w:rsidR="00521C59" w:rsidRPr="00521C59">
        <w:rPr>
          <w:rFonts w:ascii="Arial" w:hAnsi="Arial" w:cs="Arial"/>
        </w:rPr>
        <w:t>5</w:t>
      </w:r>
      <w:r w:rsidR="00145B6F">
        <w:rPr>
          <w:rFonts w:ascii="Arial" w:hAnsi="Arial" w:cs="Arial"/>
        </w:rPr>
        <w:t>.6%</w:t>
      </w:r>
      <w:r w:rsidR="00521C59">
        <w:rPr>
          <w:rFonts w:ascii="Arial" w:hAnsi="Arial" w:cs="Arial"/>
        </w:rPr>
        <w:t xml:space="preserve"> and children: </w:t>
      </w:r>
      <w:r w:rsidR="00DC67C1">
        <w:rPr>
          <w:rFonts w:ascii="Arial" w:hAnsi="Arial" w:cs="Arial"/>
        </w:rPr>
        <w:t>h2=</w:t>
      </w:r>
      <w:r w:rsidR="00521C59" w:rsidRPr="00521C59">
        <w:rPr>
          <w:rFonts w:ascii="Arial" w:hAnsi="Arial" w:cs="Arial"/>
        </w:rPr>
        <w:t>2</w:t>
      </w:r>
      <w:r w:rsidR="00145B6F">
        <w:rPr>
          <w:rFonts w:ascii="Arial" w:hAnsi="Arial" w:cs="Arial"/>
        </w:rPr>
        <w:t>.4%</w:t>
      </w:r>
      <w:r w:rsidR="00521C59">
        <w:rPr>
          <w:rFonts w:ascii="Arial" w:hAnsi="Arial" w:cs="Arial"/>
        </w:rPr>
        <w:t xml:space="preserve"> </w:t>
      </w:r>
      <w:r w:rsidR="00DC67C1">
        <w:rPr>
          <w:rFonts w:ascii="Arial" w:hAnsi="Arial" w:cs="Arial"/>
        </w:rPr>
        <w:t xml:space="preserve">95% CI: </w:t>
      </w:r>
      <w:r w:rsidR="00521C59" w:rsidRPr="00521C59">
        <w:rPr>
          <w:rFonts w:ascii="Arial" w:hAnsi="Arial" w:cs="Arial"/>
        </w:rPr>
        <w:t>-9</w:t>
      </w:r>
      <w:r w:rsidR="00145B6F">
        <w:rPr>
          <w:rFonts w:ascii="Arial" w:hAnsi="Arial" w:cs="Arial"/>
        </w:rPr>
        <w:t>.2</w:t>
      </w:r>
      <w:r w:rsidR="000F64F9">
        <w:rPr>
          <w:rFonts w:ascii="Arial" w:hAnsi="Arial" w:cs="Arial"/>
        </w:rPr>
        <w:t>%</w:t>
      </w:r>
      <w:r w:rsidR="00145B6F">
        <w:rPr>
          <w:rFonts w:ascii="Arial" w:hAnsi="Arial" w:cs="Arial"/>
        </w:rPr>
        <w:t xml:space="preserve">; </w:t>
      </w:r>
      <w:r w:rsidR="00521C59" w:rsidRPr="00521C59">
        <w:rPr>
          <w:rFonts w:ascii="Arial" w:hAnsi="Arial" w:cs="Arial"/>
        </w:rPr>
        <w:t>13</w:t>
      </w:r>
      <w:r w:rsidR="00145B6F">
        <w:rPr>
          <w:rFonts w:ascii="Arial" w:hAnsi="Arial" w:cs="Arial"/>
        </w:rPr>
        <w:t>.9%</w:t>
      </w:r>
      <w:r w:rsidR="00C11FCA">
        <w:rPr>
          <w:rFonts w:ascii="Arial" w:hAnsi="Arial" w:cs="Arial"/>
        </w:rPr>
        <w:t>)</w:t>
      </w:r>
      <w:r w:rsidR="2A985689" w:rsidRPr="19029231">
        <w:rPr>
          <w:rFonts w:ascii="Arial" w:hAnsi="Arial" w:cs="Arial"/>
        </w:rPr>
        <w:t>. In contrast, the more stringently defined phenotype</w:t>
      </w:r>
      <w:r w:rsidR="23154917" w:rsidRPr="060B9DE5">
        <w:rPr>
          <w:rFonts w:ascii="Arial" w:hAnsi="Arial" w:cs="Arial"/>
        </w:rPr>
        <w:t>s</w:t>
      </w:r>
      <w:r w:rsidR="2A985689" w:rsidRPr="19029231">
        <w:rPr>
          <w:rFonts w:ascii="Arial" w:hAnsi="Arial" w:cs="Arial"/>
        </w:rPr>
        <w:t xml:space="preserve"> </w:t>
      </w:r>
      <w:r w:rsidR="553DEF94" w:rsidRPr="060B9DE5">
        <w:rPr>
          <w:rFonts w:ascii="Arial" w:hAnsi="Arial" w:cs="Arial"/>
        </w:rPr>
        <w:t>incorporating</w:t>
      </w:r>
      <w:r w:rsidR="00634F0D">
        <w:rPr>
          <w:rFonts w:ascii="Arial" w:hAnsi="Arial" w:cs="Arial"/>
        </w:rPr>
        <w:t xml:space="preserve"> </w:t>
      </w:r>
      <w:r w:rsidR="2A985689" w:rsidRPr="19029231">
        <w:rPr>
          <w:rFonts w:ascii="Arial" w:hAnsi="Arial" w:cs="Arial"/>
        </w:rPr>
        <w:t xml:space="preserve">food-specific sensitization </w:t>
      </w:r>
      <w:r w:rsidR="57FF7EF5" w:rsidRPr="060B9DE5">
        <w:rPr>
          <w:rFonts w:ascii="Arial" w:hAnsi="Arial" w:cs="Arial"/>
        </w:rPr>
        <w:t xml:space="preserve">showed </w:t>
      </w:r>
      <w:r w:rsidR="2A985689" w:rsidRPr="19029231">
        <w:rPr>
          <w:rFonts w:ascii="Arial" w:hAnsi="Arial" w:cs="Arial"/>
        </w:rPr>
        <w:t>substantial SNP-based heritability</w:t>
      </w:r>
      <w:r w:rsidR="00521C59">
        <w:rPr>
          <w:rFonts w:ascii="Arial" w:hAnsi="Arial" w:cs="Arial"/>
        </w:rPr>
        <w:t xml:space="preserve"> (</w:t>
      </w:r>
      <w:r w:rsidR="00DC67C1">
        <w:rPr>
          <w:rFonts w:ascii="Arial" w:hAnsi="Arial" w:cs="Arial"/>
        </w:rPr>
        <w:t>h2=</w:t>
      </w:r>
      <w:r w:rsidR="00DC67C1" w:rsidRPr="00096A90">
        <w:rPr>
          <w:rFonts w:ascii="Arial" w:hAnsi="Arial" w:cs="Arial"/>
        </w:rPr>
        <w:t>3</w:t>
      </w:r>
      <w:r w:rsidR="00DC67C1">
        <w:rPr>
          <w:rFonts w:ascii="Arial" w:hAnsi="Arial" w:cs="Arial"/>
        </w:rPr>
        <w:t>4</w:t>
      </w:r>
      <w:r w:rsidR="00DC67C1" w:rsidRPr="00096A90">
        <w:rPr>
          <w:rFonts w:ascii="Arial" w:hAnsi="Arial" w:cs="Arial"/>
        </w:rPr>
        <w:t>.</w:t>
      </w:r>
      <w:r w:rsidR="00DC67C1">
        <w:rPr>
          <w:rFonts w:ascii="Arial" w:hAnsi="Arial" w:cs="Arial"/>
        </w:rPr>
        <w:t>0</w:t>
      </w:r>
      <w:r w:rsidR="00DC67C1" w:rsidRPr="00096A90">
        <w:rPr>
          <w:rFonts w:ascii="Arial" w:hAnsi="Arial" w:cs="Arial"/>
        </w:rPr>
        <w:t xml:space="preserve">% </w:t>
      </w:r>
      <w:r w:rsidR="00DC67C1">
        <w:rPr>
          <w:rFonts w:ascii="Arial" w:hAnsi="Arial" w:cs="Arial"/>
        </w:rPr>
        <w:t xml:space="preserve">95% CI: 1.9%; </w:t>
      </w:r>
      <w:r w:rsidR="00DC67C1" w:rsidRPr="00A777A5">
        <w:rPr>
          <w:rFonts w:ascii="Arial" w:hAnsi="Arial" w:cs="Arial"/>
        </w:rPr>
        <w:t>66</w:t>
      </w:r>
      <w:r w:rsidR="00DC67C1">
        <w:rPr>
          <w:rFonts w:ascii="Arial" w:hAnsi="Arial" w:cs="Arial"/>
        </w:rPr>
        <w:t>.0%) in adults</w:t>
      </w:r>
      <w:r w:rsidR="00F10A7C">
        <w:rPr>
          <w:rFonts w:ascii="Arial" w:hAnsi="Arial" w:cs="Arial"/>
        </w:rPr>
        <w:t>)</w:t>
      </w:r>
      <w:r w:rsidR="2A985689" w:rsidRPr="19029231">
        <w:rPr>
          <w:rFonts w:ascii="Arial" w:hAnsi="Arial" w:cs="Arial"/>
        </w:rPr>
        <w:t xml:space="preserve">. </w:t>
      </w:r>
      <w:r w:rsidR="7F051286" w:rsidRPr="060B9DE5">
        <w:rPr>
          <w:rFonts w:ascii="Arial" w:hAnsi="Arial" w:cs="Arial"/>
        </w:rPr>
        <w:t>This difference likely reflects heterogeneity and misclassification within the broader phenotype groups, which dilute genetic signal and reduce power to detect both heritability and significant genome wide associations. These findings suggest that such broad case definitions are not optimal for genetic studies, whereas more precise phenotyping yields clearer evidence of heritable contributions.</w:t>
      </w:r>
      <w:r w:rsidR="2E8A1BBB" w:rsidRPr="060B9DE5">
        <w:rPr>
          <w:rFonts w:ascii="Arial" w:hAnsi="Arial" w:cs="Arial"/>
        </w:rPr>
        <w:t xml:space="preserve"> </w:t>
      </w:r>
      <w:r w:rsidR="2A985689">
        <w:rPr>
          <w:rFonts w:ascii="Arial" w:hAnsi="Arial" w:cs="Arial"/>
        </w:rPr>
        <w:t xml:space="preserve"> </w:t>
      </w:r>
      <w:r w:rsidR="2B54C81C" w:rsidRPr="19029231">
        <w:rPr>
          <w:rFonts w:ascii="Arial" w:hAnsi="Arial" w:cs="Arial"/>
        </w:rPr>
        <w:t>A potential source of heterogeneity is</w:t>
      </w:r>
      <w:r w:rsidR="274ACB95" w:rsidRPr="004314DD">
        <w:rPr>
          <w:kern w:val="0"/>
          <w14:ligatures w14:val="none"/>
        </w:rPr>
        <w:t xml:space="preserve"> </w:t>
      </w:r>
      <w:r w:rsidR="274ACB95" w:rsidRPr="004314DD">
        <w:rPr>
          <w:rFonts w:ascii="Arial" w:hAnsi="Arial" w:cs="Arial"/>
        </w:rPr>
        <w:t>that self-reported food allergy does not differentiate primary FA from secondary FA (</w:t>
      </w:r>
      <w:r w:rsidR="19429B0E">
        <w:rPr>
          <w:rFonts w:ascii="Arial" w:hAnsi="Arial" w:cs="Arial"/>
        </w:rPr>
        <w:t>PFAS</w:t>
      </w:r>
      <w:r w:rsidR="274ACB95" w:rsidRPr="004314DD">
        <w:rPr>
          <w:rFonts w:ascii="Arial" w:hAnsi="Arial" w:cs="Arial"/>
        </w:rPr>
        <w:t>)</w:t>
      </w:r>
      <w:r w:rsidR="1E28677D">
        <w:rPr>
          <w:rFonts w:ascii="Arial" w:hAnsi="Arial" w:cs="Arial"/>
        </w:rPr>
        <w:t>.</w:t>
      </w:r>
      <w:r w:rsidR="42108FCA" w:rsidRPr="060B9DE5">
        <w:rPr>
          <w:rFonts w:ascii="Arial" w:hAnsi="Arial" w:cs="Arial"/>
        </w:rPr>
        <w:t xml:space="preserve"> </w:t>
      </w:r>
      <w:r w:rsidR="06B14A94" w:rsidRPr="060B9DE5">
        <w:rPr>
          <w:rFonts w:ascii="Arial" w:hAnsi="Arial" w:cs="Arial"/>
        </w:rPr>
        <w:t>However, the observed h</w:t>
      </w:r>
      <w:r w:rsidR="012D1F51" w:rsidRPr="060B9DE5">
        <w:rPr>
          <w:rFonts w:ascii="Arial" w:hAnsi="Arial" w:cs="Arial"/>
        </w:rPr>
        <w:t>eritability</w:t>
      </w:r>
      <w:r w:rsidR="06B14A94" w:rsidRPr="060B9DE5">
        <w:rPr>
          <w:rFonts w:ascii="Arial" w:hAnsi="Arial" w:cs="Arial"/>
        </w:rPr>
        <w:t xml:space="preserve"> reflects the cumulative contribution of numerous small‑effect SNPs rather than solely genome‑wide significant loci, although LDSC heritability estimates are subject to considerable uncertainty due to large standard errors and should be interpreted with caution.</w:t>
      </w:r>
    </w:p>
    <w:p w14:paraId="5A7FAC2B" w14:textId="3C1A1FAF" w:rsidR="002375B3" w:rsidRDefault="004314DD" w:rsidP="00F96BAA">
      <w:pPr>
        <w:spacing w:line="360" w:lineRule="auto"/>
        <w:jc w:val="both"/>
        <w:rPr>
          <w:rFonts w:ascii="Arial" w:hAnsi="Arial" w:cs="Arial"/>
        </w:rPr>
      </w:pPr>
      <w:r w:rsidRPr="004314DD">
        <w:rPr>
          <w:rFonts w:ascii="Arial" w:hAnsi="Arial" w:cs="Arial"/>
        </w:rPr>
        <w:t xml:space="preserve">This distinction is crucial </w:t>
      </w:r>
      <w:r w:rsidR="007F4562" w:rsidRPr="19029231">
        <w:rPr>
          <w:rFonts w:ascii="Arial" w:hAnsi="Arial" w:cs="Arial"/>
        </w:rPr>
        <w:t>for genetic studies, as these conditions are clinically and genetically distinct</w:t>
      </w:r>
      <w:r w:rsidR="007F4562">
        <w:rPr>
          <w:rFonts w:ascii="Arial" w:hAnsi="Arial" w:cs="Arial"/>
        </w:rPr>
        <w:t xml:space="preserve"> </w:t>
      </w:r>
      <w:r w:rsidR="00AE4F95">
        <w:rPr>
          <w:rFonts w:ascii="Arial" w:hAnsi="Arial" w:cs="Arial"/>
        </w:rPr>
        <w:fldChar w:fldCharType="begin">
          <w:fldData xml:space="preserve">PEVuZE5vdGU+PENpdGU+PEF1dGhvcj5DaG9uZzwvQXV0aG9yPjxZZWFyPjIwMjA8L1llYXI+PFJl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DaG9uZzwvQXV0aG9yPjxZZWFyPjIwMjA8L1llYXI+PFJl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AE4F95">
        <w:rPr>
          <w:rFonts w:ascii="Arial" w:hAnsi="Arial" w:cs="Arial"/>
        </w:rPr>
      </w:r>
      <w:r w:rsidR="00AE4F95">
        <w:rPr>
          <w:rFonts w:ascii="Arial" w:hAnsi="Arial" w:cs="Arial"/>
        </w:rPr>
        <w:fldChar w:fldCharType="separate"/>
      </w:r>
      <w:r w:rsidR="00FB1DED">
        <w:rPr>
          <w:rFonts w:ascii="Arial" w:hAnsi="Arial" w:cs="Arial"/>
          <w:noProof/>
        </w:rPr>
        <w:t>(19)</w:t>
      </w:r>
      <w:r w:rsidR="00AE4F95">
        <w:rPr>
          <w:rFonts w:ascii="Arial" w:hAnsi="Arial" w:cs="Arial"/>
        </w:rPr>
        <w:fldChar w:fldCharType="end"/>
      </w:r>
      <w:r w:rsidR="00AE4F95">
        <w:rPr>
          <w:rFonts w:ascii="Arial" w:hAnsi="Arial" w:cs="Arial"/>
        </w:rPr>
        <w:t>.</w:t>
      </w:r>
      <w:r w:rsidR="0024147C" w:rsidRPr="0024147C">
        <w:rPr>
          <w:rFonts w:ascii="Arial" w:hAnsi="Arial" w:cs="Arial"/>
        </w:rPr>
        <w:t xml:space="preserve"> </w:t>
      </w:r>
      <w:r w:rsidR="0024147C" w:rsidRPr="19029231">
        <w:rPr>
          <w:rFonts w:ascii="Arial" w:hAnsi="Arial" w:cs="Arial"/>
        </w:rPr>
        <w:t xml:space="preserve">Besides that, another potential explanation is that a patient can be sensitized (having food allergen specific IgE) but have low gut permeability at the time of the OFC leading to a negative or tolerant outcome. In a recently published mouse model of FA, </w:t>
      </w:r>
      <w:r w:rsidR="006C2E61">
        <w:rPr>
          <w:rFonts w:ascii="Arial" w:hAnsi="Arial" w:cs="Arial"/>
        </w:rPr>
        <w:t>this</w:t>
      </w:r>
      <w:r w:rsidR="0024147C" w:rsidRPr="19029231">
        <w:rPr>
          <w:rFonts w:ascii="Arial" w:hAnsi="Arial" w:cs="Arial"/>
        </w:rPr>
        <w:t xml:space="preserve"> was influenced by reduced local bio-availability of cysteinyl leukotriene</w:t>
      </w:r>
      <w:r w:rsidR="00F82D8D">
        <w:rPr>
          <w:rFonts w:ascii="Arial" w:hAnsi="Arial" w:cs="Arial"/>
        </w:rPr>
        <w:t>s</w:t>
      </w:r>
      <w:r w:rsidR="0024147C" w:rsidRPr="19029231">
        <w:rPr>
          <w:rFonts w:ascii="Arial" w:hAnsi="Arial" w:cs="Arial"/>
        </w:rPr>
        <w:t xml:space="preserve"> (</w:t>
      </w:r>
      <w:proofErr w:type="spellStart"/>
      <w:r w:rsidR="0024147C" w:rsidRPr="19029231">
        <w:rPr>
          <w:rFonts w:ascii="Arial" w:hAnsi="Arial" w:cs="Arial"/>
        </w:rPr>
        <w:t>CysLT</w:t>
      </w:r>
      <w:proofErr w:type="spellEnd"/>
      <w:r w:rsidR="0024147C" w:rsidRPr="19029231">
        <w:rPr>
          <w:rFonts w:ascii="Arial" w:hAnsi="Arial" w:cs="Arial"/>
        </w:rPr>
        <w:t xml:space="preserve">) and presence of </w:t>
      </w:r>
      <w:proofErr w:type="spellStart"/>
      <w:r w:rsidR="0024147C">
        <w:rPr>
          <w:rFonts w:ascii="Arial" w:hAnsi="Arial" w:cs="Arial"/>
        </w:rPr>
        <w:t>d</w:t>
      </w:r>
      <w:r w:rsidR="0024147C" w:rsidRPr="19029231">
        <w:rPr>
          <w:rFonts w:ascii="Arial" w:hAnsi="Arial" w:cs="Arial"/>
        </w:rPr>
        <w:t>isproportionating</w:t>
      </w:r>
      <w:proofErr w:type="spellEnd"/>
      <w:r w:rsidR="0024147C" w:rsidRPr="19029231">
        <w:rPr>
          <w:rFonts w:ascii="Arial" w:hAnsi="Arial" w:cs="Arial"/>
        </w:rPr>
        <w:t xml:space="preserve"> </w:t>
      </w:r>
      <w:r w:rsidR="0024147C">
        <w:rPr>
          <w:rFonts w:ascii="Arial" w:hAnsi="Arial" w:cs="Arial"/>
        </w:rPr>
        <w:t>e</w:t>
      </w:r>
      <w:r w:rsidR="0024147C" w:rsidRPr="19029231">
        <w:rPr>
          <w:rFonts w:ascii="Arial" w:hAnsi="Arial" w:cs="Arial"/>
        </w:rPr>
        <w:t xml:space="preserve">nzyme 1 (DPEP1) activity </w:t>
      </w:r>
      <w:r w:rsidR="0090443E">
        <w:rPr>
          <w:rFonts w:ascii="Arial" w:hAnsi="Arial" w:cs="Arial"/>
        </w:rPr>
        <w:fldChar w:fldCharType="begin">
          <w:fldData xml:space="preserve">PEVuZE5vdGU+PENpdGU+PEF1dGhvcj5CYWNodGVsPC9BdXRob3I+PFllYXI+MjAyNTwvWWVhcj48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CYWNodGVsPC9BdXRob3I+PFllYXI+MjAyNTwvWWVhcj48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90443E">
        <w:rPr>
          <w:rFonts w:ascii="Arial" w:hAnsi="Arial" w:cs="Arial"/>
        </w:rPr>
      </w:r>
      <w:r w:rsidR="0090443E">
        <w:rPr>
          <w:rFonts w:ascii="Arial" w:hAnsi="Arial" w:cs="Arial"/>
        </w:rPr>
        <w:fldChar w:fldCharType="separate"/>
      </w:r>
      <w:r w:rsidR="00FB1DED">
        <w:rPr>
          <w:rFonts w:ascii="Arial" w:hAnsi="Arial" w:cs="Arial"/>
          <w:noProof/>
        </w:rPr>
        <w:t>(47, 48)</w:t>
      </w:r>
      <w:r w:rsidR="0090443E">
        <w:rPr>
          <w:rFonts w:ascii="Arial" w:hAnsi="Arial" w:cs="Arial"/>
        </w:rPr>
        <w:fldChar w:fldCharType="end"/>
      </w:r>
      <w:r w:rsidR="0024147C" w:rsidRPr="19029231">
        <w:rPr>
          <w:rFonts w:ascii="Arial" w:hAnsi="Arial" w:cs="Arial"/>
        </w:rPr>
        <w:t>, suggesting that barrier/epithelial–mast cell crosstalk is a key determinant of clinical reactivity upon ingestion. Together, these data support the idea that OFC-positive cases represent a biologically more homogeneous, gut-centric endotype; loci detected in broader, diagnosis/sensitization-based GWAS may therefore show weaker or absent effects in OFC cohorts unless they influence these mucosal leukotriene/mast-cell pathways.</w:t>
      </w:r>
    </w:p>
    <w:p w14:paraId="6EFCC609" w14:textId="5CE34230" w:rsidR="002375B3" w:rsidRPr="002375B3" w:rsidRDefault="10AA1B4B" w:rsidP="00CF507E">
      <w:pPr>
        <w:spacing w:line="360" w:lineRule="auto"/>
        <w:jc w:val="both"/>
        <w:rPr>
          <w:rFonts w:ascii="Arial" w:hAnsi="Arial" w:cs="Arial"/>
        </w:rPr>
      </w:pPr>
      <w:r w:rsidRPr="55CBA23D">
        <w:rPr>
          <w:rFonts w:ascii="Arial" w:hAnsi="Arial" w:cs="Arial"/>
        </w:rPr>
        <w:t>Our analysis also revealed distinct genetic architectures for FA in children and adult</w:t>
      </w:r>
      <w:r w:rsidR="78D8719A" w:rsidRPr="55CBA23D">
        <w:rPr>
          <w:rFonts w:ascii="Arial" w:hAnsi="Arial" w:cs="Arial"/>
        </w:rPr>
        <w:t xml:space="preserve"> cohorts</w:t>
      </w:r>
      <w:r w:rsidRPr="55CBA23D">
        <w:rPr>
          <w:rFonts w:ascii="Arial" w:hAnsi="Arial" w:cs="Arial"/>
        </w:rPr>
        <w:t>, characterized by age-specific associations and, for some loci, effects in opposing directions across age groups</w:t>
      </w:r>
      <w:r w:rsidR="178B8932" w:rsidRPr="55CBA23D">
        <w:rPr>
          <w:rFonts w:ascii="Arial" w:hAnsi="Arial" w:cs="Arial"/>
        </w:rPr>
        <w:t>.</w:t>
      </w:r>
      <w:r w:rsidR="539F1B4B">
        <w:t xml:space="preserve"> </w:t>
      </w:r>
      <w:r w:rsidR="72A0C067" w:rsidRPr="55CBA23D">
        <w:rPr>
          <w:rFonts w:ascii="Arial" w:hAnsi="Arial" w:cs="Arial"/>
        </w:rPr>
        <w:t xml:space="preserve">Moreover, SNPs with the effect allele associated with </w:t>
      </w:r>
      <w:r w:rsidR="160434BE" w:rsidRPr="55CBA23D">
        <w:rPr>
          <w:rFonts w:ascii="Arial" w:hAnsi="Arial" w:cs="Arial"/>
        </w:rPr>
        <w:t xml:space="preserve">higher FA risk were linked to </w:t>
      </w:r>
      <w:r w:rsidR="539F1B4B" w:rsidRPr="55CBA23D">
        <w:rPr>
          <w:rFonts w:ascii="Arial" w:hAnsi="Arial" w:cs="Arial"/>
        </w:rPr>
        <w:t>a lower age of</w:t>
      </w:r>
      <w:r w:rsidR="160434BE" w:rsidRPr="55CBA23D">
        <w:rPr>
          <w:rFonts w:ascii="Arial" w:hAnsi="Arial" w:cs="Arial"/>
        </w:rPr>
        <w:t xml:space="preserve"> allergy</w:t>
      </w:r>
      <w:r w:rsidR="539F1B4B" w:rsidRPr="55CBA23D">
        <w:rPr>
          <w:rFonts w:ascii="Arial" w:hAnsi="Arial" w:cs="Arial"/>
        </w:rPr>
        <w:t xml:space="preserve"> onset. </w:t>
      </w:r>
      <w:r w:rsidR="7E4D358D" w:rsidRPr="55CBA23D">
        <w:rPr>
          <w:rFonts w:ascii="Arial" w:hAnsi="Arial" w:cs="Arial"/>
        </w:rPr>
        <w:t>Age</w:t>
      </w:r>
      <w:r w:rsidR="15947959" w:rsidRPr="55CBA23D">
        <w:rPr>
          <w:rFonts w:ascii="Arial" w:hAnsi="Arial" w:cs="Arial"/>
        </w:rPr>
        <w:t xml:space="preserve">-related </w:t>
      </w:r>
      <w:r w:rsidR="7E4D358D" w:rsidRPr="55CBA23D">
        <w:rPr>
          <w:rFonts w:ascii="Arial" w:hAnsi="Arial" w:cs="Arial"/>
        </w:rPr>
        <w:t xml:space="preserve">differences </w:t>
      </w:r>
      <w:r w:rsidR="75425966" w:rsidRPr="55CBA23D">
        <w:rPr>
          <w:rFonts w:ascii="Arial" w:hAnsi="Arial" w:cs="Arial"/>
        </w:rPr>
        <w:t>were</w:t>
      </w:r>
      <w:r w:rsidR="7E4D358D" w:rsidRPr="55CBA23D">
        <w:rPr>
          <w:rFonts w:ascii="Arial" w:hAnsi="Arial" w:cs="Arial"/>
        </w:rPr>
        <w:t xml:space="preserve"> </w:t>
      </w:r>
      <w:r w:rsidR="568B2B9F" w:rsidRPr="55CBA23D">
        <w:rPr>
          <w:rFonts w:ascii="Arial" w:hAnsi="Arial" w:cs="Arial"/>
        </w:rPr>
        <w:t>further supported</w:t>
      </w:r>
      <w:r w:rsidR="1B858466" w:rsidRPr="55CBA23D">
        <w:rPr>
          <w:rFonts w:ascii="Arial" w:hAnsi="Arial" w:cs="Arial"/>
        </w:rPr>
        <w:t xml:space="preserve"> by the</w:t>
      </w:r>
      <w:r w:rsidR="7E4D358D" w:rsidRPr="55CBA23D">
        <w:rPr>
          <w:rFonts w:ascii="Arial" w:hAnsi="Arial" w:cs="Arial"/>
        </w:rPr>
        <w:t xml:space="preserve"> </w:t>
      </w:r>
      <w:r w:rsidR="565CFCC8" w:rsidRPr="55CBA23D">
        <w:rPr>
          <w:rFonts w:ascii="Arial" w:hAnsi="Arial" w:cs="Arial"/>
        </w:rPr>
        <w:t>SNP-heritability</w:t>
      </w:r>
      <w:r w:rsidR="1B858466" w:rsidRPr="55CBA23D">
        <w:rPr>
          <w:rFonts w:ascii="Arial" w:hAnsi="Arial" w:cs="Arial"/>
        </w:rPr>
        <w:t xml:space="preserve"> estimates observed</w:t>
      </w:r>
      <w:r w:rsidR="115DABD6" w:rsidRPr="55CBA23D">
        <w:rPr>
          <w:rFonts w:ascii="Arial" w:hAnsi="Arial" w:cs="Arial"/>
        </w:rPr>
        <w:t>.</w:t>
      </w:r>
      <w:r w:rsidR="15947959" w:rsidRPr="55CBA23D">
        <w:rPr>
          <w:rFonts w:ascii="Arial" w:hAnsi="Arial" w:cs="Arial"/>
        </w:rPr>
        <w:t xml:space="preserve"> Specifically, </w:t>
      </w:r>
      <w:r w:rsidR="4F23F77C" w:rsidRPr="55CBA23D">
        <w:rPr>
          <w:rFonts w:ascii="Arial" w:hAnsi="Arial" w:cs="Arial"/>
        </w:rPr>
        <w:t xml:space="preserve">SNP-heritability was 30% for </w:t>
      </w:r>
      <w:r w:rsidR="417C870A" w:rsidRPr="55CBA23D">
        <w:rPr>
          <w:rFonts w:ascii="Arial" w:hAnsi="Arial" w:cs="Arial"/>
        </w:rPr>
        <w:t xml:space="preserve">food-specific sensitization in adults, 9% </w:t>
      </w:r>
      <w:r w:rsidR="568B2B9F" w:rsidRPr="55CBA23D">
        <w:rPr>
          <w:rFonts w:ascii="Arial" w:hAnsi="Arial" w:cs="Arial"/>
        </w:rPr>
        <w:t xml:space="preserve">for </w:t>
      </w:r>
      <w:r w:rsidR="417C870A" w:rsidRPr="55CBA23D">
        <w:rPr>
          <w:rFonts w:ascii="Arial" w:hAnsi="Arial" w:cs="Arial"/>
        </w:rPr>
        <w:t xml:space="preserve">self-reported </w:t>
      </w:r>
      <w:r w:rsidR="6A6E7800" w:rsidRPr="55CBA23D">
        <w:rPr>
          <w:rFonts w:ascii="Arial" w:hAnsi="Arial" w:cs="Arial"/>
        </w:rPr>
        <w:t>FA</w:t>
      </w:r>
      <w:r w:rsidR="568B2B9F" w:rsidRPr="55CBA23D">
        <w:rPr>
          <w:rFonts w:ascii="Arial" w:hAnsi="Arial" w:cs="Arial"/>
        </w:rPr>
        <w:t xml:space="preserve"> in children</w:t>
      </w:r>
      <w:r w:rsidR="5009F372" w:rsidRPr="55CBA23D">
        <w:rPr>
          <w:rFonts w:ascii="Arial" w:hAnsi="Arial" w:cs="Arial"/>
        </w:rPr>
        <w:t xml:space="preserve">, </w:t>
      </w:r>
      <w:r w:rsidR="417C870A" w:rsidRPr="55CBA23D">
        <w:rPr>
          <w:rFonts w:ascii="Arial" w:hAnsi="Arial" w:cs="Arial"/>
        </w:rPr>
        <w:t>an</w:t>
      </w:r>
      <w:r w:rsidR="568B2B9F" w:rsidRPr="55CBA23D">
        <w:rPr>
          <w:rFonts w:ascii="Arial" w:hAnsi="Arial" w:cs="Arial"/>
        </w:rPr>
        <w:t>d</w:t>
      </w:r>
      <w:r w:rsidR="417C870A" w:rsidRPr="55CBA23D">
        <w:rPr>
          <w:rFonts w:ascii="Arial" w:hAnsi="Arial" w:cs="Arial"/>
        </w:rPr>
        <w:t xml:space="preserve"> 30% in </w:t>
      </w:r>
      <w:r w:rsidR="563B0921" w:rsidRPr="55CBA23D">
        <w:rPr>
          <w:rFonts w:ascii="Arial" w:hAnsi="Arial" w:cs="Arial"/>
        </w:rPr>
        <w:t>doctors-diagnosed</w:t>
      </w:r>
      <w:r w:rsidR="4B6727D3" w:rsidRPr="55CBA23D">
        <w:rPr>
          <w:rFonts w:ascii="Arial" w:hAnsi="Arial" w:cs="Arial"/>
        </w:rPr>
        <w:t xml:space="preserve"> FA</w:t>
      </w:r>
      <w:r w:rsidR="563B0921" w:rsidRPr="55CBA23D">
        <w:rPr>
          <w:rFonts w:ascii="Arial" w:hAnsi="Arial" w:cs="Arial"/>
        </w:rPr>
        <w:t xml:space="preserve"> plus </w:t>
      </w:r>
      <w:r w:rsidR="65B64F9D" w:rsidRPr="55CBA23D">
        <w:rPr>
          <w:rFonts w:ascii="Arial" w:hAnsi="Arial" w:cs="Arial"/>
        </w:rPr>
        <w:t>food-specific sensitization</w:t>
      </w:r>
      <w:r w:rsidR="5009F372" w:rsidRPr="55CBA23D">
        <w:rPr>
          <w:rFonts w:ascii="Arial" w:hAnsi="Arial" w:cs="Arial"/>
        </w:rPr>
        <w:t xml:space="preserve"> phenotype in children</w:t>
      </w:r>
      <w:r w:rsidR="417C870A" w:rsidRPr="55CBA23D">
        <w:rPr>
          <w:rFonts w:ascii="Arial" w:hAnsi="Arial" w:cs="Arial"/>
        </w:rPr>
        <w:t xml:space="preserve">. </w:t>
      </w:r>
      <w:r w:rsidR="291753EF" w:rsidRPr="55CBA23D">
        <w:rPr>
          <w:rFonts w:ascii="Arial" w:hAnsi="Arial" w:cs="Arial"/>
        </w:rPr>
        <w:t xml:space="preserve">While these results reflect the aggregate contribution of widespread common variants, the standard errors were larger for the childhood </w:t>
      </w:r>
      <w:r w:rsidR="291753EF" w:rsidRPr="55CBA23D">
        <w:rPr>
          <w:rFonts w:ascii="Arial" w:hAnsi="Arial" w:cs="Arial"/>
        </w:rPr>
        <w:lastRenderedPageBreak/>
        <w:t xml:space="preserve">estimates compared to adults. Therefore, the precise magnitude of these heritability estimates should be interpreted with caution. </w:t>
      </w:r>
      <w:r w:rsidR="417C870A" w:rsidRPr="55CBA23D">
        <w:rPr>
          <w:rFonts w:ascii="Arial" w:hAnsi="Arial" w:cs="Arial"/>
        </w:rPr>
        <w:t xml:space="preserve">Heritability could not be </w:t>
      </w:r>
      <w:r w:rsidR="568B2B9F" w:rsidRPr="55CBA23D">
        <w:rPr>
          <w:rFonts w:ascii="Arial" w:hAnsi="Arial" w:cs="Arial"/>
        </w:rPr>
        <w:t xml:space="preserve">estimated </w:t>
      </w:r>
      <w:r w:rsidR="417C870A" w:rsidRPr="55CBA23D">
        <w:rPr>
          <w:rFonts w:ascii="Arial" w:hAnsi="Arial" w:cs="Arial"/>
        </w:rPr>
        <w:t xml:space="preserve">for the remaining phenotypes, </w:t>
      </w:r>
      <w:r w:rsidR="568B2B9F" w:rsidRPr="55CBA23D">
        <w:rPr>
          <w:rFonts w:ascii="Arial" w:hAnsi="Arial" w:cs="Arial"/>
        </w:rPr>
        <w:t xml:space="preserve">potentially </w:t>
      </w:r>
      <w:r w:rsidR="417C870A" w:rsidRPr="55CBA23D">
        <w:rPr>
          <w:rFonts w:ascii="Arial" w:hAnsi="Arial" w:cs="Arial"/>
        </w:rPr>
        <w:t xml:space="preserve">due to </w:t>
      </w:r>
      <w:r w:rsidR="568B2B9F" w:rsidRPr="55CBA23D">
        <w:rPr>
          <w:rFonts w:ascii="Arial" w:hAnsi="Arial" w:cs="Arial"/>
        </w:rPr>
        <w:t xml:space="preserve">limited </w:t>
      </w:r>
      <w:r w:rsidR="417C870A" w:rsidRPr="55CBA23D">
        <w:rPr>
          <w:rFonts w:ascii="Arial" w:hAnsi="Arial" w:cs="Arial"/>
        </w:rPr>
        <w:t>sample size</w:t>
      </w:r>
      <w:r w:rsidR="34A573B8" w:rsidRPr="55CBA23D">
        <w:rPr>
          <w:rFonts w:ascii="Arial" w:hAnsi="Arial" w:cs="Arial"/>
        </w:rPr>
        <w:t>,</w:t>
      </w:r>
      <w:r w:rsidR="417C870A" w:rsidRPr="55CBA23D">
        <w:rPr>
          <w:rFonts w:ascii="Arial" w:hAnsi="Arial" w:cs="Arial"/>
        </w:rPr>
        <w:t xml:space="preserve"> </w:t>
      </w:r>
      <w:r w:rsidR="76263263" w:rsidRPr="55CBA23D">
        <w:rPr>
          <w:rFonts w:ascii="Arial" w:hAnsi="Arial" w:cs="Arial"/>
        </w:rPr>
        <w:t>or</w:t>
      </w:r>
      <w:r w:rsidR="568B2B9F" w:rsidRPr="55CBA23D">
        <w:rPr>
          <w:rFonts w:ascii="Arial" w:hAnsi="Arial" w:cs="Arial"/>
        </w:rPr>
        <w:t xml:space="preserve"> phenotype</w:t>
      </w:r>
      <w:r w:rsidR="76263263" w:rsidRPr="55CBA23D">
        <w:rPr>
          <w:rFonts w:ascii="Arial" w:hAnsi="Arial" w:cs="Arial"/>
        </w:rPr>
        <w:t xml:space="preserve"> </w:t>
      </w:r>
      <w:r w:rsidR="417C870A" w:rsidRPr="55CBA23D">
        <w:rPr>
          <w:rFonts w:ascii="Arial" w:hAnsi="Arial" w:cs="Arial"/>
        </w:rPr>
        <w:t>misclassification</w:t>
      </w:r>
      <w:r w:rsidR="1277DDE6" w:rsidRPr="55CBA23D">
        <w:rPr>
          <w:rFonts w:ascii="Arial" w:hAnsi="Arial" w:cs="Arial"/>
        </w:rPr>
        <w:t>.</w:t>
      </w:r>
      <w:r w:rsidR="417C870A" w:rsidRPr="55CBA23D">
        <w:rPr>
          <w:rFonts w:ascii="Arial" w:hAnsi="Arial" w:cs="Arial"/>
        </w:rPr>
        <w:t xml:space="preserve"> </w:t>
      </w:r>
      <w:r w:rsidR="03B338B5" w:rsidRPr="55CBA23D">
        <w:rPr>
          <w:rFonts w:ascii="Arial" w:hAnsi="Arial" w:cs="Arial"/>
        </w:rPr>
        <w:t>These findings suggest significant genetic heterogeneity between childhood and adulthood FA, underscoring the need for age-stratified analyses in future genetic studies.</w:t>
      </w:r>
    </w:p>
    <w:p w14:paraId="095F6AAE" w14:textId="1F489F6A" w:rsidR="002375B3" w:rsidRPr="002375B3" w:rsidRDefault="002375B3" w:rsidP="28FD3BE9">
      <w:pPr>
        <w:spacing w:line="360" w:lineRule="auto"/>
        <w:jc w:val="both"/>
        <w:rPr>
          <w:rFonts w:ascii="Arial" w:hAnsi="Arial" w:cs="Arial"/>
        </w:rPr>
      </w:pPr>
      <w:r w:rsidRPr="002375B3">
        <w:rPr>
          <w:rFonts w:ascii="Arial" w:hAnsi="Arial" w:cs="Arial"/>
        </w:rPr>
        <w:t xml:space="preserve">We also </w:t>
      </w:r>
      <w:r w:rsidR="004A221E">
        <w:rPr>
          <w:rFonts w:ascii="Arial" w:hAnsi="Arial" w:cs="Arial"/>
        </w:rPr>
        <w:t xml:space="preserve">investigated </w:t>
      </w:r>
      <w:r w:rsidR="004B7DF4">
        <w:rPr>
          <w:rFonts w:ascii="Arial" w:hAnsi="Arial" w:cs="Arial"/>
        </w:rPr>
        <w:t>variants</w:t>
      </w:r>
      <w:r w:rsidR="002D7E2B">
        <w:rPr>
          <w:rFonts w:ascii="Arial" w:hAnsi="Arial" w:cs="Arial"/>
        </w:rPr>
        <w:t xml:space="preserve"> previously reported to be associated with FA</w:t>
      </w:r>
      <w:r w:rsidRPr="002375B3">
        <w:rPr>
          <w:rFonts w:ascii="Arial" w:hAnsi="Arial" w:cs="Arial"/>
        </w:rPr>
        <w:t xml:space="preserve"> </w:t>
      </w:r>
      <w:r w:rsidR="002D7402">
        <w:rPr>
          <w:rFonts w:ascii="Arial" w:hAnsi="Arial" w:cs="Arial"/>
        </w:rPr>
        <w:fldChar w:fldCharType="begin">
          <w:fldData xml:space="preserve">PEVuZE5vdGU+PENpdGU+PEF1dGhvcj5Bcm5hdS1Tb2xlcjwvQXV0aG9yPjxZZWFyPjIwMjU8L1ll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Bcm5hdS1Tb2xlcjwvQXV0aG9yPjxZZWFyPjIwMjU8L1ll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2D7402">
        <w:rPr>
          <w:rFonts w:ascii="Arial" w:hAnsi="Arial" w:cs="Arial"/>
        </w:rPr>
      </w:r>
      <w:r w:rsidR="002D7402">
        <w:rPr>
          <w:rFonts w:ascii="Arial" w:hAnsi="Arial" w:cs="Arial"/>
        </w:rPr>
        <w:fldChar w:fldCharType="separate"/>
      </w:r>
      <w:r w:rsidR="00FB1DED">
        <w:rPr>
          <w:rFonts w:ascii="Arial" w:hAnsi="Arial" w:cs="Arial"/>
          <w:noProof/>
        </w:rPr>
        <w:t>(10)</w:t>
      </w:r>
      <w:r w:rsidR="002D7402">
        <w:rPr>
          <w:rFonts w:ascii="Arial" w:hAnsi="Arial" w:cs="Arial"/>
        </w:rPr>
        <w:fldChar w:fldCharType="end"/>
      </w:r>
      <w:r w:rsidR="002D7E2B">
        <w:rPr>
          <w:rFonts w:ascii="Arial" w:hAnsi="Arial" w:cs="Arial"/>
        </w:rPr>
        <w:t xml:space="preserve">, of which 8 were nominally associated in children and 6 in adults in this study </w:t>
      </w:r>
      <w:r w:rsidRPr="002375B3">
        <w:rPr>
          <w:rFonts w:ascii="Arial" w:hAnsi="Arial" w:cs="Arial"/>
        </w:rPr>
        <w:t>(</w:t>
      </w:r>
      <w:r w:rsidR="00BE2315">
        <w:rPr>
          <w:rFonts w:ascii="Arial" w:hAnsi="Arial" w:cs="Arial"/>
        </w:rPr>
        <w:t>p-value</w:t>
      </w:r>
      <w:r w:rsidRPr="002375B3">
        <w:rPr>
          <w:rFonts w:ascii="Arial" w:hAnsi="Arial" w:cs="Arial"/>
        </w:rPr>
        <w:t>&lt;0.05). Although no</w:t>
      </w:r>
      <w:r w:rsidR="002D7E2B">
        <w:rPr>
          <w:rFonts w:ascii="Arial" w:hAnsi="Arial" w:cs="Arial"/>
        </w:rPr>
        <w:t xml:space="preserve"> loci were</w:t>
      </w:r>
      <w:r w:rsidRPr="002375B3">
        <w:rPr>
          <w:rFonts w:ascii="Arial" w:hAnsi="Arial" w:cs="Arial"/>
        </w:rPr>
        <w:t xml:space="preserve"> significant</w:t>
      </w:r>
      <w:r w:rsidR="004A221E">
        <w:rPr>
          <w:rFonts w:ascii="Arial" w:hAnsi="Arial" w:cs="Arial"/>
        </w:rPr>
        <w:t xml:space="preserve">ly associated </w:t>
      </w:r>
      <w:r w:rsidRPr="002375B3">
        <w:rPr>
          <w:rFonts w:ascii="Arial" w:hAnsi="Arial" w:cs="Arial"/>
        </w:rPr>
        <w:t xml:space="preserve">after </w:t>
      </w:r>
      <w:r w:rsidR="006C1013">
        <w:rPr>
          <w:rFonts w:ascii="Arial" w:hAnsi="Arial" w:cs="Arial"/>
        </w:rPr>
        <w:t xml:space="preserve">multiple testing </w:t>
      </w:r>
      <w:r w:rsidRPr="002375B3">
        <w:rPr>
          <w:rFonts w:ascii="Arial" w:hAnsi="Arial" w:cs="Arial"/>
        </w:rPr>
        <w:t>correction,</w:t>
      </w:r>
      <w:r w:rsidR="002D7E2B">
        <w:rPr>
          <w:rFonts w:ascii="Arial" w:hAnsi="Arial" w:cs="Arial"/>
        </w:rPr>
        <w:t xml:space="preserve"> these observations further</w:t>
      </w:r>
      <w:r w:rsidR="00A03703">
        <w:rPr>
          <w:rFonts w:ascii="Arial" w:hAnsi="Arial" w:cs="Arial"/>
        </w:rPr>
        <w:t xml:space="preserve"> support the hypothesis</w:t>
      </w:r>
      <w:r w:rsidR="00863EC1">
        <w:rPr>
          <w:rFonts w:ascii="Arial" w:hAnsi="Arial" w:cs="Arial"/>
        </w:rPr>
        <w:t xml:space="preserve"> that</w:t>
      </w:r>
      <w:r w:rsidR="005F6E55" w:rsidRPr="28FD3BE9">
        <w:rPr>
          <w:rFonts w:ascii="Arial" w:hAnsi="Arial" w:cs="Arial"/>
        </w:rPr>
        <w:t xml:space="preserve"> a</w:t>
      </w:r>
      <w:r w:rsidR="00863EC1">
        <w:rPr>
          <w:rFonts w:ascii="Arial" w:hAnsi="Arial" w:cs="Arial"/>
        </w:rPr>
        <w:t xml:space="preserve"> </w:t>
      </w:r>
      <w:r w:rsidRPr="002375B3">
        <w:rPr>
          <w:rFonts w:ascii="Arial" w:hAnsi="Arial" w:cs="Arial"/>
        </w:rPr>
        <w:t xml:space="preserve">strict definition of </w:t>
      </w:r>
      <w:r w:rsidR="00CE3A2B">
        <w:rPr>
          <w:rFonts w:ascii="Arial" w:hAnsi="Arial" w:cs="Arial"/>
        </w:rPr>
        <w:t>FA</w:t>
      </w:r>
      <w:r w:rsidR="00E34F79" w:rsidRPr="002375B3">
        <w:rPr>
          <w:rFonts w:ascii="Arial" w:hAnsi="Arial" w:cs="Arial"/>
        </w:rPr>
        <w:t xml:space="preserve"> </w:t>
      </w:r>
      <w:r w:rsidR="005F6E55" w:rsidRPr="28FD3BE9">
        <w:rPr>
          <w:rFonts w:ascii="Arial" w:hAnsi="Arial" w:cs="Arial"/>
        </w:rPr>
        <w:t>might</w:t>
      </w:r>
      <w:r w:rsidR="00863EC1">
        <w:rPr>
          <w:rFonts w:ascii="Arial" w:hAnsi="Arial" w:cs="Arial"/>
        </w:rPr>
        <w:t xml:space="preserve"> account for </w:t>
      </w:r>
      <w:r w:rsidR="005F6E55" w:rsidRPr="28FD3BE9">
        <w:rPr>
          <w:rFonts w:ascii="Arial" w:hAnsi="Arial" w:cs="Arial"/>
        </w:rPr>
        <w:t xml:space="preserve">a larger proportion of </w:t>
      </w:r>
      <w:r w:rsidR="00833E70">
        <w:rPr>
          <w:rFonts w:ascii="Arial" w:hAnsi="Arial" w:cs="Arial"/>
        </w:rPr>
        <w:t>FA</w:t>
      </w:r>
      <w:r w:rsidRPr="002375B3">
        <w:rPr>
          <w:rFonts w:ascii="Arial" w:hAnsi="Arial" w:cs="Arial"/>
        </w:rPr>
        <w:t xml:space="preserve"> </w:t>
      </w:r>
      <w:r w:rsidR="004A221E">
        <w:rPr>
          <w:rFonts w:ascii="Arial" w:hAnsi="Arial" w:cs="Arial"/>
        </w:rPr>
        <w:t xml:space="preserve">variability </w:t>
      </w:r>
      <w:r w:rsidR="00833E70">
        <w:rPr>
          <w:rFonts w:ascii="Arial" w:hAnsi="Arial" w:cs="Arial"/>
        </w:rPr>
        <w:fldChar w:fldCharType="begin">
          <w:fldData xml:space="preserve">PEVuZE5vdGU+PENpdGU+PEF1dGhvcj5Bcm5hdS1Tb2xlcjwvQXV0aG9yPjxZZWFyPjIwMjU8L1ll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=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Bcm5hdS1Tb2xlcjwvQXV0aG9yPjxZZWFyPjIwMjU8L1ll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=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833E70">
        <w:rPr>
          <w:rFonts w:ascii="Arial" w:hAnsi="Arial" w:cs="Arial"/>
        </w:rPr>
      </w:r>
      <w:r w:rsidR="00833E70">
        <w:rPr>
          <w:rFonts w:ascii="Arial" w:hAnsi="Arial" w:cs="Arial"/>
        </w:rPr>
        <w:fldChar w:fldCharType="separate"/>
      </w:r>
      <w:r w:rsidR="00FB1DED">
        <w:rPr>
          <w:rFonts w:ascii="Arial" w:hAnsi="Arial" w:cs="Arial"/>
          <w:noProof/>
        </w:rPr>
        <w:t>(10)</w:t>
      </w:r>
      <w:r w:rsidR="00833E70">
        <w:rPr>
          <w:rFonts w:ascii="Arial" w:hAnsi="Arial" w:cs="Arial"/>
        </w:rPr>
        <w:fldChar w:fldCharType="end"/>
      </w:r>
      <w:r w:rsidRPr="002375B3">
        <w:rPr>
          <w:rFonts w:ascii="Arial" w:hAnsi="Arial" w:cs="Arial"/>
        </w:rPr>
        <w:t>.</w:t>
      </w:r>
      <w:r w:rsidR="004A221E">
        <w:rPr>
          <w:rFonts w:ascii="Arial" w:hAnsi="Arial" w:cs="Arial"/>
        </w:rPr>
        <w:t xml:space="preserve"> </w:t>
      </w:r>
      <w:r w:rsidRPr="002375B3">
        <w:rPr>
          <w:rFonts w:ascii="Arial" w:hAnsi="Arial" w:cs="Arial"/>
        </w:rPr>
        <w:t>The nominal</w:t>
      </w:r>
      <w:r w:rsidR="00711E1B" w:rsidRPr="28FD3BE9">
        <w:rPr>
          <w:rFonts w:ascii="Arial" w:hAnsi="Arial" w:cs="Arial"/>
        </w:rPr>
        <w:t>ly</w:t>
      </w:r>
      <w:r w:rsidRPr="002375B3">
        <w:rPr>
          <w:rFonts w:ascii="Arial" w:hAnsi="Arial" w:cs="Arial"/>
        </w:rPr>
        <w:t xml:space="preserve"> associated SNPs were mostly located in the </w:t>
      </w:r>
      <w:r w:rsidRPr="006D6134">
        <w:rPr>
          <w:rFonts w:ascii="Arial" w:hAnsi="Arial" w:cs="Arial"/>
          <w:i/>
          <w:iCs/>
        </w:rPr>
        <w:t>HLA</w:t>
      </w:r>
      <w:r w:rsidRPr="002375B3">
        <w:rPr>
          <w:rFonts w:ascii="Arial" w:hAnsi="Arial" w:cs="Arial"/>
        </w:rPr>
        <w:t xml:space="preserve"> region, highlighting the critical role of immunological mechanisms in general </w:t>
      </w:r>
      <w:r w:rsidR="00CE3A2B">
        <w:rPr>
          <w:rFonts w:ascii="Arial" w:hAnsi="Arial" w:cs="Arial"/>
        </w:rPr>
        <w:t>FA</w:t>
      </w:r>
      <w:r w:rsidRPr="002375B3">
        <w:rPr>
          <w:rFonts w:ascii="Arial" w:hAnsi="Arial" w:cs="Arial"/>
        </w:rPr>
        <w:t xml:space="preserve">. Our study </w:t>
      </w:r>
      <w:r w:rsidR="00AA4612">
        <w:rPr>
          <w:rFonts w:ascii="Arial" w:hAnsi="Arial" w:cs="Arial"/>
        </w:rPr>
        <w:t xml:space="preserve">also </w:t>
      </w:r>
      <w:r w:rsidRPr="002375B3">
        <w:rPr>
          <w:rFonts w:ascii="Arial" w:hAnsi="Arial" w:cs="Arial"/>
        </w:rPr>
        <w:t xml:space="preserve">confirmed that </w:t>
      </w:r>
      <w:r w:rsidR="00CE3A2B">
        <w:rPr>
          <w:rFonts w:ascii="Arial" w:hAnsi="Arial" w:cs="Arial"/>
        </w:rPr>
        <w:t>FA</w:t>
      </w:r>
      <w:r w:rsidRPr="002375B3">
        <w:rPr>
          <w:rFonts w:ascii="Arial" w:hAnsi="Arial" w:cs="Arial"/>
        </w:rPr>
        <w:t xml:space="preserve"> shares genetic risk factors with other allergic diseases </w:t>
      </w:r>
      <w:r w:rsidR="004A358B">
        <w:rPr>
          <w:rFonts w:ascii="Arial" w:hAnsi="Arial" w:cs="Arial"/>
        </w:rPr>
        <w:fldChar w:fldCharType="begin">
          <w:fldData xml:space="preserve">biwgRy4gSC48L2F1dGhvcj48YXV0aG9yPlBhdGVybm9zdGVyLCBMLjwvYXV0aG9yPjwvYXV0aG9y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=
</w:fldData>
        </w:fldChar>
      </w:r>
      <w:r w:rsidR="00FB1DED">
        <w:rPr>
          <w:rFonts w:ascii="Arial" w:hAnsi="Arial" w:cs="Arial"/>
        </w:rPr>
        <w:instrText xml:space="preserve"> ADDIN EN.CITE </w:instrText>
      </w:r>
      <w:r w:rsidR="00FB1DED">
        <w:rPr>
          <w:rFonts w:ascii="Arial" w:hAnsi="Arial" w:cs="Arial"/>
        </w:rPr>
        <w:fldChar w:fldCharType="begin">
          <w:fldData xml:space="preserve">PEVuZE5vdGU+PENpdGU+PEF1dGhvcj5IYW48L0F1dGhvcj48WWVhcj4yMDIwPC9ZZWFyPjxSZWNO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==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FB1DED">
        <w:rPr>
          <w:rFonts w:ascii="Arial" w:hAnsi="Arial" w:cs="Arial"/>
        </w:rPr>
        <w:fldChar w:fldCharType="begin">
          <w:fldData xml:space="preserve">biwgRy4gSC48L2F1dGhvcj48YXV0aG9yPlBhdGVybm9zdGVyLCBMLjwvYXV0aG9yPjwvYXV0aG9y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=
</w:fldData>
        </w:fldChar>
      </w:r>
      <w:r w:rsidR="00FB1DED">
        <w:rPr>
          <w:rFonts w:ascii="Arial" w:hAnsi="Arial" w:cs="Arial"/>
        </w:rPr>
        <w:instrText xml:space="preserve"> ADDIN EN.CITE.DATA </w:instrText>
      </w:r>
      <w:r w:rsidR="00FB1DED">
        <w:rPr>
          <w:rFonts w:ascii="Arial" w:hAnsi="Arial" w:cs="Arial"/>
        </w:rPr>
      </w:r>
      <w:r w:rsidR="00FB1DED">
        <w:rPr>
          <w:rFonts w:ascii="Arial" w:hAnsi="Arial" w:cs="Arial"/>
        </w:rPr>
        <w:fldChar w:fldCharType="end"/>
      </w:r>
      <w:r w:rsidR="004A358B">
        <w:rPr>
          <w:rFonts w:ascii="Arial" w:hAnsi="Arial" w:cs="Arial"/>
        </w:rPr>
      </w:r>
      <w:r w:rsidR="004A358B">
        <w:rPr>
          <w:rFonts w:ascii="Arial" w:hAnsi="Arial" w:cs="Arial"/>
        </w:rPr>
        <w:fldChar w:fldCharType="separate"/>
      </w:r>
      <w:r w:rsidR="00FB1DED">
        <w:rPr>
          <w:rFonts w:ascii="Arial" w:hAnsi="Arial" w:cs="Arial"/>
          <w:noProof/>
        </w:rPr>
        <w:t>(32-36)</w:t>
      </w:r>
      <w:r w:rsidR="004A358B">
        <w:rPr>
          <w:rFonts w:ascii="Arial" w:hAnsi="Arial" w:cs="Arial"/>
        </w:rPr>
        <w:fldChar w:fldCharType="end"/>
      </w:r>
      <w:r w:rsidRPr="002375B3">
        <w:rPr>
          <w:rFonts w:ascii="Arial" w:hAnsi="Arial" w:cs="Arial"/>
        </w:rPr>
        <w:t xml:space="preserve">. Of </w:t>
      </w:r>
      <w:r w:rsidR="45C1760F" w:rsidRPr="00AE7CBC">
        <w:rPr>
          <w:rFonts w:ascii="Arial" w:hAnsi="Arial" w:cs="Arial"/>
        </w:rPr>
        <w:t>472</w:t>
      </w:r>
      <w:r w:rsidR="00353608" w:rsidRPr="00AE7CBC">
        <w:rPr>
          <w:rFonts w:ascii="Arial" w:hAnsi="Arial" w:cs="Arial"/>
        </w:rPr>
        <w:t xml:space="preserve"> SNPs associated with allergic </w:t>
      </w:r>
      <w:r w:rsidR="002D7E2B">
        <w:rPr>
          <w:rFonts w:ascii="Arial" w:hAnsi="Arial" w:cs="Arial"/>
        </w:rPr>
        <w:t>conditions</w:t>
      </w:r>
      <w:r w:rsidRPr="00AE7CBC">
        <w:rPr>
          <w:rFonts w:ascii="Arial" w:hAnsi="Arial" w:cs="Arial"/>
        </w:rPr>
        <w:t xml:space="preserve">, </w:t>
      </w:r>
      <w:r w:rsidR="5A189CA0" w:rsidRPr="00AE7CBC">
        <w:rPr>
          <w:rFonts w:ascii="Arial" w:hAnsi="Arial" w:cs="Arial"/>
        </w:rPr>
        <w:t>229</w:t>
      </w:r>
      <w:r w:rsidRPr="002375B3">
        <w:rPr>
          <w:rFonts w:ascii="Arial" w:hAnsi="Arial" w:cs="Arial"/>
        </w:rPr>
        <w:t xml:space="preserve"> loci were </w:t>
      </w:r>
      <w:r w:rsidR="00353608">
        <w:rPr>
          <w:rFonts w:ascii="Arial" w:hAnsi="Arial" w:cs="Arial"/>
        </w:rPr>
        <w:t xml:space="preserve">also </w:t>
      </w:r>
      <w:r w:rsidRPr="002375B3">
        <w:rPr>
          <w:rFonts w:ascii="Arial" w:hAnsi="Arial" w:cs="Arial"/>
        </w:rPr>
        <w:t xml:space="preserve">associated with at least one </w:t>
      </w:r>
      <w:r w:rsidR="00CE3A2B">
        <w:rPr>
          <w:rFonts w:ascii="Arial" w:hAnsi="Arial" w:cs="Arial"/>
        </w:rPr>
        <w:t>FA</w:t>
      </w:r>
      <w:r w:rsidR="00AE33AE">
        <w:rPr>
          <w:rFonts w:ascii="Arial" w:hAnsi="Arial" w:cs="Arial"/>
        </w:rPr>
        <w:t xml:space="preserve"> phenotype</w:t>
      </w:r>
      <w:r w:rsidR="00C221E3">
        <w:rPr>
          <w:rFonts w:ascii="Arial" w:hAnsi="Arial" w:cs="Arial"/>
        </w:rPr>
        <w:t xml:space="preserve"> (P&lt;0.05)</w:t>
      </w:r>
      <w:r w:rsidR="00870B6F">
        <w:rPr>
          <w:rFonts w:ascii="Arial" w:hAnsi="Arial" w:cs="Arial"/>
        </w:rPr>
        <w:t xml:space="preserve">, for example </w:t>
      </w:r>
      <w:r w:rsidR="00870B6F" w:rsidRPr="006D6134">
        <w:rPr>
          <w:rFonts w:ascii="Arial" w:hAnsi="Arial" w:cs="Arial"/>
          <w:i/>
          <w:iCs/>
        </w:rPr>
        <w:t>FLG</w:t>
      </w:r>
      <w:r w:rsidR="00870B6F">
        <w:rPr>
          <w:rFonts w:ascii="Arial" w:hAnsi="Arial" w:cs="Arial"/>
        </w:rPr>
        <w:t xml:space="preserve"> (Table </w:t>
      </w:r>
      <w:r w:rsidR="00620571">
        <w:rPr>
          <w:rFonts w:ascii="Arial" w:hAnsi="Arial" w:cs="Arial"/>
        </w:rPr>
        <w:t>E</w:t>
      </w:r>
      <w:r w:rsidR="003C3448">
        <w:rPr>
          <w:rFonts w:ascii="Arial" w:hAnsi="Arial" w:cs="Arial"/>
        </w:rPr>
        <w:t>28</w:t>
      </w:r>
      <w:r w:rsidR="00620571">
        <w:rPr>
          <w:rFonts w:ascii="Arial" w:hAnsi="Arial" w:cs="Arial"/>
        </w:rPr>
        <w:t>)</w:t>
      </w:r>
      <w:r w:rsidRPr="002375B3">
        <w:rPr>
          <w:rFonts w:ascii="Arial" w:hAnsi="Arial" w:cs="Arial"/>
        </w:rPr>
        <w:t xml:space="preserve">. </w:t>
      </w:r>
      <w:r w:rsidR="009B37C3" w:rsidRPr="19029231">
        <w:rPr>
          <w:rFonts w:ascii="Arial" w:hAnsi="Arial" w:cs="Arial"/>
        </w:rPr>
        <w:t xml:space="preserve">Furthermore, genetic correlation analysis showed associations between FA and other allergic traits, emphasizing an underlying shared genetic risk profile, </w:t>
      </w:r>
      <w:r w:rsidR="009B37C3" w:rsidRPr="2552FABD">
        <w:rPr>
          <w:rFonts w:ascii="Arial" w:hAnsi="Arial" w:cs="Arial"/>
        </w:rPr>
        <w:t>particularly the central role of IgE-mediated sensitization.</w:t>
      </w:r>
    </w:p>
    <w:p w14:paraId="038006C4" w14:textId="62382262" w:rsidR="00776E97" w:rsidRDefault="002D7E2B" w:rsidP="00CF507E">
      <w:pPr>
        <w:spacing w:line="360" w:lineRule="auto"/>
        <w:jc w:val="both"/>
        <w:rPr>
          <w:rFonts w:ascii="Arial" w:hAnsi="Arial" w:cs="Arial"/>
        </w:rPr>
      </w:pPr>
      <w:r>
        <w:rPr>
          <w:rFonts w:ascii="Arial" w:hAnsi="Arial" w:cs="Arial"/>
        </w:rPr>
        <w:t xml:space="preserve">A </w:t>
      </w:r>
      <w:r w:rsidR="00353608">
        <w:rPr>
          <w:rFonts w:ascii="Arial" w:hAnsi="Arial" w:cs="Arial"/>
        </w:rPr>
        <w:t xml:space="preserve">major </w:t>
      </w:r>
      <w:r w:rsidR="002375B3" w:rsidRPr="002375B3">
        <w:rPr>
          <w:rFonts w:ascii="Arial" w:hAnsi="Arial" w:cs="Arial"/>
        </w:rPr>
        <w:t>strength of this study lies in its scale,</w:t>
      </w:r>
      <w:r w:rsidR="00355B34">
        <w:rPr>
          <w:rFonts w:ascii="Arial" w:hAnsi="Arial" w:cs="Arial"/>
        </w:rPr>
        <w:t xml:space="preserve"> which reflects </w:t>
      </w:r>
      <w:r w:rsidR="00AF06AC">
        <w:rPr>
          <w:rFonts w:ascii="Arial" w:hAnsi="Arial" w:cs="Arial"/>
        </w:rPr>
        <w:t>extensive efforts to uncover SNPs associated with FA.</w:t>
      </w:r>
      <w:r w:rsidR="002375B3" w:rsidRPr="002375B3">
        <w:rPr>
          <w:rFonts w:ascii="Arial" w:hAnsi="Arial" w:cs="Arial"/>
        </w:rPr>
        <w:t xml:space="preserve"> </w:t>
      </w:r>
      <w:r w:rsidR="00D848A9">
        <w:rPr>
          <w:rFonts w:ascii="Arial" w:hAnsi="Arial" w:cs="Arial"/>
        </w:rPr>
        <w:t>This</w:t>
      </w:r>
      <w:r w:rsidR="00355B34">
        <w:rPr>
          <w:rFonts w:ascii="Arial" w:hAnsi="Arial" w:cs="Arial"/>
        </w:rPr>
        <w:t xml:space="preserve"> is the </w:t>
      </w:r>
      <w:r w:rsidR="002375B3" w:rsidRPr="002375B3">
        <w:rPr>
          <w:rFonts w:ascii="Arial" w:hAnsi="Arial" w:cs="Arial"/>
        </w:rPr>
        <w:t>largest genetic investigation</w:t>
      </w:r>
      <w:r>
        <w:rPr>
          <w:rFonts w:ascii="Arial" w:hAnsi="Arial" w:cs="Arial"/>
        </w:rPr>
        <w:t xml:space="preserve"> of FA</w:t>
      </w:r>
      <w:r w:rsidR="002375B3" w:rsidRPr="002375B3">
        <w:rPr>
          <w:rFonts w:ascii="Arial" w:hAnsi="Arial" w:cs="Arial"/>
        </w:rPr>
        <w:t xml:space="preserve"> to date</w:t>
      </w:r>
      <w:r w:rsidR="00C57692">
        <w:rPr>
          <w:rFonts w:ascii="Arial" w:hAnsi="Arial" w:cs="Arial"/>
        </w:rPr>
        <w:t>,</w:t>
      </w:r>
      <w:r w:rsidR="00C57692" w:rsidRPr="00C57692">
        <w:rPr>
          <w:rFonts w:ascii="Arial" w:hAnsi="Arial" w:cs="Arial"/>
        </w:rPr>
        <w:t xml:space="preserve"> uniquely integrating multiple phenotypes across </w:t>
      </w:r>
      <w:r>
        <w:rPr>
          <w:rFonts w:ascii="Arial" w:hAnsi="Arial" w:cs="Arial"/>
        </w:rPr>
        <w:t>multiple</w:t>
      </w:r>
      <w:r w:rsidRPr="00C57692">
        <w:rPr>
          <w:rFonts w:ascii="Arial" w:hAnsi="Arial" w:cs="Arial"/>
        </w:rPr>
        <w:t xml:space="preserve"> </w:t>
      </w:r>
      <w:r w:rsidR="00C57692" w:rsidRPr="00C57692">
        <w:rPr>
          <w:rFonts w:ascii="Arial" w:hAnsi="Arial" w:cs="Arial"/>
        </w:rPr>
        <w:t xml:space="preserve">layers </w:t>
      </w:r>
      <w:r>
        <w:rPr>
          <w:rFonts w:ascii="Arial" w:hAnsi="Arial" w:cs="Arial"/>
        </w:rPr>
        <w:t xml:space="preserve">of evidence </w:t>
      </w:r>
      <w:r w:rsidR="00C57692" w:rsidRPr="00C57692">
        <w:rPr>
          <w:rFonts w:ascii="Arial" w:hAnsi="Arial" w:cs="Arial"/>
        </w:rPr>
        <w:t>to explore associations in both pediatric and adult populations.</w:t>
      </w:r>
    </w:p>
    <w:p w14:paraId="78CC6C79" w14:textId="2093FB59" w:rsidR="00E24291" w:rsidRDefault="417C870A" w:rsidP="002E4E97">
      <w:pPr>
        <w:spacing w:line="360" w:lineRule="auto"/>
        <w:jc w:val="both"/>
        <w:rPr>
          <w:rFonts w:ascii="Arial" w:hAnsi="Arial" w:cs="Arial"/>
        </w:rPr>
      </w:pPr>
      <w:r w:rsidRPr="34FC7C51">
        <w:rPr>
          <w:rFonts w:ascii="Arial" w:hAnsi="Arial" w:cs="Arial"/>
        </w:rPr>
        <w:t xml:space="preserve">However, this study also has </w:t>
      </w:r>
      <w:r w:rsidR="568B2B9F" w:rsidRPr="34FC7C51">
        <w:rPr>
          <w:rFonts w:ascii="Arial" w:hAnsi="Arial" w:cs="Arial"/>
        </w:rPr>
        <w:t xml:space="preserve">several </w:t>
      </w:r>
      <w:r w:rsidRPr="34FC7C51">
        <w:rPr>
          <w:rFonts w:ascii="Arial" w:hAnsi="Arial" w:cs="Arial"/>
        </w:rPr>
        <w:t xml:space="preserve">limitations. </w:t>
      </w:r>
      <w:r w:rsidR="4774C9E7" w:rsidRPr="34FC7C51">
        <w:rPr>
          <w:rFonts w:ascii="Arial" w:hAnsi="Arial" w:cs="Arial"/>
        </w:rPr>
        <w:t>Firstly, analyses</w:t>
      </w:r>
      <w:r w:rsidR="054155D5" w:rsidRPr="34FC7C51">
        <w:rPr>
          <w:rFonts w:ascii="Arial" w:hAnsi="Arial" w:cs="Arial"/>
        </w:rPr>
        <w:t xml:space="preserve"> were </w:t>
      </w:r>
      <w:r w:rsidR="2E6DA572" w:rsidRPr="34FC7C51">
        <w:rPr>
          <w:rFonts w:ascii="Arial" w:hAnsi="Arial" w:cs="Arial"/>
        </w:rPr>
        <w:t>restricted to</w:t>
      </w:r>
      <w:r w:rsidR="4774C9E7" w:rsidRPr="34FC7C51">
        <w:rPr>
          <w:rFonts w:ascii="Arial" w:hAnsi="Arial" w:cs="Arial"/>
        </w:rPr>
        <w:t xml:space="preserve"> individuals </w:t>
      </w:r>
      <w:r w:rsidR="054155D5" w:rsidRPr="34FC7C51">
        <w:rPr>
          <w:rFonts w:ascii="Arial" w:hAnsi="Arial" w:cs="Arial"/>
        </w:rPr>
        <w:t xml:space="preserve">of </w:t>
      </w:r>
      <w:r w:rsidR="4774C9E7" w:rsidRPr="34FC7C51">
        <w:rPr>
          <w:rFonts w:ascii="Arial" w:hAnsi="Arial" w:cs="Arial"/>
        </w:rPr>
        <w:t xml:space="preserve">European </w:t>
      </w:r>
      <w:r w:rsidR="054155D5" w:rsidRPr="34FC7C51">
        <w:rPr>
          <w:rFonts w:ascii="Arial" w:hAnsi="Arial" w:cs="Arial"/>
        </w:rPr>
        <w:t>ancestry</w:t>
      </w:r>
      <w:r w:rsidR="174E61DC" w:rsidRPr="34FC7C51">
        <w:rPr>
          <w:rFonts w:ascii="Arial" w:hAnsi="Arial" w:cs="Arial"/>
        </w:rPr>
        <w:t xml:space="preserve">. </w:t>
      </w:r>
      <w:r w:rsidR="21FBF8DA" w:rsidRPr="34FC7C51">
        <w:rPr>
          <w:rFonts w:ascii="Arial" w:hAnsi="Arial" w:cs="Arial"/>
        </w:rPr>
        <w:t>Second, despite the large sample size, phenotype misclassification and heterogeneity remained an issue. There is potential misclassification of FA, particularly when using questionnaire data and heterogeneity can exist between and within populations, including differences in the study design, age, as well as heterogeneity in FA itself. These challenges further highlight the need for a standardized questionnaire on FAs in population-based studies to improve phenotype accuracy and reliability and enable meaningful comparisons across cohorts.</w:t>
      </w:r>
      <w:r w:rsidR="21FBF8DA">
        <w:t xml:space="preserve"> </w:t>
      </w:r>
      <w:r w:rsidR="21FBF8DA" w:rsidRPr="34FC7C51">
        <w:rPr>
          <w:rFonts w:ascii="Arial" w:hAnsi="Arial" w:cs="Arial"/>
        </w:rPr>
        <w:t xml:space="preserve">Moreover, this study demonstrates the challenge in analyzing general FA phenotypes and identifying general risk factors due to the diverse manifestations of FA. Further, we also lack the age of disease onset for all participants, which prevented us from performing stratified analyses to investigate the potentially distinct genetic architectures of childhood-onset versus adult-onset FA. Addressing misclassification and heterogeneity will be essential for advancing the understanding of genetic risk factors for FA. </w:t>
      </w:r>
      <w:r w:rsidR="7497EE4E" w:rsidRPr="0054078F">
        <w:rPr>
          <w:rFonts w:ascii="Arial" w:eastAsia="Arial" w:hAnsi="Arial" w:cs="Arial"/>
          <w:lang w:val="en-GB"/>
        </w:rPr>
        <w:t xml:space="preserve">Another limitation of this study is the absence of HLA‑specific imputation, which prevented high‑resolution analysis of genetic variation in this region. Moreover, pooling different food allergy phenotypes </w:t>
      </w:r>
      <w:r w:rsidR="7497EE4E" w:rsidRPr="0054078F">
        <w:rPr>
          <w:rFonts w:ascii="Arial" w:eastAsia="Arial" w:hAnsi="Arial" w:cs="Arial"/>
          <w:lang w:val="en-GB"/>
        </w:rPr>
        <w:lastRenderedPageBreak/>
        <w:t>without such imputation may have diluted locus‑specific signals making it difficult to detect associations in this highly relevant region.</w:t>
      </w:r>
      <w:r w:rsidR="7497EE4E" w:rsidRPr="0054078F">
        <w:rPr>
          <w:rFonts w:ascii="Arial" w:eastAsia="Arial" w:hAnsi="Arial" w:cs="Arial"/>
        </w:rPr>
        <w:t xml:space="preserve"> </w:t>
      </w:r>
      <w:r w:rsidR="21FBF8DA" w:rsidRPr="34FC7C51">
        <w:rPr>
          <w:rFonts w:ascii="Arial" w:hAnsi="Arial" w:cs="Arial"/>
        </w:rPr>
        <w:t>Finally, a limitation of this study is the increased multiple testing burden arising from performing multiple meta-analyses across different phenotypes and sensitivity analyses.</w:t>
      </w:r>
    </w:p>
    <w:p w14:paraId="79BEBB4B" w14:textId="43C60138" w:rsidR="006206B7" w:rsidRPr="002E4E97" w:rsidRDefault="0BE20E84" w:rsidP="002E4E97">
      <w:pPr>
        <w:spacing w:line="360" w:lineRule="auto"/>
        <w:jc w:val="both"/>
        <w:rPr>
          <w:rFonts w:ascii="Arial" w:hAnsi="Arial" w:cs="Arial"/>
        </w:rPr>
      </w:pPr>
      <w:r w:rsidRPr="5E0B76AC">
        <w:rPr>
          <w:rFonts w:ascii="Arial" w:hAnsi="Arial" w:cs="Arial"/>
        </w:rPr>
        <w:t>This GWAS meta-analysis, the largest conducted to date on FA, identified 37 SNPs with suggestive associations, highlighting genetic distinctions between FA in childhood and adulthood, across phenotypes and age groups as well as shared genetic factors with other atopic conditions</w:t>
      </w:r>
      <w:r w:rsidR="00723564">
        <w:br/>
      </w:r>
      <w:r w:rsidR="6E0B2275" w:rsidRPr="5E0B76AC">
        <w:rPr>
          <w:rFonts w:ascii="Arial" w:hAnsi="Arial" w:cs="Arial"/>
        </w:rPr>
        <w:t xml:space="preserve"> These findings provide important insights</w:t>
      </w:r>
      <w:r w:rsidR="2E6DA572" w:rsidRPr="5E0B76AC">
        <w:rPr>
          <w:rFonts w:ascii="Arial" w:hAnsi="Arial" w:cs="Arial"/>
        </w:rPr>
        <w:t xml:space="preserve"> in the </w:t>
      </w:r>
      <w:r w:rsidR="6E0B2275" w:rsidRPr="5E0B76AC">
        <w:rPr>
          <w:rFonts w:ascii="Arial" w:hAnsi="Arial" w:cs="Arial"/>
        </w:rPr>
        <w:t xml:space="preserve">genetic basis of FA </w:t>
      </w:r>
      <w:r w:rsidR="0F053B5C" w:rsidRPr="5E0B76AC">
        <w:rPr>
          <w:rFonts w:ascii="Arial" w:hAnsi="Arial" w:cs="Arial"/>
        </w:rPr>
        <w:t>and provide a foundation for future research</w:t>
      </w:r>
      <w:r w:rsidR="6E0B2275" w:rsidRPr="5E0B76AC">
        <w:rPr>
          <w:rFonts w:ascii="Arial" w:hAnsi="Arial" w:cs="Arial"/>
        </w:rPr>
        <w:t>. Further, t</w:t>
      </w:r>
      <w:r w:rsidR="624EC8CA" w:rsidRPr="5E0B76AC">
        <w:rPr>
          <w:rFonts w:ascii="Arial" w:hAnsi="Arial" w:cs="Arial"/>
        </w:rPr>
        <w:t>his study</w:t>
      </w:r>
      <w:r w:rsidR="087BAC47" w:rsidRPr="5E0B76AC">
        <w:rPr>
          <w:rFonts w:ascii="Arial" w:hAnsi="Arial" w:cs="Arial"/>
        </w:rPr>
        <w:t xml:space="preserve"> highlights the challenge of balancing </w:t>
      </w:r>
      <w:r w:rsidR="0F053B5C" w:rsidRPr="5E0B76AC">
        <w:rPr>
          <w:rFonts w:ascii="Arial" w:hAnsi="Arial" w:cs="Arial"/>
        </w:rPr>
        <w:t xml:space="preserve">accuracy of </w:t>
      </w:r>
      <w:r w:rsidR="087BAC47" w:rsidRPr="5E0B76AC">
        <w:rPr>
          <w:rFonts w:ascii="Arial" w:hAnsi="Arial" w:cs="Arial"/>
        </w:rPr>
        <w:t xml:space="preserve">phenotype definition </w:t>
      </w:r>
      <w:r w:rsidR="0F053B5C" w:rsidRPr="5E0B76AC">
        <w:rPr>
          <w:rFonts w:ascii="Arial" w:hAnsi="Arial" w:cs="Arial"/>
        </w:rPr>
        <w:t xml:space="preserve">with </w:t>
      </w:r>
      <w:r w:rsidR="087BAC47" w:rsidRPr="5E0B76AC">
        <w:rPr>
          <w:rFonts w:ascii="Arial" w:hAnsi="Arial" w:cs="Arial"/>
        </w:rPr>
        <w:t xml:space="preserve">sample size. It underscores the </w:t>
      </w:r>
      <w:r w:rsidR="0F053B5C" w:rsidRPr="5E0B76AC">
        <w:rPr>
          <w:rFonts w:ascii="Arial" w:hAnsi="Arial" w:cs="Arial"/>
        </w:rPr>
        <w:t>importance of</w:t>
      </w:r>
      <w:r w:rsidR="087BAC47" w:rsidRPr="5E0B76AC">
        <w:rPr>
          <w:rFonts w:ascii="Arial" w:hAnsi="Arial" w:cs="Arial"/>
        </w:rPr>
        <w:t xml:space="preserve"> improv</w:t>
      </w:r>
      <w:r w:rsidR="0F053B5C" w:rsidRPr="5E0B76AC">
        <w:rPr>
          <w:rFonts w:ascii="Arial" w:hAnsi="Arial" w:cs="Arial"/>
        </w:rPr>
        <w:t>ing</w:t>
      </w:r>
      <w:r w:rsidR="087BAC47" w:rsidRPr="5E0B76AC">
        <w:rPr>
          <w:rFonts w:ascii="Arial" w:hAnsi="Arial" w:cs="Arial"/>
        </w:rPr>
        <w:t xml:space="preserve"> data collection and </w:t>
      </w:r>
      <w:r w:rsidR="0271BAA4" w:rsidRPr="5E0B76AC">
        <w:rPr>
          <w:rFonts w:ascii="Arial" w:hAnsi="Arial" w:cs="Arial"/>
        </w:rPr>
        <w:t>harmoniz</w:t>
      </w:r>
      <w:r w:rsidR="0F053B5C" w:rsidRPr="5E0B76AC">
        <w:rPr>
          <w:rFonts w:ascii="Arial" w:hAnsi="Arial" w:cs="Arial"/>
        </w:rPr>
        <w:t>ation of</w:t>
      </w:r>
      <w:r w:rsidR="563B3238" w:rsidRPr="5E0B76AC">
        <w:rPr>
          <w:rFonts w:ascii="Arial" w:hAnsi="Arial" w:cs="Arial"/>
        </w:rPr>
        <w:t xml:space="preserve"> assessment</w:t>
      </w:r>
      <w:r w:rsidR="2BA8F155" w:rsidRPr="5E0B76AC">
        <w:rPr>
          <w:rFonts w:ascii="Arial" w:hAnsi="Arial" w:cs="Arial"/>
        </w:rPr>
        <w:t xml:space="preserve"> methods to </w:t>
      </w:r>
      <w:r w:rsidR="0F053B5C" w:rsidRPr="5E0B76AC">
        <w:rPr>
          <w:rFonts w:ascii="Arial" w:hAnsi="Arial" w:cs="Arial"/>
        </w:rPr>
        <w:t>facilitate</w:t>
      </w:r>
      <w:r w:rsidR="2BA8F155" w:rsidRPr="5E0B76AC">
        <w:rPr>
          <w:rFonts w:ascii="Arial" w:hAnsi="Arial" w:cs="Arial"/>
        </w:rPr>
        <w:t xml:space="preserve"> large collaborative studies. </w:t>
      </w:r>
      <w:r w:rsidR="4C040E40" w:rsidRPr="5E0B76AC">
        <w:rPr>
          <w:rFonts w:ascii="Arial" w:hAnsi="Arial" w:cs="Arial"/>
        </w:rPr>
        <w:t xml:space="preserve">While broader phenotype definitions may enhance power to identify genetic associations with atopic diseases, the inherent heterogeneity of FA necessitates collaborative efforts to refine research approaches allowing also to investigate specific food allergens. In addition, creating a polygenic risk score (PRS) to sum up the many small effects of many variants into a single risk metric may provide additional insights. </w:t>
      </w:r>
      <w:r w:rsidR="00723564">
        <w:br w:type="page"/>
      </w:r>
    </w:p>
    <w:p w14:paraId="10A15BB6" w14:textId="0BC2D800" w:rsidR="001E3A8B" w:rsidRPr="00046020" w:rsidRDefault="006206B7">
      <w:pPr>
        <w:rPr>
          <w:rFonts w:ascii="Arial" w:hAnsi="Arial" w:cs="Arial"/>
          <w:u w:val="single"/>
        </w:rPr>
      </w:pPr>
      <w:r w:rsidRPr="00046020">
        <w:rPr>
          <w:rFonts w:ascii="Arial" w:hAnsi="Arial" w:cs="Arial"/>
          <w:u w:val="single"/>
        </w:rPr>
        <w:lastRenderedPageBreak/>
        <w:t>List of Tables</w:t>
      </w:r>
    </w:p>
    <w:p w14:paraId="1567AA17" w14:textId="29519419" w:rsidR="00F44AEF" w:rsidRPr="00046020" w:rsidRDefault="00F44AEF" w:rsidP="00F44AEF">
      <w:pPr>
        <w:pStyle w:val="Beschriftung"/>
        <w:keepNext/>
        <w:rPr>
          <w:rFonts w:ascii="Arial" w:hAnsi="Arial" w:cs="Arial"/>
          <w:i w:val="0"/>
          <w:iCs w:val="0"/>
          <w:sz w:val="22"/>
          <w:szCs w:val="22"/>
        </w:rPr>
      </w:pPr>
      <w:r w:rsidRPr="00046020">
        <w:rPr>
          <w:rFonts w:ascii="Arial" w:hAnsi="Arial" w:cs="Arial"/>
          <w:b/>
          <w:bCs/>
          <w:i w:val="0"/>
          <w:iCs w:val="0"/>
          <w:color w:val="auto"/>
          <w:sz w:val="22"/>
          <w:szCs w:val="22"/>
        </w:rPr>
        <w:t xml:space="preserve">Table </w:t>
      </w:r>
      <w:r w:rsidRPr="00046020">
        <w:rPr>
          <w:rFonts w:ascii="Arial" w:hAnsi="Arial" w:cs="Arial"/>
          <w:b/>
          <w:bCs/>
          <w:i w:val="0"/>
          <w:iCs w:val="0"/>
          <w:color w:val="auto"/>
          <w:sz w:val="22"/>
          <w:szCs w:val="22"/>
        </w:rPr>
        <w:fldChar w:fldCharType="begin"/>
      </w:r>
      <w:r w:rsidRPr="00046020">
        <w:rPr>
          <w:rFonts w:ascii="Arial" w:hAnsi="Arial" w:cs="Arial"/>
          <w:b/>
          <w:bCs/>
          <w:i w:val="0"/>
          <w:iCs w:val="0"/>
          <w:color w:val="auto"/>
          <w:sz w:val="22"/>
          <w:szCs w:val="22"/>
        </w:rPr>
        <w:instrText xml:space="preserve"> SEQ Table \* ARABIC </w:instrText>
      </w:r>
      <w:r w:rsidRPr="00046020">
        <w:rPr>
          <w:rFonts w:ascii="Arial" w:hAnsi="Arial" w:cs="Arial"/>
          <w:b/>
          <w:bCs/>
          <w:i w:val="0"/>
          <w:iCs w:val="0"/>
          <w:color w:val="auto"/>
          <w:sz w:val="22"/>
          <w:szCs w:val="22"/>
        </w:rPr>
        <w:fldChar w:fldCharType="separate"/>
      </w:r>
      <w:r w:rsidR="00915B54">
        <w:rPr>
          <w:rFonts w:ascii="Arial" w:hAnsi="Arial" w:cs="Arial"/>
          <w:b/>
          <w:bCs/>
          <w:i w:val="0"/>
          <w:iCs w:val="0"/>
          <w:noProof/>
          <w:color w:val="auto"/>
          <w:sz w:val="22"/>
          <w:szCs w:val="22"/>
        </w:rPr>
        <w:t>1</w:t>
      </w:r>
      <w:r w:rsidRPr="00046020">
        <w:rPr>
          <w:rFonts w:ascii="Arial" w:hAnsi="Arial" w:cs="Arial"/>
          <w:b/>
          <w:bCs/>
          <w:i w:val="0"/>
          <w:iCs w:val="0"/>
          <w:color w:val="auto"/>
          <w:sz w:val="22"/>
          <w:szCs w:val="22"/>
        </w:rPr>
        <w:fldChar w:fldCharType="end"/>
      </w:r>
      <w:r w:rsidRPr="00046020">
        <w:rPr>
          <w:rFonts w:ascii="Arial" w:hAnsi="Arial" w:cs="Arial"/>
          <w:b/>
          <w:bCs/>
          <w:i w:val="0"/>
          <w:iCs w:val="0"/>
          <w:color w:val="auto"/>
          <w:sz w:val="22"/>
          <w:szCs w:val="22"/>
        </w:rPr>
        <w:t>:</w:t>
      </w:r>
      <w:r w:rsidRPr="00046020">
        <w:rPr>
          <w:rFonts w:ascii="Arial" w:hAnsi="Arial" w:cs="Arial"/>
          <w:i w:val="0"/>
          <w:iCs w:val="0"/>
          <w:color w:val="auto"/>
          <w:sz w:val="22"/>
          <w:szCs w:val="22"/>
        </w:rPr>
        <w:t xml:space="preserve"> Novel suggestive and genome-wide significant lead SNPs from discovery meta-analyses.</w:t>
      </w:r>
    </w:p>
    <w:p w14:paraId="44F4F432" w14:textId="77777777" w:rsidR="00F44AEF" w:rsidRPr="00046020" w:rsidRDefault="00F44AEF" w:rsidP="00F44AEF">
      <w:pPr>
        <w:tabs>
          <w:tab w:val="left" w:pos="3780"/>
        </w:tabs>
        <w:spacing w:line="480" w:lineRule="auto"/>
        <w:jc w:val="both"/>
        <w:rPr>
          <w:rFonts w:ascii="Arial" w:hAnsi="Arial" w:cs="Arial"/>
        </w:rPr>
      </w:pPr>
      <w:r w:rsidRPr="00046020">
        <w:rPr>
          <w:rFonts w:ascii="Arial" w:hAnsi="Arial" w:cs="Arial"/>
          <w:b/>
          <w:bCs/>
        </w:rPr>
        <w:t>Table 2:</w:t>
      </w:r>
      <w:r w:rsidRPr="00046020">
        <w:rPr>
          <w:rFonts w:ascii="Arial" w:hAnsi="Arial" w:cs="Arial"/>
        </w:rPr>
        <w:t xml:space="preserve"> Lead SNPs previously reported to be associated with allergies.</w:t>
      </w:r>
    </w:p>
    <w:p w14:paraId="0448F2B7" w14:textId="77777777" w:rsidR="00F44AEF" w:rsidRPr="00046020" w:rsidRDefault="00F44AEF" w:rsidP="00F44AEF">
      <w:pPr>
        <w:pStyle w:val="Beschriftung"/>
        <w:keepNext/>
        <w:rPr>
          <w:rFonts w:ascii="Arial" w:hAnsi="Arial" w:cs="Arial"/>
          <w:i w:val="0"/>
          <w:iCs w:val="0"/>
          <w:sz w:val="22"/>
          <w:szCs w:val="22"/>
        </w:rPr>
      </w:pPr>
      <w:r w:rsidRPr="00046020">
        <w:rPr>
          <w:rFonts w:ascii="Arial" w:hAnsi="Arial" w:cs="Arial"/>
          <w:b/>
          <w:bCs/>
          <w:i w:val="0"/>
          <w:iCs w:val="0"/>
          <w:color w:val="auto"/>
          <w:sz w:val="22"/>
          <w:szCs w:val="22"/>
        </w:rPr>
        <w:t>Table 3:</w:t>
      </w:r>
      <w:r w:rsidRPr="00046020">
        <w:rPr>
          <w:rFonts w:ascii="Arial" w:hAnsi="Arial" w:cs="Arial"/>
          <w:i w:val="0"/>
          <w:iCs w:val="0"/>
          <w:color w:val="auto"/>
          <w:sz w:val="22"/>
          <w:szCs w:val="22"/>
        </w:rPr>
        <w:t xml:space="preserve"> Association results from discovery and replication stage in children.</w:t>
      </w:r>
    </w:p>
    <w:p w14:paraId="7D941411" w14:textId="77777777" w:rsidR="00F44AEF" w:rsidRPr="00046020" w:rsidRDefault="00F44AEF" w:rsidP="00F44AEF">
      <w:pPr>
        <w:tabs>
          <w:tab w:val="left" w:pos="3780"/>
        </w:tabs>
        <w:spacing w:line="480" w:lineRule="auto"/>
        <w:jc w:val="both"/>
        <w:rPr>
          <w:rFonts w:ascii="Arial" w:hAnsi="Arial" w:cs="Arial"/>
        </w:rPr>
      </w:pPr>
      <w:r w:rsidRPr="00046020">
        <w:rPr>
          <w:rFonts w:ascii="Arial" w:hAnsi="Arial" w:cs="Arial"/>
          <w:b/>
          <w:bCs/>
        </w:rPr>
        <w:t>Table 4:</w:t>
      </w:r>
      <w:r w:rsidRPr="00046020">
        <w:rPr>
          <w:rFonts w:ascii="Arial" w:hAnsi="Arial" w:cs="Arial"/>
        </w:rPr>
        <w:t xml:space="preserve"> Association results from discovery and replication stage in adults.</w:t>
      </w:r>
    </w:p>
    <w:p w14:paraId="1A46D7AE" w14:textId="54EC9507" w:rsidR="00AE2EFB" w:rsidRDefault="00AE2EFB">
      <w:pPr>
        <w:rPr>
          <w:rFonts w:ascii="Arial" w:hAnsi="Arial" w:cs="Arial"/>
          <w:sz w:val="24"/>
          <w:szCs w:val="24"/>
        </w:rPr>
      </w:pPr>
      <w:r>
        <w:rPr>
          <w:rFonts w:ascii="Arial" w:hAnsi="Arial" w:cs="Arial"/>
          <w:sz w:val="24"/>
          <w:szCs w:val="24"/>
        </w:rPr>
        <w:br w:type="page"/>
      </w:r>
    </w:p>
    <w:p w14:paraId="131E201D" w14:textId="5CA6D186" w:rsidR="00AE2EFB" w:rsidRPr="00046020" w:rsidRDefault="00AE2EFB" w:rsidP="00F44AEF">
      <w:pPr>
        <w:tabs>
          <w:tab w:val="left" w:pos="3780"/>
        </w:tabs>
        <w:spacing w:line="480" w:lineRule="auto"/>
        <w:jc w:val="both"/>
        <w:rPr>
          <w:rFonts w:ascii="Arial" w:hAnsi="Arial" w:cs="Arial"/>
          <w:u w:val="single"/>
        </w:rPr>
      </w:pPr>
      <w:r w:rsidRPr="00046020">
        <w:rPr>
          <w:rFonts w:ascii="Arial" w:hAnsi="Arial" w:cs="Arial"/>
          <w:u w:val="single"/>
        </w:rPr>
        <w:lastRenderedPageBreak/>
        <w:t>List of Figures</w:t>
      </w:r>
    </w:p>
    <w:p w14:paraId="0D4B189A" w14:textId="102BDDB0" w:rsidR="006A108E" w:rsidRPr="00046020" w:rsidRDefault="006A108E" w:rsidP="006A108E">
      <w:pPr>
        <w:pStyle w:val="Beschriftung"/>
        <w:jc w:val="both"/>
        <w:rPr>
          <w:rFonts w:ascii="Arial" w:hAnsi="Arial" w:cs="Arial"/>
          <w:i w:val="0"/>
          <w:iCs w:val="0"/>
          <w:color w:val="auto"/>
          <w:sz w:val="22"/>
          <w:szCs w:val="22"/>
        </w:rPr>
      </w:pPr>
      <w:r w:rsidRPr="00046020">
        <w:rPr>
          <w:rFonts w:ascii="Arial" w:hAnsi="Arial" w:cs="Arial"/>
          <w:b/>
          <w:bCs/>
          <w:i w:val="0"/>
          <w:iCs w:val="0"/>
          <w:color w:val="auto"/>
          <w:sz w:val="22"/>
          <w:szCs w:val="22"/>
        </w:rPr>
        <w:t xml:space="preserve">Figure </w:t>
      </w:r>
      <w:r w:rsidRPr="00046020">
        <w:rPr>
          <w:rFonts w:ascii="Arial" w:hAnsi="Arial" w:cs="Arial"/>
          <w:b/>
          <w:bCs/>
          <w:i w:val="0"/>
          <w:iCs w:val="0"/>
          <w:color w:val="auto"/>
          <w:sz w:val="22"/>
          <w:szCs w:val="22"/>
        </w:rPr>
        <w:fldChar w:fldCharType="begin"/>
      </w:r>
      <w:r w:rsidRPr="00046020">
        <w:rPr>
          <w:rFonts w:ascii="Arial" w:hAnsi="Arial" w:cs="Arial"/>
          <w:b/>
          <w:bCs/>
          <w:i w:val="0"/>
          <w:iCs w:val="0"/>
          <w:color w:val="auto"/>
          <w:sz w:val="22"/>
          <w:szCs w:val="22"/>
        </w:rPr>
        <w:instrText xml:space="preserve"> SEQ Figure \* ARABIC </w:instrText>
      </w:r>
      <w:r w:rsidRPr="00046020">
        <w:rPr>
          <w:rFonts w:ascii="Arial" w:hAnsi="Arial" w:cs="Arial"/>
          <w:b/>
          <w:bCs/>
          <w:i w:val="0"/>
          <w:iCs w:val="0"/>
          <w:color w:val="auto"/>
          <w:sz w:val="22"/>
          <w:szCs w:val="22"/>
        </w:rPr>
        <w:fldChar w:fldCharType="separate"/>
      </w:r>
      <w:r w:rsidR="00915B54">
        <w:rPr>
          <w:rFonts w:ascii="Arial" w:hAnsi="Arial" w:cs="Arial"/>
          <w:b/>
          <w:bCs/>
          <w:i w:val="0"/>
          <w:iCs w:val="0"/>
          <w:noProof/>
          <w:color w:val="auto"/>
          <w:sz w:val="22"/>
          <w:szCs w:val="22"/>
        </w:rPr>
        <w:t>1</w:t>
      </w:r>
      <w:r w:rsidRPr="00046020">
        <w:rPr>
          <w:rFonts w:ascii="Arial" w:hAnsi="Arial" w:cs="Arial"/>
          <w:b/>
          <w:bCs/>
          <w:i w:val="0"/>
          <w:iCs w:val="0"/>
          <w:color w:val="auto"/>
          <w:sz w:val="22"/>
          <w:szCs w:val="22"/>
        </w:rPr>
        <w:fldChar w:fldCharType="end"/>
      </w:r>
      <w:r w:rsidRPr="00046020">
        <w:rPr>
          <w:rFonts w:ascii="Arial" w:hAnsi="Arial" w:cs="Arial"/>
          <w:b/>
          <w:bCs/>
          <w:i w:val="0"/>
          <w:iCs w:val="0"/>
          <w:color w:val="auto"/>
          <w:sz w:val="22"/>
          <w:szCs w:val="22"/>
        </w:rPr>
        <w:t>:</w:t>
      </w:r>
      <w:r w:rsidRPr="00046020">
        <w:rPr>
          <w:rFonts w:ascii="Arial" w:hAnsi="Arial" w:cs="Arial"/>
          <w:color w:val="auto"/>
          <w:sz w:val="22"/>
          <w:szCs w:val="22"/>
        </w:rPr>
        <w:t xml:space="preserve"> </w:t>
      </w:r>
      <w:r w:rsidRPr="00046020">
        <w:rPr>
          <w:rFonts w:ascii="Arial" w:hAnsi="Arial" w:cs="Arial"/>
          <w:i w:val="0"/>
          <w:iCs w:val="0"/>
          <w:color w:val="auto"/>
          <w:sz w:val="22"/>
          <w:szCs w:val="22"/>
        </w:rPr>
        <w:t>Overview of GWAS meta-analysis and replication study design.</w:t>
      </w:r>
    </w:p>
    <w:p w14:paraId="6B281186" w14:textId="4661DDD1" w:rsidR="008A1F4F" w:rsidRPr="00046020" w:rsidRDefault="008A1F4F" w:rsidP="006A108E">
      <w:pPr>
        <w:pStyle w:val="Beschriftung"/>
        <w:jc w:val="both"/>
        <w:rPr>
          <w:rFonts w:ascii="Arial" w:hAnsi="Arial" w:cs="Arial"/>
          <w:color w:val="auto"/>
          <w:sz w:val="22"/>
          <w:szCs w:val="22"/>
        </w:rPr>
      </w:pPr>
      <w:r w:rsidRPr="00046020">
        <w:rPr>
          <w:rFonts w:ascii="Arial" w:hAnsi="Arial" w:cs="Arial"/>
          <w:b/>
          <w:bCs/>
          <w:i w:val="0"/>
          <w:iCs w:val="0"/>
          <w:color w:val="auto"/>
          <w:sz w:val="22"/>
          <w:szCs w:val="22"/>
        </w:rPr>
        <w:t>Figure 2</w:t>
      </w:r>
      <w:r w:rsidRPr="00046020">
        <w:rPr>
          <w:rFonts w:ascii="Arial" w:hAnsi="Arial" w:cs="Arial"/>
          <w:i w:val="0"/>
          <w:iCs w:val="0"/>
          <w:color w:val="auto"/>
          <w:sz w:val="22"/>
          <w:szCs w:val="22"/>
        </w:rPr>
        <w:t xml:space="preserve">: Heatmap of effect estimates from GWAS meta-analyses by phenotype and age group for 37 lead SNPs. Lead SNPs are indicated on the y-axis and the results per phenotype and model are displayed on the x-axis. Asterix indicate the trait where the significance threshold </w:t>
      </w:r>
      <w:r w:rsidR="00973DB1">
        <w:rPr>
          <w:rFonts w:ascii="Arial" w:hAnsi="Arial" w:cs="Arial"/>
          <w:i w:val="0"/>
          <w:iCs w:val="0"/>
          <w:color w:val="auto"/>
          <w:sz w:val="22"/>
          <w:szCs w:val="22"/>
        </w:rPr>
        <w:t xml:space="preserve">(p &lt; </w:t>
      </w:r>
      <w:r w:rsidR="0039650A">
        <w:rPr>
          <w:rFonts w:ascii="Arial" w:hAnsi="Arial" w:cs="Arial"/>
          <w:i w:val="0"/>
          <w:iCs w:val="0"/>
          <w:color w:val="auto"/>
          <w:sz w:val="22"/>
          <w:szCs w:val="22"/>
        </w:rPr>
        <w:t>1 x10</w:t>
      </w:r>
      <w:r w:rsidR="0039650A" w:rsidRPr="00D80C6B">
        <w:rPr>
          <w:rFonts w:ascii="Arial" w:hAnsi="Arial" w:cs="Arial"/>
          <w:i w:val="0"/>
          <w:iCs w:val="0"/>
          <w:color w:val="auto"/>
          <w:sz w:val="22"/>
          <w:szCs w:val="22"/>
          <w:vertAlign w:val="superscript"/>
        </w:rPr>
        <w:t>-6</w:t>
      </w:r>
      <w:r w:rsidR="00973DB1">
        <w:rPr>
          <w:rFonts w:ascii="Arial" w:hAnsi="Arial" w:cs="Arial"/>
          <w:i w:val="0"/>
          <w:iCs w:val="0"/>
          <w:color w:val="auto"/>
          <w:sz w:val="22"/>
          <w:szCs w:val="22"/>
        </w:rPr>
        <w:t xml:space="preserve">) </w:t>
      </w:r>
      <w:r w:rsidRPr="00046020">
        <w:rPr>
          <w:rFonts w:ascii="Arial" w:hAnsi="Arial" w:cs="Arial"/>
          <w:i w:val="0"/>
          <w:iCs w:val="0"/>
          <w:color w:val="auto"/>
          <w:sz w:val="22"/>
          <w:szCs w:val="22"/>
        </w:rPr>
        <w:t>was passed in the discovery.</w:t>
      </w:r>
      <w:r w:rsidR="00D03C8B" w:rsidRPr="00D03C8B">
        <w:t xml:space="preserve"> </w:t>
      </w:r>
      <w:r w:rsidR="00D03C8B" w:rsidRPr="00D03C8B">
        <w:rPr>
          <w:rFonts w:ascii="Arial" w:hAnsi="Arial" w:cs="Arial"/>
          <w:i w:val="0"/>
          <w:iCs w:val="0"/>
          <w:color w:val="auto"/>
          <w:sz w:val="22"/>
          <w:szCs w:val="22"/>
        </w:rPr>
        <w:t>Genome-wide significant SNPs are outlined with a box</w:t>
      </w:r>
      <w:r w:rsidR="00D03C8B">
        <w:rPr>
          <w:rFonts w:ascii="Arial" w:hAnsi="Arial" w:cs="Arial"/>
          <w:i w:val="0"/>
          <w:iCs w:val="0"/>
          <w:color w:val="auto"/>
          <w:sz w:val="22"/>
          <w:szCs w:val="22"/>
        </w:rPr>
        <w:t xml:space="preserve"> including the mapped gene</w:t>
      </w:r>
      <w:r w:rsidR="00D03C8B" w:rsidRPr="00D03C8B">
        <w:rPr>
          <w:rFonts w:ascii="Arial" w:hAnsi="Arial" w:cs="Arial"/>
          <w:i w:val="0"/>
          <w:iCs w:val="0"/>
          <w:color w:val="auto"/>
          <w:sz w:val="22"/>
          <w:szCs w:val="22"/>
        </w:rPr>
        <w:t>.</w:t>
      </w:r>
    </w:p>
    <w:p w14:paraId="4E092BE8" w14:textId="0769C1FA" w:rsidR="002D265F" w:rsidRDefault="006A108E" w:rsidP="006A108E">
      <w:pPr>
        <w:pStyle w:val="Beschriftung"/>
        <w:jc w:val="both"/>
        <w:rPr>
          <w:rFonts w:ascii="Arial" w:hAnsi="Arial" w:cs="Arial"/>
          <w:i w:val="0"/>
          <w:iCs w:val="0"/>
          <w:color w:val="auto"/>
          <w:sz w:val="22"/>
          <w:szCs w:val="22"/>
        </w:rPr>
      </w:pPr>
      <w:r w:rsidRPr="00046020">
        <w:rPr>
          <w:rFonts w:ascii="Arial" w:hAnsi="Arial" w:cs="Arial"/>
          <w:b/>
          <w:bCs/>
          <w:i w:val="0"/>
          <w:iCs w:val="0"/>
          <w:color w:val="auto"/>
          <w:sz w:val="22"/>
          <w:szCs w:val="22"/>
        </w:rPr>
        <w:t xml:space="preserve">Figure </w:t>
      </w:r>
      <w:r w:rsidR="008A1F4F" w:rsidRPr="00046020">
        <w:rPr>
          <w:rFonts w:ascii="Arial" w:hAnsi="Arial" w:cs="Arial"/>
          <w:b/>
          <w:bCs/>
          <w:i w:val="0"/>
          <w:iCs w:val="0"/>
          <w:color w:val="auto"/>
          <w:sz w:val="22"/>
          <w:szCs w:val="22"/>
        </w:rPr>
        <w:t>3</w:t>
      </w:r>
      <w:r w:rsidRPr="00046020">
        <w:rPr>
          <w:rFonts w:ascii="Arial" w:hAnsi="Arial" w:cs="Arial"/>
          <w:b/>
          <w:bCs/>
          <w:i w:val="0"/>
          <w:iCs w:val="0"/>
          <w:color w:val="auto"/>
          <w:sz w:val="22"/>
          <w:szCs w:val="22"/>
        </w:rPr>
        <w:t>:</w:t>
      </w:r>
      <w:r w:rsidRPr="00046020">
        <w:rPr>
          <w:rFonts w:ascii="Arial" w:hAnsi="Arial" w:cs="Arial"/>
          <w:i w:val="0"/>
          <w:iCs w:val="0"/>
          <w:color w:val="auto"/>
          <w:sz w:val="22"/>
          <w:szCs w:val="22"/>
        </w:rPr>
        <w:t xml:space="preserve"> </w:t>
      </w:r>
      <w:r w:rsidR="006156E8">
        <w:rPr>
          <w:rFonts w:ascii="Arial" w:hAnsi="Arial" w:cs="Arial"/>
          <w:i w:val="0"/>
          <w:iCs w:val="0"/>
          <w:color w:val="auto"/>
          <w:sz w:val="22"/>
          <w:szCs w:val="22"/>
        </w:rPr>
        <w:t>QQ plots for doctors-diagnosed food allergy plus</w:t>
      </w:r>
      <w:r w:rsidR="006156E8" w:rsidRPr="00461D84">
        <w:t xml:space="preserve"> </w:t>
      </w:r>
      <w:r w:rsidR="006156E8" w:rsidRPr="00461D84">
        <w:rPr>
          <w:rFonts w:ascii="Arial" w:hAnsi="Arial" w:cs="Arial"/>
          <w:i w:val="0"/>
          <w:iCs w:val="0"/>
          <w:color w:val="auto"/>
          <w:sz w:val="22"/>
          <w:szCs w:val="22"/>
        </w:rPr>
        <w:t>food-specific</w:t>
      </w:r>
      <w:r w:rsidR="006156E8">
        <w:rPr>
          <w:rFonts w:ascii="Arial" w:hAnsi="Arial" w:cs="Arial"/>
          <w:i w:val="0"/>
          <w:iCs w:val="0"/>
          <w:color w:val="auto"/>
          <w:sz w:val="22"/>
          <w:szCs w:val="22"/>
        </w:rPr>
        <w:t xml:space="preserve"> sensitization in adults based on results from </w:t>
      </w:r>
      <w:r w:rsidR="006156E8" w:rsidRPr="001B1E5A">
        <w:rPr>
          <w:rFonts w:ascii="Arial" w:hAnsi="Arial" w:cs="Arial"/>
          <w:b/>
          <w:bCs/>
          <w:i w:val="0"/>
          <w:iCs w:val="0"/>
          <w:color w:val="auto"/>
          <w:sz w:val="22"/>
          <w:szCs w:val="22"/>
        </w:rPr>
        <w:t>A</w:t>
      </w:r>
      <w:r w:rsidR="006156E8">
        <w:rPr>
          <w:rFonts w:ascii="Arial" w:hAnsi="Arial" w:cs="Arial"/>
          <w:i w:val="0"/>
          <w:iCs w:val="0"/>
          <w:color w:val="auto"/>
          <w:sz w:val="22"/>
          <w:szCs w:val="22"/>
        </w:rPr>
        <w:t xml:space="preserve"> main model and </w:t>
      </w:r>
      <w:r w:rsidR="006156E8" w:rsidRPr="001B1E5A">
        <w:rPr>
          <w:rFonts w:ascii="Arial" w:hAnsi="Arial" w:cs="Arial"/>
          <w:b/>
          <w:bCs/>
          <w:i w:val="0"/>
          <w:iCs w:val="0"/>
          <w:color w:val="auto"/>
          <w:sz w:val="22"/>
          <w:szCs w:val="22"/>
        </w:rPr>
        <w:t>B</w:t>
      </w:r>
      <w:r w:rsidR="006156E8">
        <w:rPr>
          <w:rFonts w:ascii="Arial" w:hAnsi="Arial" w:cs="Arial"/>
          <w:i w:val="0"/>
          <w:iCs w:val="0"/>
          <w:color w:val="auto"/>
          <w:sz w:val="22"/>
          <w:szCs w:val="22"/>
        </w:rPr>
        <w:t xml:space="preserve"> hay fever adjusted model. </w:t>
      </w:r>
      <w:r w:rsidR="006156E8" w:rsidRPr="001B1E5A">
        <w:rPr>
          <w:rFonts w:ascii="Arial" w:hAnsi="Arial" w:cs="Arial"/>
          <w:b/>
          <w:bCs/>
          <w:i w:val="0"/>
          <w:iCs w:val="0"/>
          <w:color w:val="auto"/>
          <w:sz w:val="22"/>
          <w:szCs w:val="22"/>
        </w:rPr>
        <w:t>C</w:t>
      </w:r>
      <w:r w:rsidR="006156E8">
        <w:rPr>
          <w:rFonts w:ascii="Arial" w:hAnsi="Arial" w:cs="Arial"/>
          <w:i w:val="0"/>
          <w:iCs w:val="0"/>
          <w:color w:val="auto"/>
          <w:sz w:val="22"/>
          <w:szCs w:val="22"/>
        </w:rPr>
        <w:t xml:space="preserve"> Miami</w:t>
      </w:r>
      <w:r w:rsidR="006156E8" w:rsidRPr="002D265F">
        <w:rPr>
          <w:rFonts w:ascii="Arial" w:hAnsi="Arial" w:cs="Arial"/>
          <w:i w:val="0"/>
          <w:iCs w:val="0"/>
          <w:color w:val="auto"/>
          <w:sz w:val="22"/>
          <w:szCs w:val="22"/>
        </w:rPr>
        <w:t xml:space="preserve"> plots of meta-analyses </w:t>
      </w:r>
      <w:r w:rsidR="006156E8">
        <w:rPr>
          <w:rFonts w:ascii="Arial" w:hAnsi="Arial" w:cs="Arial"/>
          <w:i w:val="0"/>
          <w:iCs w:val="0"/>
          <w:color w:val="auto"/>
          <w:sz w:val="22"/>
          <w:szCs w:val="22"/>
        </w:rPr>
        <w:t>for doctors-diagnosed FA plus</w:t>
      </w:r>
      <w:r w:rsidR="006156E8" w:rsidRPr="00461D84">
        <w:t xml:space="preserve"> </w:t>
      </w:r>
      <w:r w:rsidR="006156E8" w:rsidRPr="00461D84">
        <w:rPr>
          <w:rFonts w:ascii="Arial" w:hAnsi="Arial" w:cs="Arial"/>
          <w:i w:val="0"/>
          <w:iCs w:val="0"/>
          <w:color w:val="auto"/>
          <w:sz w:val="22"/>
          <w:szCs w:val="22"/>
        </w:rPr>
        <w:t>food-specific</w:t>
      </w:r>
      <w:r w:rsidR="006156E8">
        <w:rPr>
          <w:rFonts w:ascii="Arial" w:hAnsi="Arial" w:cs="Arial"/>
          <w:i w:val="0"/>
          <w:iCs w:val="0"/>
          <w:color w:val="auto"/>
          <w:sz w:val="22"/>
          <w:szCs w:val="22"/>
        </w:rPr>
        <w:t xml:space="preserve"> sensitization in adults. </w:t>
      </w:r>
      <w:r w:rsidR="002D265F" w:rsidRPr="002D265F">
        <w:rPr>
          <w:rFonts w:ascii="Arial" w:hAnsi="Arial" w:cs="Arial"/>
          <w:i w:val="0"/>
          <w:iCs w:val="0"/>
          <w:color w:val="auto"/>
          <w:sz w:val="22"/>
          <w:szCs w:val="22"/>
        </w:rPr>
        <w:t xml:space="preserve">Mirrored plots display the baseline model of the respective phenotype on the top and the </w:t>
      </w:r>
      <w:r w:rsidR="00DA258E">
        <w:rPr>
          <w:rFonts w:ascii="Arial" w:hAnsi="Arial" w:cs="Arial"/>
          <w:i w:val="0"/>
          <w:iCs w:val="0"/>
          <w:color w:val="auto"/>
          <w:sz w:val="22"/>
          <w:szCs w:val="22"/>
        </w:rPr>
        <w:t>hay fever-adjusted</w:t>
      </w:r>
      <w:r w:rsidR="002D265F" w:rsidRPr="002D265F">
        <w:rPr>
          <w:rFonts w:ascii="Arial" w:hAnsi="Arial" w:cs="Arial"/>
          <w:i w:val="0"/>
          <w:iCs w:val="0"/>
          <w:color w:val="auto"/>
          <w:sz w:val="22"/>
          <w:szCs w:val="22"/>
        </w:rPr>
        <w:t xml:space="preserve"> model on the bottom. Blue line indicate</w:t>
      </w:r>
      <w:r w:rsidR="00125100">
        <w:rPr>
          <w:rFonts w:ascii="Arial" w:hAnsi="Arial" w:cs="Arial"/>
          <w:i w:val="0"/>
          <w:iCs w:val="0"/>
          <w:color w:val="auto"/>
          <w:sz w:val="22"/>
          <w:szCs w:val="22"/>
        </w:rPr>
        <w:t>s</w:t>
      </w:r>
      <w:r w:rsidR="002D265F" w:rsidRPr="002D265F">
        <w:rPr>
          <w:rFonts w:ascii="Arial" w:hAnsi="Arial" w:cs="Arial"/>
          <w:i w:val="0"/>
          <w:iCs w:val="0"/>
          <w:color w:val="auto"/>
          <w:sz w:val="22"/>
          <w:szCs w:val="22"/>
        </w:rPr>
        <w:t xml:space="preserve"> suggestive significance (p &lt; 1 × 10</w:t>
      </w:r>
      <w:r w:rsidR="002D265F" w:rsidRPr="002D265F">
        <w:rPr>
          <w:rFonts w:ascii="Cambria Math" w:hAnsi="Cambria Math" w:cs="Cambria Math"/>
          <w:i w:val="0"/>
          <w:iCs w:val="0"/>
          <w:color w:val="auto"/>
          <w:sz w:val="22"/>
          <w:szCs w:val="22"/>
        </w:rPr>
        <w:t>⁻</w:t>
      </w:r>
      <w:r w:rsidR="002D265F" w:rsidRPr="002D265F">
        <w:rPr>
          <w:rFonts w:ascii="Arial" w:hAnsi="Arial" w:cs="Arial"/>
          <w:i w:val="0"/>
          <w:iCs w:val="0"/>
          <w:color w:val="auto"/>
          <w:sz w:val="22"/>
          <w:szCs w:val="22"/>
        </w:rPr>
        <w:t>⁶) and red line genome-wide significance (p &lt; 5 × 10</w:t>
      </w:r>
      <w:r w:rsidR="002D265F" w:rsidRPr="00D80C6B">
        <w:rPr>
          <w:rFonts w:ascii="Cambria Math" w:hAnsi="Cambria Math" w:cs="Cambria Math"/>
          <w:i w:val="0"/>
          <w:iCs w:val="0"/>
          <w:color w:val="auto"/>
          <w:sz w:val="22"/>
          <w:szCs w:val="22"/>
          <w:vertAlign w:val="superscript"/>
        </w:rPr>
        <w:t>⁻</w:t>
      </w:r>
      <w:r w:rsidR="002D265F" w:rsidRPr="00D80C6B">
        <w:rPr>
          <w:rFonts w:ascii="Arial" w:hAnsi="Arial" w:cs="Arial"/>
          <w:i w:val="0"/>
          <w:iCs w:val="0"/>
          <w:color w:val="auto"/>
          <w:sz w:val="22"/>
          <w:szCs w:val="22"/>
          <w:vertAlign w:val="superscript"/>
        </w:rPr>
        <w:t>8</w:t>
      </w:r>
      <w:r w:rsidR="002D265F" w:rsidRPr="002D265F">
        <w:rPr>
          <w:rFonts w:ascii="Arial" w:hAnsi="Arial" w:cs="Arial"/>
          <w:i w:val="0"/>
          <w:iCs w:val="0"/>
          <w:color w:val="auto"/>
          <w:sz w:val="22"/>
          <w:szCs w:val="22"/>
        </w:rPr>
        <w:t>).</w:t>
      </w:r>
    </w:p>
    <w:p w14:paraId="774ED785" w14:textId="0256DB81" w:rsidR="006453C5" w:rsidRPr="008A1F4F" w:rsidRDefault="006453C5">
      <w:pPr>
        <w:rPr>
          <w:rFonts w:ascii="Arial" w:hAnsi="Arial" w:cs="Arial"/>
        </w:rPr>
      </w:pPr>
      <w:r w:rsidRPr="008A1F4F">
        <w:rPr>
          <w:rFonts w:ascii="Arial" w:hAnsi="Arial" w:cs="Arial"/>
        </w:rPr>
        <w:br w:type="page"/>
      </w:r>
    </w:p>
    <w:p w14:paraId="5197FCB6" w14:textId="1A9A9BE3" w:rsidR="00087D97" w:rsidRPr="00087D97" w:rsidRDefault="00087D97" w:rsidP="00116BD1">
      <w:pPr>
        <w:tabs>
          <w:tab w:val="left" w:pos="3780"/>
        </w:tabs>
        <w:spacing w:line="480" w:lineRule="auto"/>
        <w:jc w:val="both"/>
        <w:rPr>
          <w:rFonts w:ascii="Arial" w:hAnsi="Arial" w:cs="Arial"/>
          <w:b/>
          <w:bCs/>
        </w:rPr>
      </w:pPr>
      <w:r w:rsidRPr="00087D97">
        <w:rPr>
          <w:rFonts w:ascii="Arial" w:hAnsi="Arial" w:cs="Arial"/>
          <w:b/>
          <w:bCs/>
        </w:rPr>
        <w:lastRenderedPageBreak/>
        <w:t>Acknowledgements</w:t>
      </w:r>
    </w:p>
    <w:p w14:paraId="0B943C66" w14:textId="55834DD0" w:rsidR="00116BD1" w:rsidRPr="00087D97" w:rsidRDefault="00BD2063" w:rsidP="00116BD1">
      <w:pPr>
        <w:tabs>
          <w:tab w:val="left" w:pos="3780"/>
        </w:tabs>
        <w:spacing w:line="480" w:lineRule="auto"/>
        <w:jc w:val="both"/>
        <w:rPr>
          <w:rFonts w:ascii="Arial" w:hAnsi="Arial" w:cs="Arial"/>
          <w:b/>
          <w:bCs/>
        </w:rPr>
      </w:pPr>
      <w:r w:rsidRPr="00087D97">
        <w:rPr>
          <w:rFonts w:ascii="Arial" w:hAnsi="Arial" w:cs="Arial"/>
          <w:b/>
          <w:bCs/>
        </w:rPr>
        <w:t>Contributions</w:t>
      </w:r>
      <w:r w:rsidR="00087D97">
        <w:rPr>
          <w:rFonts w:ascii="Arial" w:hAnsi="Arial" w:cs="Arial"/>
          <w:b/>
          <w:bCs/>
        </w:rPr>
        <w:t>:</w:t>
      </w:r>
    </w:p>
    <w:p w14:paraId="24E8CDC5" w14:textId="0080C1CD" w:rsidR="00080315" w:rsidRPr="00080315" w:rsidRDefault="00080315" w:rsidP="00080315">
      <w:pPr>
        <w:pStyle w:val="character"/>
        <w:rPr>
          <w:rFonts w:ascii="Arial" w:hAnsi="Arial" w:cs="Arial"/>
          <w:color w:val="000000"/>
          <w:sz w:val="22"/>
          <w:szCs w:val="22"/>
          <w:lang w:val="en-US"/>
        </w:rPr>
      </w:pPr>
      <w:r w:rsidRPr="00080315">
        <w:rPr>
          <w:rFonts w:ascii="Arial" w:hAnsi="Arial" w:cs="Arial"/>
          <w:b/>
          <w:bCs/>
          <w:color w:val="000000"/>
          <w:sz w:val="22"/>
          <w:szCs w:val="22"/>
          <w:lang w:val="en-US"/>
        </w:rPr>
        <w:t>Designed and coordinated the study: </w:t>
      </w:r>
      <w:r w:rsidRPr="00080315">
        <w:rPr>
          <w:rFonts w:ascii="Arial" w:hAnsi="Arial" w:cs="Arial"/>
          <w:color w:val="000000"/>
          <w:sz w:val="22"/>
          <w:szCs w:val="22"/>
          <w:lang w:val="en-US"/>
        </w:rPr>
        <w:t>L.M., Y.S., E.T.G.K., J.M.V., E.T., G.H.K., M.S.</w:t>
      </w:r>
    </w:p>
    <w:p w14:paraId="122AC5E7" w14:textId="1C667624" w:rsidR="00080315" w:rsidRPr="00080315" w:rsidRDefault="00080315" w:rsidP="00080315">
      <w:pPr>
        <w:pStyle w:val="character"/>
        <w:rPr>
          <w:rFonts w:ascii="Arial" w:hAnsi="Arial" w:cs="Arial"/>
          <w:color w:val="000000"/>
          <w:sz w:val="22"/>
          <w:szCs w:val="22"/>
          <w:lang w:val="en-US"/>
        </w:rPr>
      </w:pPr>
      <w:r w:rsidRPr="00080315">
        <w:rPr>
          <w:rFonts w:ascii="Arial" w:hAnsi="Arial" w:cs="Arial"/>
          <w:b/>
          <w:bCs/>
          <w:color w:val="000000"/>
          <w:sz w:val="22"/>
          <w:szCs w:val="22"/>
          <w:lang w:val="en-US"/>
        </w:rPr>
        <w:t>Performed the meta-analysis: </w:t>
      </w:r>
      <w:r w:rsidRPr="00080315">
        <w:rPr>
          <w:rFonts w:ascii="Arial" w:hAnsi="Arial" w:cs="Arial"/>
          <w:color w:val="000000"/>
          <w:sz w:val="22"/>
          <w:szCs w:val="22"/>
          <w:lang w:val="en-US"/>
        </w:rPr>
        <w:t>L.M.</w:t>
      </w:r>
    </w:p>
    <w:p w14:paraId="0DF6DF66" w14:textId="77777777" w:rsidR="00080315" w:rsidRPr="00080315" w:rsidRDefault="00080315" w:rsidP="00080315">
      <w:pPr>
        <w:pStyle w:val="character"/>
        <w:rPr>
          <w:rFonts w:ascii="Arial" w:hAnsi="Arial" w:cs="Arial"/>
          <w:color w:val="000000"/>
          <w:sz w:val="22"/>
          <w:szCs w:val="22"/>
          <w:lang w:val="en-US"/>
        </w:rPr>
      </w:pPr>
      <w:r w:rsidRPr="00080315">
        <w:rPr>
          <w:rFonts w:ascii="Arial" w:hAnsi="Arial" w:cs="Arial"/>
          <w:b/>
          <w:bCs/>
          <w:color w:val="000000"/>
          <w:sz w:val="22"/>
          <w:szCs w:val="22"/>
          <w:lang w:val="en-US"/>
        </w:rPr>
        <w:t>Performed the bioinformatic analysis: </w:t>
      </w:r>
      <w:r w:rsidRPr="00080315">
        <w:rPr>
          <w:rFonts w:ascii="Arial" w:hAnsi="Arial" w:cs="Arial"/>
          <w:color w:val="000000"/>
          <w:sz w:val="22"/>
          <w:szCs w:val="22"/>
          <w:lang w:val="en-US"/>
        </w:rPr>
        <w:t>L.M., Y.S.</w:t>
      </w:r>
    </w:p>
    <w:p w14:paraId="52E51389" w14:textId="77777777" w:rsidR="00080315" w:rsidRPr="00080315" w:rsidRDefault="00080315" w:rsidP="00080315">
      <w:pPr>
        <w:pStyle w:val="character"/>
        <w:rPr>
          <w:rFonts w:ascii="Arial" w:hAnsi="Arial" w:cs="Arial"/>
          <w:color w:val="000000"/>
          <w:sz w:val="22"/>
          <w:szCs w:val="22"/>
          <w:lang w:val="en-US"/>
        </w:rPr>
      </w:pPr>
      <w:r w:rsidRPr="00080315">
        <w:rPr>
          <w:rFonts w:ascii="Arial" w:hAnsi="Arial" w:cs="Arial"/>
          <w:b/>
          <w:bCs/>
          <w:color w:val="000000"/>
          <w:sz w:val="22"/>
          <w:szCs w:val="22"/>
          <w:lang w:val="en-US"/>
        </w:rPr>
        <w:t>Performed statistical analysis within cohorts: </w:t>
      </w:r>
      <w:r w:rsidRPr="00080315">
        <w:rPr>
          <w:rFonts w:ascii="Arial" w:hAnsi="Arial" w:cs="Arial"/>
          <w:color w:val="000000"/>
          <w:sz w:val="22"/>
          <w:szCs w:val="22"/>
          <w:lang w:val="en-US"/>
        </w:rPr>
        <w:t>L.M., Y.S., S.W., T.K., H.L., J.M., S.P., A.M.M.S., S.K., J.R.B., A.H.L., F.F., A.B., I.M., S.A., K.C., C.B., L.B.</w:t>
      </w:r>
    </w:p>
    <w:p w14:paraId="392B538C" w14:textId="5B31C932" w:rsidR="00080315" w:rsidRPr="00080315" w:rsidRDefault="00080315" w:rsidP="00080315">
      <w:pPr>
        <w:pStyle w:val="character"/>
        <w:rPr>
          <w:rFonts w:ascii="Arial" w:hAnsi="Arial" w:cs="Arial"/>
          <w:color w:val="000000"/>
          <w:sz w:val="22"/>
          <w:szCs w:val="22"/>
          <w:lang w:val="en-US"/>
        </w:rPr>
      </w:pPr>
      <w:r w:rsidRPr="00080315">
        <w:rPr>
          <w:rFonts w:ascii="Arial" w:hAnsi="Arial" w:cs="Arial"/>
          <w:b/>
          <w:bCs/>
          <w:color w:val="000000"/>
          <w:sz w:val="22"/>
          <w:szCs w:val="22"/>
          <w:lang w:val="en-US"/>
        </w:rPr>
        <w:t>Data acquisition/supported analysis/interpretation of data: </w:t>
      </w:r>
      <w:r w:rsidRPr="00080315">
        <w:rPr>
          <w:rFonts w:ascii="Arial" w:hAnsi="Arial" w:cs="Arial"/>
          <w:color w:val="000000"/>
          <w:sz w:val="22"/>
          <w:szCs w:val="22"/>
          <w:lang w:val="en-US"/>
        </w:rPr>
        <w:t>L.M., Y.S., E.T.G.K., J.M.V., E.T., G.H.K., M.S., A.B.S., S.W., G.H., H.V., T.K., L.D., H.L., O.T.R., T.L., M.K., L.P.L., S.R., K.P., C.H.L.T., N.T.K., J.W.H., A.M.M.S., S.K., T.S., S.L., M.T., B.S., F.F., A.B., M.L.K.T., C.J.</w:t>
      </w:r>
    </w:p>
    <w:p w14:paraId="4E310776" w14:textId="2000659F" w:rsidR="00080315" w:rsidRPr="00080315" w:rsidRDefault="00080315" w:rsidP="00080315">
      <w:pPr>
        <w:pStyle w:val="character"/>
        <w:rPr>
          <w:rFonts w:ascii="Arial" w:hAnsi="Arial" w:cs="Arial"/>
          <w:color w:val="000000"/>
          <w:sz w:val="22"/>
          <w:szCs w:val="22"/>
          <w:lang w:val="en-US"/>
        </w:rPr>
      </w:pPr>
      <w:r w:rsidRPr="00080315">
        <w:rPr>
          <w:rFonts w:ascii="Arial" w:hAnsi="Arial" w:cs="Arial"/>
          <w:b/>
          <w:bCs/>
          <w:color w:val="000000"/>
          <w:sz w:val="22"/>
          <w:szCs w:val="22"/>
          <w:lang w:val="en-US"/>
        </w:rPr>
        <w:t>Wrote the paper: </w:t>
      </w:r>
      <w:r w:rsidRPr="00080315">
        <w:rPr>
          <w:rFonts w:ascii="Arial" w:hAnsi="Arial" w:cs="Arial"/>
          <w:color w:val="000000"/>
          <w:sz w:val="22"/>
          <w:szCs w:val="22"/>
          <w:lang w:val="en-US"/>
        </w:rPr>
        <w:t>L.M., Y.S., E.T.G.K., J.M.V., E.T., G.H.K., M.S., J.W.H.</w:t>
      </w:r>
    </w:p>
    <w:p w14:paraId="11341119" w14:textId="1A972649" w:rsidR="009D2C2B" w:rsidRPr="007076D7" w:rsidRDefault="00080315" w:rsidP="00A62A95">
      <w:pPr>
        <w:pStyle w:val="character"/>
        <w:rPr>
          <w:rFonts w:ascii="Arial" w:hAnsi="Arial" w:cs="Arial"/>
          <w:color w:val="000000"/>
          <w:sz w:val="22"/>
          <w:szCs w:val="22"/>
          <w:lang w:val="en-US"/>
        </w:rPr>
      </w:pPr>
      <w:r w:rsidRPr="00080315">
        <w:rPr>
          <w:rFonts w:ascii="Arial" w:hAnsi="Arial" w:cs="Arial"/>
          <w:b/>
          <w:bCs/>
          <w:color w:val="000000"/>
          <w:sz w:val="22"/>
          <w:szCs w:val="22"/>
          <w:lang w:val="en-US"/>
        </w:rPr>
        <w:t>Approved final version of paper: </w:t>
      </w:r>
      <w:r w:rsidRPr="00080315">
        <w:rPr>
          <w:rFonts w:ascii="Arial" w:hAnsi="Arial" w:cs="Arial"/>
          <w:color w:val="000000"/>
          <w:sz w:val="22"/>
          <w:szCs w:val="22"/>
          <w:lang w:val="en-US"/>
        </w:rPr>
        <w:t xml:space="preserve">L.M., Y.S., E.T.G.K., J.M.V., E.T., A.P., G.H.L.K., M.S., J.K., E.A., A.M., T.E., A.B.S., S.W., G.H., H.V., R.F., I.P., C.G., S.G., C.T.H., T.K., L.D., H.L., J.M., O.T.R., T.L., M.K., L.P.L., S.R., K.P., C.H.L.T., N.H.P., E.M., C.A.W., C.E.P., N.T.K., J.W.H., S.P., </w:t>
      </w:r>
      <w:proofErr w:type="spellStart"/>
      <w:r w:rsidRPr="00080315">
        <w:rPr>
          <w:rFonts w:ascii="Arial" w:hAnsi="Arial" w:cs="Arial"/>
          <w:color w:val="000000"/>
          <w:sz w:val="22"/>
          <w:szCs w:val="22"/>
          <w:lang w:val="en-US"/>
        </w:rPr>
        <w:t>E.v.M</w:t>
      </w:r>
      <w:proofErr w:type="spellEnd"/>
      <w:r w:rsidRPr="00080315">
        <w:rPr>
          <w:rFonts w:ascii="Arial" w:hAnsi="Arial" w:cs="Arial"/>
          <w:color w:val="000000"/>
          <w:sz w:val="22"/>
          <w:szCs w:val="22"/>
          <w:lang w:val="en-US"/>
        </w:rPr>
        <w:t>., E.B., V.S., R. Vernet, R. Valenta, C.E.T.P., A.M.M.S., K. Bønnelykke , S.K., T.S., J.R.B., S.L., M.T., A.H.L., B.S., F.F., A.B., Y.A.L., I.M., K. Beyer, R.P., S.A., M.L.K.T., A.C., J.C., A.S., C.B.S.W., K.C., C.J., C.B., L.B.</w:t>
      </w:r>
      <w:r w:rsidR="009D2C2B" w:rsidRPr="00080315">
        <w:rPr>
          <w:rFonts w:ascii="Arial" w:hAnsi="Arial" w:cs="Arial"/>
          <w:u w:val="single"/>
          <w:lang w:val="en-US"/>
        </w:rPr>
        <w:br w:type="page"/>
      </w:r>
    </w:p>
    <w:p w14:paraId="281F12CD" w14:textId="6287DCF2" w:rsidR="00897E99" w:rsidRPr="00437835" w:rsidRDefault="00E92565" w:rsidP="00E92565">
      <w:pPr>
        <w:tabs>
          <w:tab w:val="left" w:pos="3780"/>
        </w:tabs>
        <w:spacing w:line="480" w:lineRule="auto"/>
        <w:rPr>
          <w:rFonts w:ascii="Arial" w:hAnsi="Arial" w:cs="Arial"/>
          <w:sz w:val="24"/>
          <w:szCs w:val="24"/>
          <w:u w:val="single"/>
        </w:rPr>
      </w:pPr>
      <w:r w:rsidRPr="00437835">
        <w:rPr>
          <w:rFonts w:ascii="Arial" w:hAnsi="Arial" w:cs="Arial"/>
          <w:sz w:val="24"/>
          <w:szCs w:val="24"/>
          <w:u w:val="single"/>
        </w:rPr>
        <w:lastRenderedPageBreak/>
        <w:t>References:</w:t>
      </w:r>
    </w:p>
    <w:p w14:paraId="17C866A0" w14:textId="77777777" w:rsidR="00D429C8" w:rsidRPr="006D6134" w:rsidRDefault="00897E99" w:rsidP="00D429C8">
      <w:pPr>
        <w:pStyle w:val="EndNoteBibliography"/>
        <w:spacing w:after="0"/>
        <w:rPr>
          <w:rFonts w:ascii="Arial" w:hAnsi="Arial" w:cs="Arial"/>
        </w:rPr>
      </w:pPr>
      <w:r>
        <w:fldChar w:fldCharType="begin"/>
      </w:r>
      <w:r w:rsidRPr="00437835">
        <w:instrText xml:space="preserve"> ADDIN EN.REFLIST </w:instrText>
      </w:r>
      <w:r>
        <w:fldChar w:fldCharType="separate"/>
      </w:r>
      <w:r w:rsidR="00D429C8" w:rsidRPr="006D6134">
        <w:rPr>
          <w:rFonts w:ascii="Arial" w:hAnsi="Arial" w:cs="Arial"/>
        </w:rPr>
        <w:t>1</w:t>
      </w:r>
      <w:r w:rsidR="00D429C8" w:rsidRPr="00D429C8">
        <w:t>.</w:t>
      </w:r>
      <w:r w:rsidR="00D429C8" w:rsidRPr="006D6134">
        <w:rPr>
          <w:rFonts w:ascii="Arial" w:hAnsi="Arial" w:cs="Arial"/>
        </w:rPr>
        <w:tab/>
        <w:t>Sicherer SH, Sampson HA. Food allergy. J Allergy Clin Immunol. 2010;125(2 Suppl 2):S116-25.</w:t>
      </w:r>
    </w:p>
    <w:p w14:paraId="427FF151" w14:textId="77777777" w:rsidR="00D429C8" w:rsidRPr="00170570" w:rsidRDefault="00D429C8" w:rsidP="00D429C8">
      <w:pPr>
        <w:pStyle w:val="EndNoteBibliography"/>
        <w:spacing w:after="0"/>
        <w:rPr>
          <w:rFonts w:ascii="Arial" w:hAnsi="Arial" w:cs="Arial"/>
          <w:lang w:val="de-DE"/>
        </w:rPr>
      </w:pPr>
      <w:r w:rsidRPr="00170570">
        <w:rPr>
          <w:rFonts w:ascii="Arial" w:hAnsi="Arial" w:cs="Arial"/>
          <w:lang w:val="de-DE"/>
        </w:rPr>
        <w:t>2.</w:t>
      </w:r>
      <w:r w:rsidRPr="00170570">
        <w:rPr>
          <w:rFonts w:ascii="Arial" w:hAnsi="Arial" w:cs="Arial"/>
          <w:lang w:val="de-DE"/>
        </w:rPr>
        <w:tab/>
        <w:t xml:space="preserve">Roehr CC, Edenharter G, Reimann S, Ehlers I, Worm M, Zuberbier T, et al. </w:t>
      </w:r>
      <w:r w:rsidRPr="006D6134">
        <w:rPr>
          <w:rFonts w:ascii="Arial" w:hAnsi="Arial" w:cs="Arial"/>
        </w:rPr>
        <w:t xml:space="preserve">Food allergy and non-allergic food hypersensitivity in children and adolescents. </w:t>
      </w:r>
      <w:r w:rsidRPr="00170570">
        <w:rPr>
          <w:rFonts w:ascii="Arial" w:hAnsi="Arial" w:cs="Arial"/>
          <w:lang w:val="de-DE"/>
        </w:rPr>
        <w:t>Clin Exp Allergy. 2004;34(10):1534-41.</w:t>
      </w:r>
    </w:p>
    <w:p w14:paraId="22A449AE" w14:textId="77777777" w:rsidR="00D429C8" w:rsidRPr="00170570" w:rsidRDefault="00D429C8" w:rsidP="00D429C8">
      <w:pPr>
        <w:pStyle w:val="EndNoteBibliography"/>
        <w:spacing w:after="0"/>
        <w:rPr>
          <w:rFonts w:ascii="Arial" w:hAnsi="Arial" w:cs="Arial"/>
          <w:lang w:val="de-DE"/>
        </w:rPr>
      </w:pPr>
      <w:r w:rsidRPr="00170570">
        <w:rPr>
          <w:rFonts w:ascii="Arial" w:hAnsi="Arial" w:cs="Arial"/>
          <w:lang w:val="de-DE"/>
        </w:rPr>
        <w:t>3.</w:t>
      </w:r>
      <w:r w:rsidRPr="00170570">
        <w:rPr>
          <w:rFonts w:ascii="Arial" w:hAnsi="Arial" w:cs="Arial"/>
          <w:lang w:val="de-DE"/>
        </w:rPr>
        <w:tab/>
        <w:t xml:space="preserve">Zuberbier T, Edenharter G, Worm M, Ehlers I, Reimann S, Hantke T, et al. </w:t>
      </w:r>
      <w:r w:rsidRPr="006D6134">
        <w:rPr>
          <w:rFonts w:ascii="Arial" w:hAnsi="Arial" w:cs="Arial"/>
        </w:rPr>
        <w:t xml:space="preserve">Prevalence of adverse reactions to food in Germany - a population study. </w:t>
      </w:r>
      <w:r w:rsidRPr="00170570">
        <w:rPr>
          <w:rFonts w:ascii="Arial" w:hAnsi="Arial" w:cs="Arial"/>
          <w:lang w:val="de-DE"/>
        </w:rPr>
        <w:t>Allergy. 2004;59(3):338-45.</w:t>
      </w:r>
    </w:p>
    <w:p w14:paraId="3BCD0E16" w14:textId="77777777" w:rsidR="00D429C8" w:rsidRPr="006D6134" w:rsidRDefault="00D429C8" w:rsidP="00D429C8">
      <w:pPr>
        <w:pStyle w:val="EndNoteBibliography"/>
        <w:spacing w:after="0"/>
        <w:rPr>
          <w:rFonts w:ascii="Arial" w:hAnsi="Arial" w:cs="Arial"/>
        </w:rPr>
      </w:pPr>
      <w:r w:rsidRPr="00170570">
        <w:rPr>
          <w:rFonts w:ascii="Arial" w:hAnsi="Arial" w:cs="Arial"/>
          <w:lang w:val="de-DE"/>
        </w:rPr>
        <w:t>4.</w:t>
      </w:r>
      <w:r w:rsidRPr="00170570">
        <w:rPr>
          <w:rFonts w:ascii="Arial" w:hAnsi="Arial" w:cs="Arial"/>
          <w:lang w:val="de-DE"/>
        </w:rPr>
        <w:tab/>
        <w:t xml:space="preserve">Worm M, Reese I, Ballmer-Weber B, Beyer K, Bischoff SC, Bohle B, et al. </w:t>
      </w:r>
      <w:r w:rsidRPr="006D6134">
        <w:rPr>
          <w:rFonts w:ascii="Arial" w:hAnsi="Arial" w:cs="Arial"/>
        </w:rPr>
        <w:t>Update of the S2k guideline on the management of IgE-mediated food allergies. Allergol Select. 2021;5:195-243.</w:t>
      </w:r>
    </w:p>
    <w:p w14:paraId="5870CF23" w14:textId="77777777" w:rsidR="00D429C8" w:rsidRPr="006D6134" w:rsidRDefault="00D429C8" w:rsidP="00D429C8">
      <w:pPr>
        <w:pStyle w:val="EndNoteBibliography"/>
        <w:spacing w:after="0"/>
        <w:rPr>
          <w:rFonts w:ascii="Arial" w:hAnsi="Arial" w:cs="Arial"/>
        </w:rPr>
      </w:pPr>
      <w:r w:rsidRPr="006D6134">
        <w:rPr>
          <w:rFonts w:ascii="Arial" w:hAnsi="Arial" w:cs="Arial"/>
        </w:rPr>
        <w:t>5.</w:t>
      </w:r>
      <w:r w:rsidRPr="006D6134">
        <w:rPr>
          <w:rFonts w:ascii="Arial" w:hAnsi="Arial" w:cs="Arial"/>
        </w:rPr>
        <w:tab/>
        <w:t>Chinthrajah RS, Tupa D, Prince BT, Block WM, Rosa JS, Singh AM, et al. Diagnosis of Food Allergy. Pediatr Clin North Am. 2015;62(6):1393-408.</w:t>
      </w:r>
    </w:p>
    <w:p w14:paraId="4AA77863" w14:textId="77777777" w:rsidR="00D429C8" w:rsidRPr="006D6134" w:rsidRDefault="00D429C8" w:rsidP="00D429C8">
      <w:pPr>
        <w:pStyle w:val="EndNoteBibliography"/>
        <w:spacing w:after="0"/>
        <w:rPr>
          <w:rFonts w:ascii="Arial" w:hAnsi="Arial" w:cs="Arial"/>
        </w:rPr>
      </w:pPr>
      <w:r w:rsidRPr="006D6134">
        <w:rPr>
          <w:rFonts w:ascii="Arial" w:hAnsi="Arial" w:cs="Arial"/>
        </w:rPr>
        <w:t>6.</w:t>
      </w:r>
      <w:r w:rsidRPr="006D6134">
        <w:rPr>
          <w:rFonts w:ascii="Arial" w:hAnsi="Arial" w:cs="Arial"/>
        </w:rPr>
        <w:tab/>
        <w:t>Santos AF, Riggioni C, Agache I, Akdis CA, Akdis M, Alvarez-Perea A, et al. EAACI guidelines on the diagnosis of IgE-mediated food allergy. Allergy. 2023;78(12):3057-76.</w:t>
      </w:r>
    </w:p>
    <w:p w14:paraId="7CD4B225" w14:textId="77777777" w:rsidR="00D429C8" w:rsidRPr="006D6134" w:rsidRDefault="00D429C8" w:rsidP="00D429C8">
      <w:pPr>
        <w:pStyle w:val="EndNoteBibliography"/>
        <w:spacing w:after="0"/>
        <w:rPr>
          <w:rFonts w:ascii="Arial" w:hAnsi="Arial" w:cs="Arial"/>
        </w:rPr>
      </w:pPr>
      <w:r w:rsidRPr="006D6134">
        <w:rPr>
          <w:rFonts w:ascii="Arial" w:hAnsi="Arial" w:cs="Arial"/>
        </w:rPr>
        <w:t>7.</w:t>
      </w:r>
      <w:r w:rsidRPr="006D6134">
        <w:rPr>
          <w:rFonts w:ascii="Arial" w:hAnsi="Arial" w:cs="Arial"/>
        </w:rPr>
        <w:tab/>
        <w:t>Sicherer SH, Sampson HA. Food allergy: A review and update on epidemiology, pathogenesis, diagnosis, prevention, and management. J Allergy Clin Immunol. 2018;141(1):41-58.</w:t>
      </w:r>
    </w:p>
    <w:p w14:paraId="6EF687C7" w14:textId="77777777" w:rsidR="00D429C8" w:rsidRPr="006D6134" w:rsidRDefault="00D429C8" w:rsidP="00D429C8">
      <w:pPr>
        <w:pStyle w:val="EndNoteBibliography"/>
        <w:spacing w:after="0"/>
        <w:rPr>
          <w:rFonts w:ascii="Arial" w:hAnsi="Arial" w:cs="Arial"/>
        </w:rPr>
      </w:pPr>
      <w:r w:rsidRPr="006D6134">
        <w:rPr>
          <w:rFonts w:ascii="Arial" w:hAnsi="Arial" w:cs="Arial"/>
        </w:rPr>
        <w:t>8.</w:t>
      </w:r>
      <w:r w:rsidRPr="006D6134">
        <w:rPr>
          <w:rFonts w:ascii="Arial" w:hAnsi="Arial" w:cs="Arial"/>
        </w:rPr>
        <w:tab/>
        <w:t>Kanchan K, Clay S, Irizar H, Bunyavanich S, Mathias RA. Current insights into the genetics of food allergy. Journal of Allergy and Clinical Immunology. 2021;147(1):15-28.</w:t>
      </w:r>
    </w:p>
    <w:p w14:paraId="2BB109F1" w14:textId="77777777" w:rsidR="00D429C8" w:rsidRPr="006D6134" w:rsidRDefault="00D429C8" w:rsidP="00D429C8">
      <w:pPr>
        <w:pStyle w:val="EndNoteBibliography"/>
        <w:spacing w:after="0"/>
        <w:rPr>
          <w:rFonts w:ascii="Arial" w:hAnsi="Arial" w:cs="Arial"/>
        </w:rPr>
      </w:pPr>
      <w:r w:rsidRPr="006D6134">
        <w:rPr>
          <w:rFonts w:ascii="Arial" w:hAnsi="Arial" w:cs="Arial"/>
        </w:rPr>
        <w:t>9.</w:t>
      </w:r>
      <w:r w:rsidRPr="006D6134">
        <w:rPr>
          <w:rFonts w:ascii="Arial" w:hAnsi="Arial" w:cs="Arial"/>
        </w:rPr>
        <w:tab/>
        <w:t>Sicherer SH, Furlong TJ, Maes HH, Desnick RJ, Sampson HA, Gelb BD. Genetics of peanut allergy: a twin study. J Allergy Clin Immunol. 2000;106(1 Pt 1):53-6.</w:t>
      </w:r>
    </w:p>
    <w:p w14:paraId="3CBAF372" w14:textId="77777777" w:rsidR="00D429C8" w:rsidRPr="00170570" w:rsidRDefault="00D429C8" w:rsidP="00D429C8">
      <w:pPr>
        <w:pStyle w:val="EndNoteBibliography"/>
        <w:spacing w:after="0"/>
        <w:rPr>
          <w:rFonts w:ascii="Arial" w:hAnsi="Arial" w:cs="Arial"/>
          <w:lang w:val="de-DE"/>
        </w:rPr>
      </w:pPr>
      <w:r w:rsidRPr="006D6134">
        <w:rPr>
          <w:rFonts w:ascii="Arial" w:hAnsi="Arial" w:cs="Arial"/>
        </w:rPr>
        <w:t>10.</w:t>
      </w:r>
      <w:r w:rsidRPr="006D6134">
        <w:rPr>
          <w:rFonts w:ascii="Arial" w:hAnsi="Arial" w:cs="Arial"/>
        </w:rPr>
        <w:tab/>
        <w:t xml:space="preserve">Arnau-Soler A, Tremblay BL, Sun Y, Madore AM, Simard M, Kersten ETG, et al. Food Allergy Genetics and Epigenetics: A Review of Genome-Wide Association Studies. </w:t>
      </w:r>
      <w:r w:rsidRPr="00170570">
        <w:rPr>
          <w:rFonts w:ascii="Arial" w:hAnsi="Arial" w:cs="Arial"/>
          <w:lang w:val="de-DE"/>
        </w:rPr>
        <w:t>Allergy. 2025;80(1):106-31.</w:t>
      </w:r>
    </w:p>
    <w:p w14:paraId="6B9AFB5F" w14:textId="77777777" w:rsidR="00D429C8" w:rsidRPr="00915B54" w:rsidRDefault="00D429C8" w:rsidP="00D429C8">
      <w:pPr>
        <w:pStyle w:val="EndNoteBibliography"/>
        <w:spacing w:after="0"/>
        <w:rPr>
          <w:rFonts w:ascii="Arial" w:hAnsi="Arial" w:cs="Arial"/>
          <w:lang w:val="fr-FR"/>
        </w:rPr>
      </w:pPr>
      <w:r w:rsidRPr="00170570">
        <w:rPr>
          <w:rFonts w:ascii="Arial" w:hAnsi="Arial" w:cs="Arial"/>
          <w:lang w:val="de-DE"/>
        </w:rPr>
        <w:t>11.</w:t>
      </w:r>
      <w:r w:rsidRPr="00170570">
        <w:rPr>
          <w:rFonts w:ascii="Arial" w:hAnsi="Arial" w:cs="Arial"/>
          <w:lang w:val="de-DE"/>
        </w:rPr>
        <w:tab/>
        <w:t xml:space="preserve">Marenholz I, Grosche S, Kalb B, Rüschendorf F, Blümchen K, Schlags R, et al. </w:t>
      </w:r>
      <w:r w:rsidRPr="006D6134">
        <w:rPr>
          <w:rFonts w:ascii="Arial" w:hAnsi="Arial" w:cs="Arial"/>
        </w:rPr>
        <w:t xml:space="preserve">Genome-wide association study identifies the SERPINB gene cluster as a susceptibility locus for food allergy. </w:t>
      </w:r>
      <w:r w:rsidRPr="00915B54">
        <w:rPr>
          <w:rFonts w:ascii="Arial" w:hAnsi="Arial" w:cs="Arial"/>
          <w:lang w:val="fr-FR"/>
        </w:rPr>
        <w:t>Nat Commun. 2017;8(1):1056.</w:t>
      </w:r>
    </w:p>
    <w:p w14:paraId="6821DF96" w14:textId="77777777" w:rsidR="00D429C8" w:rsidRPr="006D6134" w:rsidRDefault="00D429C8" w:rsidP="00D429C8">
      <w:pPr>
        <w:pStyle w:val="EndNoteBibliography"/>
        <w:spacing w:after="0"/>
        <w:rPr>
          <w:rFonts w:ascii="Arial" w:hAnsi="Arial" w:cs="Arial"/>
        </w:rPr>
      </w:pPr>
      <w:r w:rsidRPr="00915B54">
        <w:rPr>
          <w:rFonts w:ascii="Arial" w:hAnsi="Arial" w:cs="Arial"/>
          <w:lang w:val="fr-FR"/>
        </w:rPr>
        <w:t>12.</w:t>
      </w:r>
      <w:r w:rsidRPr="00915B54">
        <w:rPr>
          <w:rFonts w:ascii="Arial" w:hAnsi="Arial" w:cs="Arial"/>
          <w:lang w:val="fr-FR"/>
        </w:rPr>
        <w:tab/>
        <w:t xml:space="preserve">Asai Y, Eslami A, van Ginkel CD, Akhabir L, Wan M, Ellis G, et al. </w:t>
      </w:r>
      <w:r w:rsidRPr="006D6134">
        <w:rPr>
          <w:rFonts w:ascii="Arial" w:hAnsi="Arial" w:cs="Arial"/>
        </w:rPr>
        <w:t>Genome-wide association study and meta-analysis in multiple populations identifies new loci for peanut allergy and establishes C11orf30/EMSY as a genetic risk factor for food allergy. J Allergy Clin Immunol. 2018;141(3):991-1001.</w:t>
      </w:r>
    </w:p>
    <w:p w14:paraId="56CA1516" w14:textId="77777777" w:rsidR="00D429C8" w:rsidRPr="006D6134" w:rsidRDefault="00D429C8" w:rsidP="00D429C8">
      <w:pPr>
        <w:pStyle w:val="EndNoteBibliography"/>
        <w:spacing w:after="0"/>
        <w:rPr>
          <w:rFonts w:ascii="Arial" w:hAnsi="Arial" w:cs="Arial"/>
        </w:rPr>
      </w:pPr>
      <w:r w:rsidRPr="006D6134">
        <w:rPr>
          <w:rFonts w:ascii="Arial" w:hAnsi="Arial" w:cs="Arial"/>
        </w:rPr>
        <w:t>13.</w:t>
      </w:r>
      <w:r w:rsidRPr="006D6134">
        <w:rPr>
          <w:rFonts w:ascii="Arial" w:hAnsi="Arial" w:cs="Arial"/>
        </w:rPr>
        <w:tab/>
        <w:t>Khor S-S, Morino R, Nakazono K, Kamitsuji S, Akita M, Kawajiri M, et al. Genome-wide association study of self-reported food reactions in Japanese identifies shrimp and peach specific loci in the HLA-DR/DQ gene region. Scientific Reports. 2018;8(1):1069.</w:t>
      </w:r>
    </w:p>
    <w:p w14:paraId="238E116D" w14:textId="77777777" w:rsidR="00D429C8" w:rsidRPr="00915B54" w:rsidRDefault="00D429C8" w:rsidP="00D429C8">
      <w:pPr>
        <w:pStyle w:val="EndNoteBibliography"/>
        <w:spacing w:after="0"/>
        <w:rPr>
          <w:rFonts w:ascii="Arial" w:hAnsi="Arial" w:cs="Arial"/>
          <w:lang w:val="fr-FR"/>
        </w:rPr>
      </w:pPr>
      <w:r w:rsidRPr="006D6134">
        <w:rPr>
          <w:rFonts w:ascii="Arial" w:hAnsi="Arial" w:cs="Arial"/>
        </w:rPr>
        <w:t>14.</w:t>
      </w:r>
      <w:r w:rsidRPr="006D6134">
        <w:rPr>
          <w:rFonts w:ascii="Arial" w:hAnsi="Arial" w:cs="Arial"/>
        </w:rPr>
        <w:tab/>
        <w:t xml:space="preserve">Hong X, Hao K, Ladd-Acosta C, Hansen KD, Tsai H-J, Liu X, et al. Genome-wide association study identifies peanut allergy-specific loci and evidence of epigenetic mediation in US children. </w:t>
      </w:r>
      <w:r w:rsidRPr="00915B54">
        <w:rPr>
          <w:rFonts w:ascii="Arial" w:hAnsi="Arial" w:cs="Arial"/>
          <w:lang w:val="fr-FR"/>
        </w:rPr>
        <w:t>Nature Communications. 2015;6(1):6304.</w:t>
      </w:r>
    </w:p>
    <w:p w14:paraId="4FAA533C" w14:textId="77777777" w:rsidR="00D429C8" w:rsidRPr="006D6134" w:rsidRDefault="00D429C8" w:rsidP="00D429C8">
      <w:pPr>
        <w:pStyle w:val="EndNoteBibliography"/>
        <w:spacing w:after="0"/>
        <w:rPr>
          <w:rFonts w:ascii="Arial" w:hAnsi="Arial" w:cs="Arial"/>
        </w:rPr>
      </w:pPr>
      <w:r w:rsidRPr="00915B54">
        <w:rPr>
          <w:rFonts w:ascii="Arial" w:hAnsi="Arial" w:cs="Arial"/>
          <w:lang w:val="fr-FR"/>
        </w:rPr>
        <w:t>15.</w:t>
      </w:r>
      <w:r w:rsidRPr="00915B54">
        <w:rPr>
          <w:rFonts w:ascii="Arial" w:hAnsi="Arial" w:cs="Arial"/>
          <w:lang w:val="fr-FR"/>
        </w:rPr>
        <w:tab/>
        <w:t xml:space="preserve">Martino DJ, Ashley S, Koplin J, Ellis J, Saffery R, Dharmage SC, et al. </w:t>
      </w:r>
      <w:r w:rsidRPr="006D6134">
        <w:rPr>
          <w:rFonts w:ascii="Arial" w:hAnsi="Arial" w:cs="Arial"/>
        </w:rPr>
        <w:t>Genomewide association study of peanut allergy reproduces association with amino acid polymorphisms in HLA-DRB1. Clin Exp Allergy. 2017;47(2):217-23.</w:t>
      </w:r>
    </w:p>
    <w:p w14:paraId="150960FF" w14:textId="77777777" w:rsidR="00D429C8" w:rsidRPr="006D6134" w:rsidRDefault="00D429C8" w:rsidP="00D429C8">
      <w:pPr>
        <w:pStyle w:val="EndNoteBibliography"/>
        <w:spacing w:after="0"/>
        <w:rPr>
          <w:rFonts w:ascii="Arial" w:hAnsi="Arial" w:cs="Arial"/>
        </w:rPr>
      </w:pPr>
      <w:r w:rsidRPr="006D6134">
        <w:rPr>
          <w:rFonts w:ascii="Arial" w:hAnsi="Arial" w:cs="Arial"/>
        </w:rPr>
        <w:t>16.</w:t>
      </w:r>
      <w:r w:rsidRPr="006D6134">
        <w:rPr>
          <w:rFonts w:ascii="Arial" w:hAnsi="Arial" w:cs="Arial"/>
        </w:rPr>
        <w:tab/>
        <w:t>Asai Y, Eslami A, van Ginkel CD, Akhabir L, Wan M, Yin D, et al. A Canadian genome-wide association study and meta-analysis confirm HLA as a risk factor for peanut allergy independent of asthma. J Allergy Clin Immunol. 2018;141(4):1513-6.</w:t>
      </w:r>
    </w:p>
    <w:p w14:paraId="6E061D4D" w14:textId="77777777" w:rsidR="00D429C8" w:rsidRPr="00170570" w:rsidRDefault="00D429C8" w:rsidP="00D429C8">
      <w:pPr>
        <w:pStyle w:val="EndNoteBibliography"/>
        <w:spacing w:after="0"/>
        <w:rPr>
          <w:rFonts w:ascii="Arial" w:hAnsi="Arial" w:cs="Arial"/>
          <w:lang w:val="de-DE"/>
        </w:rPr>
      </w:pPr>
      <w:r w:rsidRPr="006D6134">
        <w:rPr>
          <w:rFonts w:ascii="Arial" w:hAnsi="Arial" w:cs="Arial"/>
        </w:rPr>
        <w:t>17.</w:t>
      </w:r>
      <w:r w:rsidRPr="006D6134">
        <w:rPr>
          <w:rFonts w:ascii="Arial" w:hAnsi="Arial" w:cs="Arial"/>
        </w:rPr>
        <w:tab/>
        <w:t xml:space="preserve">Winters A, Bahnson HT, Ruczinski I, Boorgula MP, Malley C, Keramati AR, et al. The MALT1 locus and peanut avoidance in the risk for peanut allergy. </w:t>
      </w:r>
      <w:r w:rsidRPr="00170570">
        <w:rPr>
          <w:rFonts w:ascii="Arial" w:hAnsi="Arial" w:cs="Arial"/>
          <w:lang w:val="de-DE"/>
        </w:rPr>
        <w:t>J Allergy Clin Immunol. 2019;143(6):2326-9.</w:t>
      </w:r>
    </w:p>
    <w:p w14:paraId="200B9E8B" w14:textId="77777777" w:rsidR="00D429C8" w:rsidRPr="006D6134" w:rsidRDefault="00D429C8" w:rsidP="00D429C8">
      <w:pPr>
        <w:pStyle w:val="EndNoteBibliography"/>
        <w:spacing w:after="0"/>
        <w:rPr>
          <w:rFonts w:ascii="Arial" w:hAnsi="Arial" w:cs="Arial"/>
        </w:rPr>
      </w:pPr>
      <w:r w:rsidRPr="00170570">
        <w:rPr>
          <w:rFonts w:ascii="Arial" w:hAnsi="Arial" w:cs="Arial"/>
          <w:lang w:val="de-DE"/>
        </w:rPr>
        <w:t>18.</w:t>
      </w:r>
      <w:r w:rsidRPr="00170570">
        <w:rPr>
          <w:rFonts w:ascii="Arial" w:hAnsi="Arial" w:cs="Arial"/>
          <w:lang w:val="de-DE"/>
        </w:rPr>
        <w:tab/>
        <w:t xml:space="preserve">Sicherer SH, Warren CM, Dant C, Gupta RS, Nadeau KC. </w:t>
      </w:r>
      <w:r w:rsidRPr="006D6134">
        <w:rPr>
          <w:rFonts w:ascii="Arial" w:hAnsi="Arial" w:cs="Arial"/>
        </w:rPr>
        <w:t>Food Allergy from Infancy Through Adulthood. J Allergy Clin Immunol Pract. 2020;8(6):1854-64.</w:t>
      </w:r>
    </w:p>
    <w:p w14:paraId="3D1927DA" w14:textId="77777777" w:rsidR="00D429C8" w:rsidRPr="00170570" w:rsidRDefault="00D429C8" w:rsidP="00D429C8">
      <w:pPr>
        <w:pStyle w:val="EndNoteBibliography"/>
        <w:spacing w:after="0"/>
        <w:rPr>
          <w:rFonts w:ascii="Arial" w:hAnsi="Arial" w:cs="Arial"/>
          <w:lang w:val="de-DE"/>
        </w:rPr>
      </w:pPr>
      <w:r w:rsidRPr="006D6134">
        <w:rPr>
          <w:rFonts w:ascii="Arial" w:hAnsi="Arial" w:cs="Arial"/>
        </w:rPr>
        <w:t>19.</w:t>
      </w:r>
      <w:r w:rsidRPr="006D6134">
        <w:rPr>
          <w:rFonts w:ascii="Arial" w:hAnsi="Arial" w:cs="Arial"/>
        </w:rPr>
        <w:tab/>
        <w:t xml:space="preserve">Chong KW, Ruiz-Garcia M, Patel N, Boyle RJ, Turner PJ. Reaction phenotypes in IgE-mediated food allergy and anaphylaxis. </w:t>
      </w:r>
      <w:r w:rsidRPr="00170570">
        <w:rPr>
          <w:rFonts w:ascii="Arial" w:hAnsi="Arial" w:cs="Arial"/>
          <w:lang w:val="de-DE"/>
        </w:rPr>
        <w:t>Ann Allergy Asthma Immunol. 2020;124(5):473-8.</w:t>
      </w:r>
    </w:p>
    <w:p w14:paraId="6F128619" w14:textId="77777777" w:rsidR="00D429C8" w:rsidRPr="00170570" w:rsidRDefault="00D429C8" w:rsidP="00D429C8">
      <w:pPr>
        <w:pStyle w:val="EndNoteBibliography"/>
        <w:spacing w:after="0"/>
        <w:rPr>
          <w:rFonts w:ascii="Arial" w:hAnsi="Arial" w:cs="Arial"/>
          <w:lang w:val="de-DE"/>
        </w:rPr>
      </w:pPr>
      <w:r w:rsidRPr="00170570">
        <w:rPr>
          <w:rFonts w:ascii="Arial" w:hAnsi="Arial" w:cs="Arial"/>
          <w:lang w:val="de-DE"/>
        </w:rPr>
        <w:lastRenderedPageBreak/>
        <w:t>20.</w:t>
      </w:r>
      <w:r w:rsidRPr="00170570">
        <w:rPr>
          <w:rFonts w:ascii="Arial" w:hAnsi="Arial" w:cs="Arial"/>
          <w:lang w:val="de-DE"/>
        </w:rPr>
        <w:tab/>
        <w:t xml:space="preserve">Sun Y, Vonk JM, Kersten ETG, Qi C, Sprikkelman AB, Koppelman GH. </w:t>
      </w:r>
      <w:r w:rsidRPr="006D6134">
        <w:rPr>
          <w:rFonts w:ascii="Arial" w:hAnsi="Arial" w:cs="Arial"/>
        </w:rPr>
        <w:t xml:space="preserve">Genome-Wide Association Study Reveals a Causal Relationship Between Allergic Rhinitis and Hazelnut Allergy. </w:t>
      </w:r>
      <w:r w:rsidRPr="00170570">
        <w:rPr>
          <w:rFonts w:ascii="Arial" w:hAnsi="Arial" w:cs="Arial"/>
          <w:lang w:val="de-DE"/>
        </w:rPr>
        <w:t>Allergy. 2025;80(1):309-18.</w:t>
      </w:r>
    </w:p>
    <w:p w14:paraId="4881E0F5" w14:textId="77777777" w:rsidR="00D429C8" w:rsidRPr="006D6134" w:rsidRDefault="00D429C8" w:rsidP="00D429C8">
      <w:pPr>
        <w:pStyle w:val="EndNoteBibliography"/>
        <w:spacing w:after="0"/>
        <w:rPr>
          <w:rFonts w:ascii="Arial" w:hAnsi="Arial" w:cs="Arial"/>
        </w:rPr>
      </w:pPr>
      <w:r w:rsidRPr="00170570">
        <w:rPr>
          <w:rFonts w:ascii="Arial" w:hAnsi="Arial" w:cs="Arial"/>
          <w:lang w:val="de-DE"/>
        </w:rPr>
        <w:t>21.</w:t>
      </w:r>
      <w:r w:rsidRPr="00170570">
        <w:rPr>
          <w:rFonts w:ascii="Arial" w:hAnsi="Arial" w:cs="Arial"/>
          <w:lang w:val="de-DE"/>
        </w:rPr>
        <w:tab/>
        <w:t xml:space="preserve">Ebner C, Birkner T, Valenta R, Rumpold H, Breitenbach M, Scheiner O, et al. </w:t>
      </w:r>
      <w:r w:rsidRPr="006D6134">
        <w:rPr>
          <w:rFonts w:ascii="Arial" w:hAnsi="Arial" w:cs="Arial"/>
        </w:rPr>
        <w:t>Common epitopes of birch pollen and apples--studies by western and northern blot. J Allergy Clin Immunol. 1991;88(4):588-94.</w:t>
      </w:r>
    </w:p>
    <w:p w14:paraId="474F06FF" w14:textId="77777777" w:rsidR="00D429C8" w:rsidRPr="006D6134" w:rsidRDefault="00D429C8" w:rsidP="00D429C8">
      <w:pPr>
        <w:pStyle w:val="EndNoteBibliography"/>
        <w:spacing w:after="0"/>
        <w:rPr>
          <w:rFonts w:ascii="Arial" w:hAnsi="Arial" w:cs="Arial"/>
        </w:rPr>
      </w:pPr>
      <w:r w:rsidRPr="006D6134">
        <w:rPr>
          <w:rFonts w:ascii="Arial" w:hAnsi="Arial" w:cs="Arial"/>
        </w:rPr>
        <w:t>22.</w:t>
      </w:r>
      <w:r w:rsidRPr="006D6134">
        <w:rPr>
          <w:rFonts w:ascii="Arial" w:hAnsi="Arial" w:cs="Arial"/>
        </w:rPr>
        <w:tab/>
        <w:t>Winkler TW, Day FR, Croteau-Chonka DC, Wood AR, Locke AE, Mägi R, et al. Quality control and conduct of genome-wide association meta-analyses. Nat Protoc. 2014;9(5):1192-212.</w:t>
      </w:r>
    </w:p>
    <w:p w14:paraId="6D82407B" w14:textId="77777777" w:rsidR="00D429C8" w:rsidRPr="006D6134" w:rsidRDefault="00D429C8" w:rsidP="00D429C8">
      <w:pPr>
        <w:pStyle w:val="EndNoteBibliography"/>
        <w:spacing w:after="0"/>
        <w:rPr>
          <w:rFonts w:ascii="Arial" w:hAnsi="Arial" w:cs="Arial"/>
        </w:rPr>
      </w:pPr>
      <w:r w:rsidRPr="006D6134">
        <w:rPr>
          <w:rFonts w:ascii="Arial" w:hAnsi="Arial" w:cs="Arial"/>
        </w:rPr>
        <w:t>23.</w:t>
      </w:r>
      <w:r w:rsidRPr="006D6134">
        <w:rPr>
          <w:rFonts w:ascii="Arial" w:hAnsi="Arial" w:cs="Arial"/>
        </w:rPr>
        <w:tab/>
        <w:t>Zheng HF, Rong JJ, Liu M, Han F, Zhang XW, Richards JB, et al. Performance of genotype imputation for low frequency and rare variants from the 1000 genomes. PLoS One. 2015;10(1):e0116487.</w:t>
      </w:r>
    </w:p>
    <w:p w14:paraId="6925AA12" w14:textId="77777777" w:rsidR="00D429C8" w:rsidRPr="006D6134" w:rsidRDefault="00D429C8" w:rsidP="00D429C8">
      <w:pPr>
        <w:pStyle w:val="EndNoteBibliography"/>
        <w:spacing w:after="0"/>
        <w:rPr>
          <w:rFonts w:ascii="Arial" w:hAnsi="Arial" w:cs="Arial"/>
        </w:rPr>
      </w:pPr>
      <w:r w:rsidRPr="006D6134">
        <w:rPr>
          <w:rFonts w:ascii="Arial" w:hAnsi="Arial" w:cs="Arial"/>
        </w:rPr>
        <w:t>24.</w:t>
      </w:r>
      <w:r w:rsidRPr="006D6134">
        <w:rPr>
          <w:rFonts w:ascii="Arial" w:hAnsi="Arial" w:cs="Arial"/>
        </w:rPr>
        <w:tab/>
        <w:t>Bustamante M, Standl M, Bassat Q, Vilor-Tejedor N, Medina-Gomez C, Bonilla C, et al. A genome-wide association meta-analysis of diarrhoeal disease in young children identifies FUT2 locus and provides plausible biological pathways. Hum Mol Genet. 2016;25(18):4127-42.</w:t>
      </w:r>
    </w:p>
    <w:p w14:paraId="724A2926" w14:textId="77777777" w:rsidR="00D429C8" w:rsidRPr="006D6134" w:rsidRDefault="00D429C8" w:rsidP="00D429C8">
      <w:pPr>
        <w:pStyle w:val="EndNoteBibliography"/>
        <w:spacing w:after="0"/>
        <w:rPr>
          <w:rFonts w:ascii="Arial" w:hAnsi="Arial" w:cs="Arial"/>
        </w:rPr>
      </w:pPr>
      <w:r w:rsidRPr="006D6134">
        <w:rPr>
          <w:rFonts w:ascii="Arial" w:hAnsi="Arial" w:cs="Arial"/>
        </w:rPr>
        <w:t>25.</w:t>
      </w:r>
      <w:r w:rsidRPr="006D6134">
        <w:rPr>
          <w:rFonts w:ascii="Arial" w:hAnsi="Arial" w:cs="Arial"/>
        </w:rPr>
        <w:tab/>
        <w:t>Mägi R, Morris AP. GWAMA: software for genome-wide association meta-analysis. BMC Bioinformatics. 2010;11(1):288.</w:t>
      </w:r>
    </w:p>
    <w:p w14:paraId="688CACE6" w14:textId="77777777" w:rsidR="00D429C8" w:rsidRPr="006D6134" w:rsidRDefault="00D429C8" w:rsidP="00D429C8">
      <w:pPr>
        <w:pStyle w:val="EndNoteBibliography"/>
        <w:spacing w:after="0"/>
        <w:rPr>
          <w:rFonts w:ascii="Arial" w:hAnsi="Arial" w:cs="Arial"/>
        </w:rPr>
      </w:pPr>
      <w:r w:rsidRPr="006D6134">
        <w:rPr>
          <w:rFonts w:ascii="Arial" w:hAnsi="Arial" w:cs="Arial"/>
        </w:rPr>
        <w:t>26.</w:t>
      </w:r>
      <w:r w:rsidRPr="006D6134">
        <w:rPr>
          <w:rFonts w:ascii="Arial" w:hAnsi="Arial" w:cs="Arial"/>
        </w:rPr>
        <w:tab/>
        <w:t>Watanabe K, Taskesen E, van Bochoven A, Posthuma D. Functional mapping and annotation of genetic associations with FUMA. Nature Communications. 2017;8(1):1826.</w:t>
      </w:r>
    </w:p>
    <w:p w14:paraId="3875E945" w14:textId="77777777" w:rsidR="00D429C8" w:rsidRPr="006D6134" w:rsidRDefault="00D429C8" w:rsidP="00D429C8">
      <w:pPr>
        <w:pStyle w:val="EndNoteBibliography"/>
        <w:spacing w:after="0"/>
        <w:rPr>
          <w:rFonts w:ascii="Arial" w:hAnsi="Arial" w:cs="Arial"/>
        </w:rPr>
      </w:pPr>
      <w:r w:rsidRPr="006D6134">
        <w:rPr>
          <w:rFonts w:ascii="Arial" w:hAnsi="Arial" w:cs="Arial"/>
        </w:rPr>
        <w:t>27.</w:t>
      </w:r>
      <w:r w:rsidRPr="006D6134">
        <w:rPr>
          <w:rFonts w:ascii="Arial" w:hAnsi="Arial" w:cs="Arial"/>
        </w:rPr>
        <w:tab/>
        <w:t>Sijtsma A, Rienks J, van der Harst P, Navis G, Rosmalen JGM, Dotinga A. Cohort Profile Update: Lifelines, a three-generation cohort study and biobank. Int J Epidemiol. 2022;51(5):e295-e302.</w:t>
      </w:r>
    </w:p>
    <w:p w14:paraId="41FCAD52" w14:textId="77777777" w:rsidR="00D429C8" w:rsidRPr="006D6134" w:rsidRDefault="00D429C8" w:rsidP="00D429C8">
      <w:pPr>
        <w:pStyle w:val="EndNoteBibliography"/>
        <w:spacing w:after="0"/>
        <w:rPr>
          <w:rFonts w:ascii="Arial" w:hAnsi="Arial" w:cs="Arial"/>
        </w:rPr>
      </w:pPr>
      <w:r w:rsidRPr="006D6134">
        <w:rPr>
          <w:rFonts w:ascii="Arial" w:hAnsi="Arial" w:cs="Arial"/>
        </w:rPr>
        <w:t>28.</w:t>
      </w:r>
      <w:r w:rsidRPr="006D6134">
        <w:rPr>
          <w:rFonts w:ascii="Arial" w:hAnsi="Arial" w:cs="Arial"/>
        </w:rPr>
        <w:tab/>
        <w:t>Zheng J, Erzurumluoglu AM, Elsworth BL, Kemp JP, Howe L, Haycock PC, et al. LD Hub: a centralized database and web interface to perform LD score regression that maximizes the potential of summary level GWAS data for SNP heritability and genetic correlation analysis. Bioinformatics. 2017;33(2):272-9.</w:t>
      </w:r>
    </w:p>
    <w:p w14:paraId="402CB1B7" w14:textId="77777777" w:rsidR="00D429C8" w:rsidRPr="006D6134" w:rsidRDefault="00D429C8" w:rsidP="00D429C8">
      <w:pPr>
        <w:pStyle w:val="EndNoteBibliography"/>
        <w:spacing w:after="0"/>
        <w:rPr>
          <w:rFonts w:ascii="Arial" w:hAnsi="Arial" w:cs="Arial"/>
        </w:rPr>
      </w:pPr>
      <w:r w:rsidRPr="006D6134">
        <w:rPr>
          <w:rFonts w:ascii="Arial" w:hAnsi="Arial" w:cs="Arial"/>
        </w:rPr>
        <w:t>29.</w:t>
      </w:r>
      <w:r w:rsidRPr="006D6134">
        <w:rPr>
          <w:rFonts w:ascii="Arial" w:hAnsi="Arial" w:cs="Arial"/>
        </w:rPr>
        <w:tab/>
        <w:t>Agache I, Annesi-Maesano I, Bonertz A, Branca F, Cant A, Fras Z, et al. Prioritizing research challenges and funding for allergy and asthma and the need for translational research-The European Strategic Forum on Allergic Diseases. Allergy. 2019;74(11):2064-76.</w:t>
      </w:r>
    </w:p>
    <w:p w14:paraId="332BD865" w14:textId="77777777" w:rsidR="00D429C8" w:rsidRPr="006D6134" w:rsidRDefault="00D429C8" w:rsidP="00D429C8">
      <w:pPr>
        <w:pStyle w:val="EndNoteBibliography"/>
        <w:spacing w:after="0"/>
        <w:rPr>
          <w:rFonts w:ascii="Arial" w:hAnsi="Arial" w:cs="Arial"/>
        </w:rPr>
      </w:pPr>
      <w:r w:rsidRPr="006D6134">
        <w:rPr>
          <w:rFonts w:ascii="Arial" w:hAnsi="Arial" w:cs="Arial"/>
        </w:rPr>
        <w:t>30.</w:t>
      </w:r>
      <w:r w:rsidRPr="006D6134">
        <w:rPr>
          <w:rFonts w:ascii="Arial" w:hAnsi="Arial" w:cs="Arial"/>
        </w:rPr>
        <w:tab/>
        <w:t>Cuéllar-Partida G, Lundberg M, Kho PF, D’Urso S, Gutiérrez-Mondragón LF, Ngo TT, et al. Complex-Traits Genetics Virtual Lab: A community-driven web platform for post-GWAS analyses. bioRxiv. 2019:518027.</w:t>
      </w:r>
    </w:p>
    <w:p w14:paraId="57DB8D4D" w14:textId="77777777" w:rsidR="00D429C8" w:rsidRPr="006D6134" w:rsidRDefault="00D429C8" w:rsidP="00D429C8">
      <w:pPr>
        <w:pStyle w:val="EndNoteBibliography"/>
        <w:spacing w:after="0"/>
        <w:rPr>
          <w:rFonts w:ascii="Arial" w:hAnsi="Arial" w:cs="Arial"/>
        </w:rPr>
      </w:pPr>
      <w:r w:rsidRPr="006D6134">
        <w:rPr>
          <w:rFonts w:ascii="Arial" w:hAnsi="Arial" w:cs="Arial"/>
        </w:rPr>
        <w:t>31.</w:t>
      </w:r>
      <w:r w:rsidRPr="006D6134">
        <w:rPr>
          <w:rFonts w:ascii="Arial" w:hAnsi="Arial" w:cs="Arial"/>
        </w:rPr>
        <w:tab/>
        <w:t>Consortium G. Human genomics. The Genotype-Tissue Expression (GTEx) pilot analysis: multitissue gene regulation in humans. Science. 2015;348(6235):648-60.</w:t>
      </w:r>
    </w:p>
    <w:p w14:paraId="5B9896AB" w14:textId="77777777" w:rsidR="00D429C8" w:rsidRPr="00170570" w:rsidRDefault="00D429C8" w:rsidP="00D429C8">
      <w:pPr>
        <w:pStyle w:val="EndNoteBibliography"/>
        <w:spacing w:after="0"/>
        <w:rPr>
          <w:rFonts w:ascii="Arial" w:hAnsi="Arial" w:cs="Arial"/>
          <w:lang w:val="de-DE"/>
        </w:rPr>
      </w:pPr>
      <w:r w:rsidRPr="006D6134">
        <w:rPr>
          <w:rFonts w:ascii="Arial" w:hAnsi="Arial" w:cs="Arial"/>
        </w:rPr>
        <w:t>32.</w:t>
      </w:r>
      <w:r w:rsidRPr="006D6134">
        <w:rPr>
          <w:rFonts w:ascii="Arial" w:hAnsi="Arial" w:cs="Arial"/>
        </w:rPr>
        <w:tab/>
        <w:t xml:space="preserve">Han Y, Jia Q, Jahani PS, Hurrell BP, Pan C, Huang P, et al. Genome-wide analysis highlights contribution of immune system pathways to the genetic architecture of asthma. </w:t>
      </w:r>
      <w:r w:rsidRPr="00170570">
        <w:rPr>
          <w:rFonts w:ascii="Arial" w:hAnsi="Arial" w:cs="Arial"/>
          <w:lang w:val="de-DE"/>
        </w:rPr>
        <w:t>Nat Commun. 2020;11(1):1776.</w:t>
      </w:r>
    </w:p>
    <w:p w14:paraId="78DCF5C9" w14:textId="77777777" w:rsidR="00D429C8" w:rsidRPr="00170570" w:rsidRDefault="00D429C8" w:rsidP="00D429C8">
      <w:pPr>
        <w:pStyle w:val="EndNoteBibliography"/>
        <w:spacing w:after="0"/>
        <w:rPr>
          <w:rFonts w:ascii="Arial" w:hAnsi="Arial" w:cs="Arial"/>
          <w:lang w:val="de-DE"/>
        </w:rPr>
      </w:pPr>
      <w:r w:rsidRPr="00170570">
        <w:rPr>
          <w:rFonts w:ascii="Arial" w:hAnsi="Arial" w:cs="Arial"/>
          <w:lang w:val="de-DE"/>
        </w:rPr>
        <w:t>33.</w:t>
      </w:r>
      <w:r w:rsidRPr="00170570">
        <w:rPr>
          <w:rFonts w:ascii="Arial" w:hAnsi="Arial" w:cs="Arial"/>
          <w:lang w:val="de-DE"/>
        </w:rPr>
        <w:tab/>
        <w:t xml:space="preserve">Ferreira MA, Vonk JM, Baurecht H, Marenholz I, Tian C, Hoffman JD, et al. </w:t>
      </w:r>
      <w:r w:rsidRPr="006D6134">
        <w:rPr>
          <w:rFonts w:ascii="Arial" w:hAnsi="Arial" w:cs="Arial"/>
        </w:rPr>
        <w:t xml:space="preserve">Shared genetic origin of asthma, hay fever and eczema elucidates allergic disease biology. </w:t>
      </w:r>
      <w:r w:rsidRPr="00170570">
        <w:rPr>
          <w:rFonts w:ascii="Arial" w:hAnsi="Arial" w:cs="Arial"/>
          <w:lang w:val="de-DE"/>
        </w:rPr>
        <w:t>Nat Genet. 2017;49(12):1752-7.</w:t>
      </w:r>
    </w:p>
    <w:p w14:paraId="7BBD3745" w14:textId="77777777" w:rsidR="00D429C8" w:rsidRPr="00170570" w:rsidRDefault="00D429C8" w:rsidP="00D429C8">
      <w:pPr>
        <w:pStyle w:val="EndNoteBibliography"/>
        <w:spacing w:after="0"/>
        <w:rPr>
          <w:rFonts w:ascii="Arial" w:hAnsi="Arial" w:cs="Arial"/>
          <w:lang w:val="de-DE"/>
        </w:rPr>
      </w:pPr>
      <w:r w:rsidRPr="00170570">
        <w:rPr>
          <w:rFonts w:ascii="Arial" w:hAnsi="Arial" w:cs="Arial"/>
          <w:lang w:val="de-DE"/>
        </w:rPr>
        <w:t>34.</w:t>
      </w:r>
      <w:r w:rsidRPr="00170570">
        <w:rPr>
          <w:rFonts w:ascii="Arial" w:hAnsi="Arial" w:cs="Arial"/>
          <w:lang w:val="de-DE"/>
        </w:rPr>
        <w:tab/>
        <w:t xml:space="preserve">Waage J, Standl M, Curtin JA, Jessen LE, Thorsen J, Tian C, et al. </w:t>
      </w:r>
      <w:r w:rsidRPr="006D6134">
        <w:rPr>
          <w:rFonts w:ascii="Arial" w:hAnsi="Arial" w:cs="Arial"/>
        </w:rPr>
        <w:t xml:space="preserve">Genome-wide association and HLA fine-mapping studies identify risk loci and genetic pathways underlying allergic rhinitis. </w:t>
      </w:r>
      <w:r w:rsidRPr="00170570">
        <w:rPr>
          <w:rFonts w:ascii="Arial" w:hAnsi="Arial" w:cs="Arial"/>
          <w:lang w:val="de-DE"/>
        </w:rPr>
        <w:t>Nature Genetics. 2018;50(8):1072-80.</w:t>
      </w:r>
    </w:p>
    <w:p w14:paraId="4955B4CA" w14:textId="77777777" w:rsidR="00D429C8" w:rsidRPr="006D6134" w:rsidRDefault="00D429C8" w:rsidP="00D429C8">
      <w:pPr>
        <w:pStyle w:val="EndNoteBibliography"/>
        <w:spacing w:after="0"/>
        <w:rPr>
          <w:rFonts w:ascii="Arial" w:hAnsi="Arial" w:cs="Arial"/>
        </w:rPr>
      </w:pPr>
      <w:r w:rsidRPr="00170570">
        <w:rPr>
          <w:rFonts w:ascii="Arial" w:hAnsi="Arial" w:cs="Arial"/>
          <w:lang w:val="de-DE"/>
        </w:rPr>
        <w:t>35.</w:t>
      </w:r>
      <w:r w:rsidRPr="00170570">
        <w:rPr>
          <w:rFonts w:ascii="Arial" w:hAnsi="Arial" w:cs="Arial"/>
          <w:lang w:val="de-DE"/>
        </w:rPr>
        <w:tab/>
        <w:t xml:space="preserve">Ferreira MAR, Vonk JM, Baurecht H, Marenholz I, Tian C, Hoffman JD, et al. </w:t>
      </w:r>
      <w:r w:rsidRPr="006D6134">
        <w:rPr>
          <w:rFonts w:ascii="Arial" w:hAnsi="Arial" w:cs="Arial"/>
        </w:rPr>
        <w:t>Age-of-onset information helps identify 76 genetic variants associated with allergic disease. PLoS Genet. 2020;16(6):e1008725.</w:t>
      </w:r>
    </w:p>
    <w:p w14:paraId="616C16FA" w14:textId="77777777" w:rsidR="00D429C8" w:rsidRPr="00915B54" w:rsidRDefault="00D429C8" w:rsidP="00D429C8">
      <w:pPr>
        <w:pStyle w:val="EndNoteBibliography"/>
        <w:spacing w:after="0"/>
        <w:rPr>
          <w:rFonts w:ascii="Arial" w:hAnsi="Arial" w:cs="Arial"/>
          <w:lang w:val="fr-FR"/>
        </w:rPr>
      </w:pPr>
      <w:r w:rsidRPr="006D6134">
        <w:rPr>
          <w:rFonts w:ascii="Arial" w:hAnsi="Arial" w:cs="Arial"/>
        </w:rPr>
        <w:t>36.</w:t>
      </w:r>
      <w:r w:rsidRPr="006D6134">
        <w:rPr>
          <w:rFonts w:ascii="Arial" w:hAnsi="Arial" w:cs="Arial"/>
        </w:rPr>
        <w:tab/>
        <w:t xml:space="preserve">Budu-Aggrey A, Kilanowski A, Sobczyk MK, Shringarpure SS, Mitchell R, Reis K, et al. European and multi-ancestry genome-wide association meta-analysis of atopic dermatitis highlights importance of systemic immune regulation. </w:t>
      </w:r>
      <w:r w:rsidRPr="00915B54">
        <w:rPr>
          <w:rFonts w:ascii="Arial" w:hAnsi="Arial" w:cs="Arial"/>
          <w:lang w:val="fr-FR"/>
        </w:rPr>
        <w:t>Nat Commun. 2023;14(1):6172.</w:t>
      </w:r>
    </w:p>
    <w:p w14:paraId="1619523D" w14:textId="77777777" w:rsidR="00D429C8" w:rsidRPr="006D6134" w:rsidRDefault="00D429C8" w:rsidP="00D429C8">
      <w:pPr>
        <w:pStyle w:val="EndNoteBibliography"/>
        <w:spacing w:after="0"/>
        <w:rPr>
          <w:rFonts w:ascii="Arial" w:hAnsi="Arial" w:cs="Arial"/>
        </w:rPr>
      </w:pPr>
      <w:r w:rsidRPr="00915B54">
        <w:rPr>
          <w:rFonts w:ascii="Arial" w:hAnsi="Arial" w:cs="Arial"/>
          <w:lang w:val="fr-FR"/>
        </w:rPr>
        <w:t>37.</w:t>
      </w:r>
      <w:r w:rsidRPr="00915B54">
        <w:rPr>
          <w:rFonts w:ascii="Arial" w:hAnsi="Arial" w:cs="Arial"/>
          <w:lang w:val="fr-FR"/>
        </w:rPr>
        <w:tab/>
        <w:t xml:space="preserve">Liu X, Hong X, Tsai HJ, Mestan KK, Shi M, Kefi A, et al. </w:t>
      </w:r>
      <w:r w:rsidRPr="006D6134">
        <w:rPr>
          <w:rFonts w:ascii="Arial" w:hAnsi="Arial" w:cs="Arial"/>
        </w:rPr>
        <w:t>Genome-wide association study of maternal genetic effects and parent-of-origin effects on food allergy. Medicine (Baltimore). 2018;97(9):e0043.</w:t>
      </w:r>
    </w:p>
    <w:p w14:paraId="6D970BC6" w14:textId="77777777" w:rsidR="00D429C8" w:rsidRPr="00170570" w:rsidRDefault="00D429C8" w:rsidP="00D429C8">
      <w:pPr>
        <w:pStyle w:val="EndNoteBibliography"/>
        <w:spacing w:after="0"/>
        <w:rPr>
          <w:rFonts w:ascii="Arial" w:hAnsi="Arial" w:cs="Arial"/>
          <w:lang w:val="de-DE"/>
        </w:rPr>
      </w:pPr>
      <w:r w:rsidRPr="006D6134">
        <w:rPr>
          <w:rFonts w:ascii="Arial" w:hAnsi="Arial" w:cs="Arial"/>
        </w:rPr>
        <w:t>38.</w:t>
      </w:r>
      <w:r w:rsidRPr="006D6134">
        <w:rPr>
          <w:rFonts w:ascii="Arial" w:hAnsi="Arial" w:cs="Arial"/>
        </w:rPr>
        <w:tab/>
        <w:t xml:space="preserve">Daniel P Howrigan LA, rkwalters, Duncan Palmer, Laurent Francioli, Jeff Hammerbacher. Nealelab/UK_Biobank_GWAS: v2. Zenodo. </w:t>
      </w:r>
      <w:r w:rsidRPr="00170570">
        <w:rPr>
          <w:rFonts w:ascii="Arial" w:hAnsi="Arial" w:cs="Arial"/>
          <w:lang w:val="de-DE"/>
        </w:rPr>
        <w:t>2023.</w:t>
      </w:r>
    </w:p>
    <w:p w14:paraId="0030AEEA" w14:textId="77777777" w:rsidR="00D429C8" w:rsidRPr="006D6134" w:rsidRDefault="00D429C8" w:rsidP="00D429C8">
      <w:pPr>
        <w:pStyle w:val="EndNoteBibliography"/>
        <w:spacing w:after="0"/>
        <w:rPr>
          <w:rFonts w:ascii="Arial" w:hAnsi="Arial" w:cs="Arial"/>
        </w:rPr>
      </w:pPr>
      <w:r w:rsidRPr="00170570">
        <w:rPr>
          <w:rFonts w:ascii="Arial" w:hAnsi="Arial" w:cs="Arial"/>
          <w:lang w:val="de-DE"/>
        </w:rPr>
        <w:lastRenderedPageBreak/>
        <w:t>39.</w:t>
      </w:r>
      <w:r w:rsidRPr="00170570">
        <w:rPr>
          <w:rFonts w:ascii="Arial" w:hAnsi="Arial" w:cs="Arial"/>
          <w:lang w:val="de-DE"/>
        </w:rPr>
        <w:tab/>
        <w:t xml:space="preserve">Lek M, Karczewski KJ, Minikel EV, Samocha KE, Banks E, Fennell T, et al. </w:t>
      </w:r>
      <w:r w:rsidRPr="006D6134">
        <w:rPr>
          <w:rFonts w:ascii="Arial" w:hAnsi="Arial" w:cs="Arial"/>
        </w:rPr>
        <w:t>Analysis of protein-coding genetic variation in 60,706 humans. Nature. 2016;536(7616):285-91.</w:t>
      </w:r>
    </w:p>
    <w:p w14:paraId="1B4AE9EE" w14:textId="77777777" w:rsidR="00D429C8" w:rsidRPr="006D6134" w:rsidRDefault="00D429C8" w:rsidP="00D429C8">
      <w:pPr>
        <w:pStyle w:val="EndNoteBibliography"/>
        <w:spacing w:after="0"/>
        <w:rPr>
          <w:rFonts w:ascii="Arial" w:hAnsi="Arial" w:cs="Arial"/>
        </w:rPr>
      </w:pPr>
      <w:r w:rsidRPr="006D6134">
        <w:rPr>
          <w:rFonts w:ascii="Arial" w:hAnsi="Arial" w:cs="Arial"/>
        </w:rPr>
        <w:t>40.</w:t>
      </w:r>
      <w:r w:rsidRPr="006D6134">
        <w:rPr>
          <w:rFonts w:ascii="Arial" w:hAnsi="Arial" w:cs="Arial"/>
        </w:rPr>
        <w:tab/>
        <w:t>Vercelli D, Martinez FD. The Faustian bargain of genetic association studies: bigger might not be better, or at least it might not be good enough. J Allergy Clin Immunol. 2006;117(6):1303-5.</w:t>
      </w:r>
    </w:p>
    <w:p w14:paraId="3D973527" w14:textId="77777777" w:rsidR="00D429C8" w:rsidRPr="006D6134" w:rsidRDefault="00D429C8" w:rsidP="00D429C8">
      <w:pPr>
        <w:pStyle w:val="EndNoteBibliography"/>
        <w:spacing w:after="0"/>
        <w:rPr>
          <w:rFonts w:ascii="Arial" w:hAnsi="Arial" w:cs="Arial"/>
        </w:rPr>
      </w:pPr>
      <w:r w:rsidRPr="006D6134">
        <w:rPr>
          <w:rFonts w:ascii="Arial" w:hAnsi="Arial" w:cs="Arial"/>
        </w:rPr>
        <w:t>41.</w:t>
      </w:r>
      <w:r w:rsidRPr="006D6134">
        <w:rPr>
          <w:rFonts w:ascii="Arial" w:hAnsi="Arial" w:cs="Arial"/>
        </w:rPr>
        <w:tab/>
        <w:t>Schoettler N, Rodríguez E, Weidinger S, Ober C. Advances in asthma and allergic disease genetics: Is bigger always better? J Allergy Clin Immunol. 2019;144(6):1495-506.</w:t>
      </w:r>
    </w:p>
    <w:p w14:paraId="62AB71E6" w14:textId="77777777" w:rsidR="00D429C8" w:rsidRPr="006D6134" w:rsidRDefault="00D429C8" w:rsidP="00D429C8">
      <w:pPr>
        <w:pStyle w:val="EndNoteBibliography"/>
        <w:spacing w:after="0"/>
        <w:rPr>
          <w:rFonts w:ascii="Arial" w:hAnsi="Arial" w:cs="Arial"/>
        </w:rPr>
      </w:pPr>
      <w:r w:rsidRPr="006D6134">
        <w:rPr>
          <w:rFonts w:ascii="Arial" w:hAnsi="Arial" w:cs="Arial"/>
        </w:rPr>
        <w:t>42.</w:t>
      </w:r>
      <w:r w:rsidRPr="006D6134">
        <w:rPr>
          <w:rFonts w:ascii="Arial" w:hAnsi="Arial" w:cs="Arial"/>
        </w:rPr>
        <w:tab/>
        <w:t>Wang J, Sanmamed MF, Datar I, Su TT, Ji L, Sun J, et al. Fibrinogen-like Protein 1 Is a Major Immune Inhibitory Ligand of LAG-3. Cell. 2019;176(1):334-47.e12.</w:t>
      </w:r>
    </w:p>
    <w:p w14:paraId="64AFB559" w14:textId="77777777" w:rsidR="00D429C8" w:rsidRPr="006D6134" w:rsidRDefault="00D429C8" w:rsidP="00D429C8">
      <w:pPr>
        <w:pStyle w:val="EndNoteBibliography"/>
        <w:spacing w:after="0"/>
        <w:rPr>
          <w:rFonts w:ascii="Arial" w:hAnsi="Arial" w:cs="Arial"/>
        </w:rPr>
      </w:pPr>
      <w:r w:rsidRPr="006D6134">
        <w:rPr>
          <w:rFonts w:ascii="Arial" w:hAnsi="Arial" w:cs="Arial"/>
        </w:rPr>
        <w:t>43.</w:t>
      </w:r>
      <w:r w:rsidRPr="006D6134">
        <w:rPr>
          <w:rFonts w:ascii="Arial" w:hAnsi="Arial" w:cs="Arial"/>
        </w:rPr>
        <w:tab/>
        <w:t>Ding L, Abebe T, Beyene J, Wilke RA, Goldberg A, Woo JG, et al. Rank-based genome-wide analysis reveals the association of ryanodine receptor-2 gene variants with childhood asthma among human populations. Hum Genomics. 2013;7(1):16.</w:t>
      </w:r>
    </w:p>
    <w:p w14:paraId="491FAA3C" w14:textId="77777777" w:rsidR="00D429C8" w:rsidRPr="006D6134" w:rsidRDefault="00D429C8" w:rsidP="00D429C8">
      <w:pPr>
        <w:pStyle w:val="EndNoteBibliography"/>
        <w:spacing w:after="0"/>
        <w:rPr>
          <w:rFonts w:ascii="Arial" w:hAnsi="Arial" w:cs="Arial"/>
        </w:rPr>
      </w:pPr>
      <w:r w:rsidRPr="006D6134">
        <w:rPr>
          <w:rFonts w:ascii="Arial" w:hAnsi="Arial" w:cs="Arial"/>
        </w:rPr>
        <w:t>44.</w:t>
      </w:r>
      <w:r w:rsidRPr="006D6134">
        <w:rPr>
          <w:rFonts w:ascii="Arial" w:hAnsi="Arial" w:cs="Arial"/>
        </w:rPr>
        <w:tab/>
        <w:t>Zhang Y, Kent JW, Jr., Olivier M, Ali O, Cerjak D, Broeckel U, et al. A comprehensive analysis of adiponectin QTLs using SNP association, SNP cis-effects on peripheral blood gene expression and gene expression correlation identified novel metabolic syndrome (MetS) genes with potential role in carcinogenesis and systemic inflammation. BMC Med Genomics. 2013;6:14.</w:t>
      </w:r>
    </w:p>
    <w:p w14:paraId="6318C4DE" w14:textId="77777777" w:rsidR="00D429C8" w:rsidRPr="006D6134" w:rsidRDefault="00D429C8" w:rsidP="00D429C8">
      <w:pPr>
        <w:pStyle w:val="EndNoteBibliography"/>
        <w:spacing w:after="0"/>
        <w:rPr>
          <w:rFonts w:ascii="Arial" w:hAnsi="Arial" w:cs="Arial"/>
        </w:rPr>
      </w:pPr>
      <w:r w:rsidRPr="006D6134">
        <w:rPr>
          <w:rFonts w:ascii="Arial" w:hAnsi="Arial" w:cs="Arial"/>
        </w:rPr>
        <w:t>45.</w:t>
      </w:r>
      <w:r w:rsidRPr="006D6134">
        <w:rPr>
          <w:rFonts w:ascii="Arial" w:hAnsi="Arial" w:cs="Arial"/>
        </w:rPr>
        <w:tab/>
        <w:t>Himes BE, Sheppard K, Berndt A, Leme AS, Myers RA, Gignoux CR, et al. Integration of mouse and human genome-wide association data identifies KCNIP4 as an asthma gene. PLoS One. 2013;8(2):e56179.</w:t>
      </w:r>
    </w:p>
    <w:p w14:paraId="10F9850E" w14:textId="77777777" w:rsidR="00D429C8" w:rsidRPr="00915B54" w:rsidRDefault="00D429C8" w:rsidP="00D429C8">
      <w:pPr>
        <w:pStyle w:val="EndNoteBibliography"/>
        <w:spacing w:after="0"/>
        <w:rPr>
          <w:rFonts w:ascii="Arial" w:hAnsi="Arial" w:cs="Arial"/>
          <w:lang w:val="fr-FR"/>
        </w:rPr>
      </w:pPr>
      <w:r w:rsidRPr="006D6134">
        <w:rPr>
          <w:rFonts w:ascii="Arial" w:hAnsi="Arial" w:cs="Arial"/>
        </w:rPr>
        <w:t>46.</w:t>
      </w:r>
      <w:r w:rsidRPr="006D6134">
        <w:rPr>
          <w:rFonts w:ascii="Arial" w:hAnsi="Arial" w:cs="Arial"/>
        </w:rPr>
        <w:tab/>
        <w:t xml:space="preserve">Zasłona Z, Flis E, Wilk MM, Carroll RG, Palsson-McDermott EM, Hughes MM, et al. Caspase-11 promotes allergic airway inflammation. </w:t>
      </w:r>
      <w:r w:rsidRPr="00915B54">
        <w:rPr>
          <w:rFonts w:ascii="Arial" w:hAnsi="Arial" w:cs="Arial"/>
          <w:lang w:val="fr-FR"/>
        </w:rPr>
        <w:t>Nature Communications. 2020;11(1):1055.</w:t>
      </w:r>
    </w:p>
    <w:p w14:paraId="2CD48D0F" w14:textId="77777777" w:rsidR="00D429C8" w:rsidRPr="00915B54" w:rsidRDefault="00D429C8" w:rsidP="00D429C8">
      <w:pPr>
        <w:pStyle w:val="EndNoteBibliography"/>
        <w:spacing w:after="0"/>
        <w:rPr>
          <w:rFonts w:ascii="Arial" w:hAnsi="Arial" w:cs="Arial"/>
          <w:lang w:val="fr-FR"/>
        </w:rPr>
      </w:pPr>
      <w:r w:rsidRPr="00915B54">
        <w:rPr>
          <w:rFonts w:ascii="Arial" w:hAnsi="Arial" w:cs="Arial"/>
          <w:lang w:val="fr-FR"/>
        </w:rPr>
        <w:t>47.</w:t>
      </w:r>
      <w:r w:rsidRPr="00915B54">
        <w:rPr>
          <w:rFonts w:ascii="Arial" w:hAnsi="Arial" w:cs="Arial"/>
          <w:lang w:val="fr-FR"/>
        </w:rPr>
        <w:tab/>
        <w:t xml:space="preserve">Bachtel ND, Cullen JL, Liu M, Erickson SA, Kutyavin VI, El-Naccache DW, et al. </w:t>
      </w:r>
      <w:r w:rsidRPr="006D6134">
        <w:rPr>
          <w:rFonts w:ascii="Arial" w:hAnsi="Arial" w:cs="Arial"/>
        </w:rPr>
        <w:t xml:space="preserve">Intestinal mast cell-derived leukotrienes mediate the anaphylactic response to ingested antigens. </w:t>
      </w:r>
      <w:r w:rsidRPr="00915B54">
        <w:rPr>
          <w:rFonts w:ascii="Arial" w:hAnsi="Arial" w:cs="Arial"/>
          <w:lang w:val="fr-FR"/>
        </w:rPr>
        <w:t>Science. 2025;389(6760):eadp0246.</w:t>
      </w:r>
    </w:p>
    <w:p w14:paraId="7A99E85A" w14:textId="77777777" w:rsidR="00D429C8" w:rsidRPr="006D6134" w:rsidRDefault="00D429C8" w:rsidP="00D429C8">
      <w:pPr>
        <w:pStyle w:val="EndNoteBibliography"/>
        <w:rPr>
          <w:rFonts w:ascii="Arial" w:hAnsi="Arial" w:cs="Arial"/>
        </w:rPr>
      </w:pPr>
      <w:r w:rsidRPr="00915B54">
        <w:rPr>
          <w:rFonts w:ascii="Arial" w:hAnsi="Arial" w:cs="Arial"/>
          <w:lang w:val="fr-FR"/>
        </w:rPr>
        <w:t>48.</w:t>
      </w:r>
      <w:r w:rsidRPr="00915B54">
        <w:rPr>
          <w:rFonts w:ascii="Arial" w:hAnsi="Arial" w:cs="Arial"/>
          <w:lang w:val="fr-FR"/>
        </w:rPr>
        <w:tab/>
        <w:t xml:space="preserve">Hoyt LR, Liu E, Olson EC, Jacobsen DR, Siniscalco ER, Krier-Burris RA, et al. </w:t>
      </w:r>
      <w:r w:rsidRPr="006D6134">
        <w:rPr>
          <w:rFonts w:ascii="Arial" w:hAnsi="Arial" w:cs="Arial"/>
        </w:rPr>
        <w:t>Cysteinyl leukotrienes stimulate gut absorption of food allergens to promote anaphylaxis in mice. Science. 2025;389(6760):eadp0240.</w:t>
      </w:r>
    </w:p>
    <w:p w14:paraId="116F0388" w14:textId="7134331E" w:rsidR="00682422" w:rsidRDefault="00897E99" w:rsidP="00BC0874">
      <w:r>
        <w:fldChar w:fldCharType="end"/>
      </w:r>
    </w:p>
    <w:sectPr w:rsidR="00682422" w:rsidSect="00915B54">
      <w:headerReference w:type="default" r:id="rId12"/>
      <w:footerReference w:type="even" r:id="rId13"/>
      <w:footerReference w:type="default" r:id="rId14"/>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0F3DA7" w14:textId="77777777" w:rsidR="00F41AEB" w:rsidRDefault="00F41AEB" w:rsidP="00202592">
      <w:pPr>
        <w:spacing w:after="0" w:line="240" w:lineRule="auto"/>
      </w:pPr>
      <w:r>
        <w:separator/>
      </w:r>
    </w:p>
  </w:endnote>
  <w:endnote w:type="continuationSeparator" w:id="0">
    <w:p w14:paraId="165FC8BC" w14:textId="77777777" w:rsidR="00F41AEB" w:rsidRDefault="00F41AEB" w:rsidP="00202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897937814"/>
      <w:docPartObj>
        <w:docPartGallery w:val="Page Numbers (Bottom of Page)"/>
        <w:docPartUnique/>
      </w:docPartObj>
    </w:sdtPr>
    <w:sdtContent>
      <w:p w14:paraId="7AF38432" w14:textId="0B740F9E" w:rsidR="004B7EA1" w:rsidRDefault="004B7EA1" w:rsidP="00470A1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D76770">
          <w:rPr>
            <w:rStyle w:val="Seitenzahl"/>
            <w:noProof/>
          </w:rPr>
          <w:t>11</w:t>
        </w:r>
        <w:r>
          <w:rPr>
            <w:rStyle w:val="Seitenzahl"/>
          </w:rPr>
          <w:fldChar w:fldCharType="end"/>
        </w:r>
      </w:p>
    </w:sdtContent>
  </w:sdt>
  <w:p w14:paraId="2FB9836C" w14:textId="77777777" w:rsidR="004B7EA1" w:rsidRDefault="004B7EA1" w:rsidP="00046020">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23975F" w14:textId="1AF2BCE0" w:rsidR="00202592" w:rsidRDefault="00202592" w:rsidP="00046020">
    <w:pPr>
      <w:pStyle w:val="Fuzeile"/>
      <w:ind w:right="360"/>
      <w:jc w:val="center"/>
    </w:pPr>
  </w:p>
  <w:p w14:paraId="70CEE23F" w14:textId="77777777" w:rsidR="00202592" w:rsidRDefault="0020259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45E44D" w14:textId="77777777" w:rsidR="00F41AEB" w:rsidRDefault="00F41AEB" w:rsidP="00202592">
      <w:pPr>
        <w:spacing w:after="0" w:line="240" w:lineRule="auto"/>
      </w:pPr>
      <w:r>
        <w:separator/>
      </w:r>
    </w:p>
  </w:footnote>
  <w:footnote w:type="continuationSeparator" w:id="0">
    <w:p w14:paraId="3A4F5CD1" w14:textId="77777777" w:rsidR="00F41AEB" w:rsidRDefault="00F41AEB" w:rsidP="002025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1026364"/>
      <w:docPartObj>
        <w:docPartGallery w:val="Page Numbers (Top of Page)"/>
        <w:docPartUnique/>
      </w:docPartObj>
    </w:sdtPr>
    <w:sdtContent>
      <w:p w14:paraId="40B3B0C0" w14:textId="57ED6FEE" w:rsidR="00087D97" w:rsidRDefault="00087D97">
        <w:pPr>
          <w:pStyle w:val="Kopfzeile"/>
          <w:jc w:val="right"/>
        </w:pPr>
        <w:r>
          <w:fldChar w:fldCharType="begin"/>
        </w:r>
        <w:r>
          <w:instrText>PAGE   \* MERGEFORMAT</w:instrText>
        </w:r>
        <w:r>
          <w:fldChar w:fldCharType="separate"/>
        </w:r>
        <w:r>
          <w:rPr>
            <w:lang w:val="de-DE"/>
          </w:rPr>
          <w:t>2</w:t>
        </w:r>
        <w:r>
          <w:fldChar w:fldCharType="end"/>
        </w:r>
      </w:p>
    </w:sdtContent>
  </w:sdt>
  <w:p w14:paraId="67FC98F0" w14:textId="77777777" w:rsidR="00087D97" w:rsidRDefault="00087D9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3529C"/>
    <w:multiLevelType w:val="hybridMultilevel"/>
    <w:tmpl w:val="F1D65F40"/>
    <w:lvl w:ilvl="0" w:tplc="9B823538">
      <w:start w:val="1"/>
      <w:numFmt w:val="bullet"/>
      <w:lvlText w:val="•"/>
      <w:lvlJc w:val="left"/>
      <w:pPr>
        <w:tabs>
          <w:tab w:val="num" w:pos="720"/>
        </w:tabs>
        <w:ind w:left="720" w:hanging="360"/>
      </w:pPr>
      <w:rPr>
        <w:rFonts w:ascii="Arial" w:hAnsi="Arial" w:hint="default"/>
      </w:rPr>
    </w:lvl>
    <w:lvl w:ilvl="1" w:tplc="F62477AE" w:tentative="1">
      <w:start w:val="1"/>
      <w:numFmt w:val="bullet"/>
      <w:lvlText w:val="•"/>
      <w:lvlJc w:val="left"/>
      <w:pPr>
        <w:tabs>
          <w:tab w:val="num" w:pos="1440"/>
        </w:tabs>
        <w:ind w:left="1440" w:hanging="360"/>
      </w:pPr>
      <w:rPr>
        <w:rFonts w:ascii="Arial" w:hAnsi="Arial" w:hint="default"/>
      </w:rPr>
    </w:lvl>
    <w:lvl w:ilvl="2" w:tplc="C100B752" w:tentative="1">
      <w:start w:val="1"/>
      <w:numFmt w:val="bullet"/>
      <w:lvlText w:val="•"/>
      <w:lvlJc w:val="left"/>
      <w:pPr>
        <w:tabs>
          <w:tab w:val="num" w:pos="2160"/>
        </w:tabs>
        <w:ind w:left="2160" w:hanging="360"/>
      </w:pPr>
      <w:rPr>
        <w:rFonts w:ascii="Arial" w:hAnsi="Arial" w:hint="default"/>
      </w:rPr>
    </w:lvl>
    <w:lvl w:ilvl="3" w:tplc="60ACF9C0" w:tentative="1">
      <w:start w:val="1"/>
      <w:numFmt w:val="bullet"/>
      <w:lvlText w:val="•"/>
      <w:lvlJc w:val="left"/>
      <w:pPr>
        <w:tabs>
          <w:tab w:val="num" w:pos="2880"/>
        </w:tabs>
        <w:ind w:left="2880" w:hanging="360"/>
      </w:pPr>
      <w:rPr>
        <w:rFonts w:ascii="Arial" w:hAnsi="Arial" w:hint="default"/>
      </w:rPr>
    </w:lvl>
    <w:lvl w:ilvl="4" w:tplc="05A880D6" w:tentative="1">
      <w:start w:val="1"/>
      <w:numFmt w:val="bullet"/>
      <w:lvlText w:val="•"/>
      <w:lvlJc w:val="left"/>
      <w:pPr>
        <w:tabs>
          <w:tab w:val="num" w:pos="3600"/>
        </w:tabs>
        <w:ind w:left="3600" w:hanging="360"/>
      </w:pPr>
      <w:rPr>
        <w:rFonts w:ascii="Arial" w:hAnsi="Arial" w:hint="default"/>
      </w:rPr>
    </w:lvl>
    <w:lvl w:ilvl="5" w:tplc="096CE8E6" w:tentative="1">
      <w:start w:val="1"/>
      <w:numFmt w:val="bullet"/>
      <w:lvlText w:val="•"/>
      <w:lvlJc w:val="left"/>
      <w:pPr>
        <w:tabs>
          <w:tab w:val="num" w:pos="4320"/>
        </w:tabs>
        <w:ind w:left="4320" w:hanging="360"/>
      </w:pPr>
      <w:rPr>
        <w:rFonts w:ascii="Arial" w:hAnsi="Arial" w:hint="default"/>
      </w:rPr>
    </w:lvl>
    <w:lvl w:ilvl="6" w:tplc="6240C91E" w:tentative="1">
      <w:start w:val="1"/>
      <w:numFmt w:val="bullet"/>
      <w:lvlText w:val="•"/>
      <w:lvlJc w:val="left"/>
      <w:pPr>
        <w:tabs>
          <w:tab w:val="num" w:pos="5040"/>
        </w:tabs>
        <w:ind w:left="5040" w:hanging="360"/>
      </w:pPr>
      <w:rPr>
        <w:rFonts w:ascii="Arial" w:hAnsi="Arial" w:hint="default"/>
      </w:rPr>
    </w:lvl>
    <w:lvl w:ilvl="7" w:tplc="0CC64930" w:tentative="1">
      <w:start w:val="1"/>
      <w:numFmt w:val="bullet"/>
      <w:lvlText w:val="•"/>
      <w:lvlJc w:val="left"/>
      <w:pPr>
        <w:tabs>
          <w:tab w:val="num" w:pos="5760"/>
        </w:tabs>
        <w:ind w:left="5760" w:hanging="360"/>
      </w:pPr>
      <w:rPr>
        <w:rFonts w:ascii="Arial" w:hAnsi="Arial" w:hint="default"/>
      </w:rPr>
    </w:lvl>
    <w:lvl w:ilvl="8" w:tplc="1800FAA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8911665"/>
    <w:multiLevelType w:val="hybridMultilevel"/>
    <w:tmpl w:val="54663FE2"/>
    <w:lvl w:ilvl="0" w:tplc="2646C710">
      <w:start w:val="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8C61BB8"/>
    <w:multiLevelType w:val="hybridMultilevel"/>
    <w:tmpl w:val="CA7C8CE0"/>
    <w:lvl w:ilvl="0" w:tplc="E07A22F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196B75"/>
    <w:multiLevelType w:val="hybridMultilevel"/>
    <w:tmpl w:val="D1F8927C"/>
    <w:lvl w:ilvl="0" w:tplc="F6AA854A">
      <w:numFmt w:val="bullet"/>
      <w:lvlText w:val="-"/>
      <w:lvlJc w:val="left"/>
      <w:pPr>
        <w:ind w:left="720" w:hanging="360"/>
      </w:pPr>
      <w:rPr>
        <w:rFonts w:ascii="Arial" w:eastAsiaTheme="minorHAnsi" w:hAnsi="Arial" w:cs="Arial" w:hint="default"/>
        <w:b w:val="0"/>
        <w:u w:val="none"/>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E7C3A59"/>
    <w:multiLevelType w:val="hybridMultilevel"/>
    <w:tmpl w:val="476C7314"/>
    <w:lvl w:ilvl="0" w:tplc="2494BD50">
      <w:start w:val="1"/>
      <w:numFmt w:val="bullet"/>
      <w:lvlText w:val="•"/>
      <w:lvlJc w:val="left"/>
      <w:pPr>
        <w:tabs>
          <w:tab w:val="num" w:pos="720"/>
        </w:tabs>
        <w:ind w:left="720" w:hanging="360"/>
      </w:pPr>
      <w:rPr>
        <w:rFonts w:ascii="Arial" w:hAnsi="Arial" w:hint="default"/>
      </w:rPr>
    </w:lvl>
    <w:lvl w:ilvl="1" w:tplc="1D943172" w:tentative="1">
      <w:start w:val="1"/>
      <w:numFmt w:val="bullet"/>
      <w:lvlText w:val="•"/>
      <w:lvlJc w:val="left"/>
      <w:pPr>
        <w:tabs>
          <w:tab w:val="num" w:pos="1440"/>
        </w:tabs>
        <w:ind w:left="1440" w:hanging="360"/>
      </w:pPr>
      <w:rPr>
        <w:rFonts w:ascii="Arial" w:hAnsi="Arial" w:hint="default"/>
      </w:rPr>
    </w:lvl>
    <w:lvl w:ilvl="2" w:tplc="4394F308" w:tentative="1">
      <w:start w:val="1"/>
      <w:numFmt w:val="bullet"/>
      <w:lvlText w:val="•"/>
      <w:lvlJc w:val="left"/>
      <w:pPr>
        <w:tabs>
          <w:tab w:val="num" w:pos="2160"/>
        </w:tabs>
        <w:ind w:left="2160" w:hanging="360"/>
      </w:pPr>
      <w:rPr>
        <w:rFonts w:ascii="Arial" w:hAnsi="Arial" w:hint="default"/>
      </w:rPr>
    </w:lvl>
    <w:lvl w:ilvl="3" w:tplc="2F9A6B68" w:tentative="1">
      <w:start w:val="1"/>
      <w:numFmt w:val="bullet"/>
      <w:lvlText w:val="•"/>
      <w:lvlJc w:val="left"/>
      <w:pPr>
        <w:tabs>
          <w:tab w:val="num" w:pos="2880"/>
        </w:tabs>
        <w:ind w:left="2880" w:hanging="360"/>
      </w:pPr>
      <w:rPr>
        <w:rFonts w:ascii="Arial" w:hAnsi="Arial" w:hint="default"/>
      </w:rPr>
    </w:lvl>
    <w:lvl w:ilvl="4" w:tplc="FE14F704" w:tentative="1">
      <w:start w:val="1"/>
      <w:numFmt w:val="bullet"/>
      <w:lvlText w:val="•"/>
      <w:lvlJc w:val="left"/>
      <w:pPr>
        <w:tabs>
          <w:tab w:val="num" w:pos="3600"/>
        </w:tabs>
        <w:ind w:left="3600" w:hanging="360"/>
      </w:pPr>
      <w:rPr>
        <w:rFonts w:ascii="Arial" w:hAnsi="Arial" w:hint="default"/>
      </w:rPr>
    </w:lvl>
    <w:lvl w:ilvl="5" w:tplc="03EE2220" w:tentative="1">
      <w:start w:val="1"/>
      <w:numFmt w:val="bullet"/>
      <w:lvlText w:val="•"/>
      <w:lvlJc w:val="left"/>
      <w:pPr>
        <w:tabs>
          <w:tab w:val="num" w:pos="4320"/>
        </w:tabs>
        <w:ind w:left="4320" w:hanging="360"/>
      </w:pPr>
      <w:rPr>
        <w:rFonts w:ascii="Arial" w:hAnsi="Arial" w:hint="default"/>
      </w:rPr>
    </w:lvl>
    <w:lvl w:ilvl="6" w:tplc="AF865142" w:tentative="1">
      <w:start w:val="1"/>
      <w:numFmt w:val="bullet"/>
      <w:lvlText w:val="•"/>
      <w:lvlJc w:val="left"/>
      <w:pPr>
        <w:tabs>
          <w:tab w:val="num" w:pos="5040"/>
        </w:tabs>
        <w:ind w:left="5040" w:hanging="360"/>
      </w:pPr>
      <w:rPr>
        <w:rFonts w:ascii="Arial" w:hAnsi="Arial" w:hint="default"/>
      </w:rPr>
    </w:lvl>
    <w:lvl w:ilvl="7" w:tplc="BD1A04AA" w:tentative="1">
      <w:start w:val="1"/>
      <w:numFmt w:val="bullet"/>
      <w:lvlText w:val="•"/>
      <w:lvlJc w:val="left"/>
      <w:pPr>
        <w:tabs>
          <w:tab w:val="num" w:pos="5760"/>
        </w:tabs>
        <w:ind w:left="5760" w:hanging="360"/>
      </w:pPr>
      <w:rPr>
        <w:rFonts w:ascii="Arial" w:hAnsi="Arial" w:hint="default"/>
      </w:rPr>
    </w:lvl>
    <w:lvl w:ilvl="8" w:tplc="43882A7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62E700A"/>
    <w:multiLevelType w:val="hybridMultilevel"/>
    <w:tmpl w:val="343ADE5C"/>
    <w:lvl w:ilvl="0" w:tplc="78F85D7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CA325C"/>
    <w:multiLevelType w:val="hybridMultilevel"/>
    <w:tmpl w:val="4CE44802"/>
    <w:lvl w:ilvl="0" w:tplc="49163270">
      <w:start w:val="3"/>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70B7664B"/>
    <w:multiLevelType w:val="hybridMultilevel"/>
    <w:tmpl w:val="DF5C64C2"/>
    <w:lvl w:ilvl="0" w:tplc="35C8CA6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396128013">
    <w:abstractNumId w:val="6"/>
  </w:num>
  <w:num w:numId="2" w16cid:durableId="1166556935">
    <w:abstractNumId w:val="5"/>
  </w:num>
  <w:num w:numId="3" w16cid:durableId="67922022">
    <w:abstractNumId w:val="2"/>
  </w:num>
  <w:num w:numId="4" w16cid:durableId="1689746145">
    <w:abstractNumId w:val="0"/>
  </w:num>
  <w:num w:numId="5" w16cid:durableId="2061899687">
    <w:abstractNumId w:val="4"/>
  </w:num>
  <w:num w:numId="6" w16cid:durableId="1951617997">
    <w:abstractNumId w:val="7"/>
  </w:num>
  <w:num w:numId="7" w16cid:durableId="1336373669">
    <w:abstractNumId w:val="1"/>
  </w:num>
  <w:num w:numId="8" w16cid:durableId="55404620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e2aerx7txz2xe0z5txsf59tp5fs0dppx05&quot;&gt;foodallergy_GWAMA_library&lt;record-ids&gt;&lt;item&gt;2&lt;/item&gt;&lt;item&gt;4&lt;/item&gt;&lt;item&gt;5&lt;/item&gt;&lt;item&gt;6&lt;/item&gt;&lt;item&gt;8&lt;/item&gt;&lt;item&gt;9&lt;/item&gt;&lt;item&gt;10&lt;/item&gt;&lt;item&gt;11&lt;/item&gt;&lt;item&gt;14&lt;/item&gt;&lt;item&gt;16&lt;/item&gt;&lt;item&gt;17&lt;/item&gt;&lt;item&gt;19&lt;/item&gt;&lt;item&gt;23&lt;/item&gt;&lt;item&gt;24&lt;/item&gt;&lt;item&gt;25&lt;/item&gt;&lt;item&gt;26&lt;/item&gt;&lt;item&gt;27&lt;/item&gt;&lt;item&gt;28&lt;/item&gt;&lt;item&gt;29&lt;/item&gt;&lt;item&gt;31&lt;/item&gt;&lt;item&gt;33&lt;/item&gt;&lt;item&gt;34&lt;/item&gt;&lt;item&gt;35&lt;/item&gt;&lt;item&gt;38&lt;/item&gt;&lt;item&gt;92&lt;/item&gt;&lt;item&gt;93&lt;/item&gt;&lt;item&gt;94&lt;/item&gt;&lt;item&gt;95&lt;/item&gt;&lt;item&gt;96&lt;/item&gt;&lt;item&gt;98&lt;/item&gt;&lt;item&gt;100&lt;/item&gt;&lt;item&gt;101&lt;/item&gt;&lt;item&gt;104&lt;/item&gt;&lt;item&gt;106&lt;/item&gt;&lt;item&gt;107&lt;/item&gt;&lt;item&gt;109&lt;/item&gt;&lt;item&gt;110&lt;/item&gt;&lt;item&gt;111&lt;/item&gt;&lt;item&gt;112&lt;/item&gt;&lt;item&gt;114&lt;/item&gt;&lt;item&gt;115&lt;/item&gt;&lt;item&gt;116&lt;/item&gt;&lt;item&gt;160&lt;/item&gt;&lt;item&gt;161&lt;/item&gt;&lt;item&gt;162&lt;/item&gt;&lt;item&gt;163&lt;/item&gt;&lt;item&gt;164&lt;/item&gt;&lt;item&gt;165&lt;/item&gt;&lt;/record-ids&gt;&lt;/item&gt;&lt;/Libraries&gt;"/>
  </w:docVars>
  <w:rsids>
    <w:rsidRoot w:val="00816A5F"/>
    <w:rsid w:val="00000426"/>
    <w:rsid w:val="00000C2A"/>
    <w:rsid w:val="00000D74"/>
    <w:rsid w:val="000010C0"/>
    <w:rsid w:val="00001378"/>
    <w:rsid w:val="00001762"/>
    <w:rsid w:val="00001D2B"/>
    <w:rsid w:val="00001E6E"/>
    <w:rsid w:val="00001EE7"/>
    <w:rsid w:val="00002733"/>
    <w:rsid w:val="00002E73"/>
    <w:rsid w:val="00003E47"/>
    <w:rsid w:val="00004057"/>
    <w:rsid w:val="000047DC"/>
    <w:rsid w:val="00004EE1"/>
    <w:rsid w:val="00005838"/>
    <w:rsid w:val="000059D0"/>
    <w:rsid w:val="00006703"/>
    <w:rsid w:val="00006EE6"/>
    <w:rsid w:val="00006F62"/>
    <w:rsid w:val="00007EF9"/>
    <w:rsid w:val="00010C2B"/>
    <w:rsid w:val="0001223E"/>
    <w:rsid w:val="00012A32"/>
    <w:rsid w:val="00012B74"/>
    <w:rsid w:val="000132C8"/>
    <w:rsid w:val="000134F6"/>
    <w:rsid w:val="000135B3"/>
    <w:rsid w:val="0001363B"/>
    <w:rsid w:val="00014334"/>
    <w:rsid w:val="000151C6"/>
    <w:rsid w:val="00016647"/>
    <w:rsid w:val="000166C5"/>
    <w:rsid w:val="000168E7"/>
    <w:rsid w:val="00016F63"/>
    <w:rsid w:val="0001708D"/>
    <w:rsid w:val="000173B3"/>
    <w:rsid w:val="00017779"/>
    <w:rsid w:val="000207EB"/>
    <w:rsid w:val="00020B8D"/>
    <w:rsid w:val="00021805"/>
    <w:rsid w:val="00022675"/>
    <w:rsid w:val="000226D8"/>
    <w:rsid w:val="000231BD"/>
    <w:rsid w:val="000245C5"/>
    <w:rsid w:val="00024D7B"/>
    <w:rsid w:val="000251A9"/>
    <w:rsid w:val="00025366"/>
    <w:rsid w:val="0002616A"/>
    <w:rsid w:val="00027575"/>
    <w:rsid w:val="00027F20"/>
    <w:rsid w:val="00030158"/>
    <w:rsid w:val="000303B4"/>
    <w:rsid w:val="00030458"/>
    <w:rsid w:val="000307E5"/>
    <w:rsid w:val="00030B81"/>
    <w:rsid w:val="00030E95"/>
    <w:rsid w:val="00031881"/>
    <w:rsid w:val="0003255B"/>
    <w:rsid w:val="000326C2"/>
    <w:rsid w:val="00032B5D"/>
    <w:rsid w:val="0003376A"/>
    <w:rsid w:val="00033862"/>
    <w:rsid w:val="00034D61"/>
    <w:rsid w:val="00035081"/>
    <w:rsid w:val="000353B8"/>
    <w:rsid w:val="000356D6"/>
    <w:rsid w:val="00035705"/>
    <w:rsid w:val="00035FAC"/>
    <w:rsid w:val="000360AB"/>
    <w:rsid w:val="00036B3B"/>
    <w:rsid w:val="00037309"/>
    <w:rsid w:val="0003736A"/>
    <w:rsid w:val="00037D81"/>
    <w:rsid w:val="00037DCB"/>
    <w:rsid w:val="00037ED3"/>
    <w:rsid w:val="00040149"/>
    <w:rsid w:val="0004096B"/>
    <w:rsid w:val="00040C05"/>
    <w:rsid w:val="0004198C"/>
    <w:rsid w:val="00042002"/>
    <w:rsid w:val="00042102"/>
    <w:rsid w:val="000429A9"/>
    <w:rsid w:val="00042FD9"/>
    <w:rsid w:val="00043076"/>
    <w:rsid w:val="00043172"/>
    <w:rsid w:val="00043205"/>
    <w:rsid w:val="00043323"/>
    <w:rsid w:val="000437C5"/>
    <w:rsid w:val="00043F14"/>
    <w:rsid w:val="0004456D"/>
    <w:rsid w:val="000445C9"/>
    <w:rsid w:val="00044A0D"/>
    <w:rsid w:val="00044A43"/>
    <w:rsid w:val="00044D27"/>
    <w:rsid w:val="0004550A"/>
    <w:rsid w:val="00045AB8"/>
    <w:rsid w:val="00046020"/>
    <w:rsid w:val="00046224"/>
    <w:rsid w:val="000474B6"/>
    <w:rsid w:val="00047B03"/>
    <w:rsid w:val="00047B86"/>
    <w:rsid w:val="00047C78"/>
    <w:rsid w:val="000508A6"/>
    <w:rsid w:val="00050C1D"/>
    <w:rsid w:val="00050CFA"/>
    <w:rsid w:val="0005130F"/>
    <w:rsid w:val="000519C8"/>
    <w:rsid w:val="0005235D"/>
    <w:rsid w:val="0005266C"/>
    <w:rsid w:val="00052B01"/>
    <w:rsid w:val="0005339D"/>
    <w:rsid w:val="000533A1"/>
    <w:rsid w:val="00053926"/>
    <w:rsid w:val="00054E85"/>
    <w:rsid w:val="0005591E"/>
    <w:rsid w:val="00056B44"/>
    <w:rsid w:val="00056BC4"/>
    <w:rsid w:val="00056E66"/>
    <w:rsid w:val="00056EA6"/>
    <w:rsid w:val="00057694"/>
    <w:rsid w:val="00057715"/>
    <w:rsid w:val="00057C1A"/>
    <w:rsid w:val="00057CB4"/>
    <w:rsid w:val="00057E25"/>
    <w:rsid w:val="00060333"/>
    <w:rsid w:val="000603C7"/>
    <w:rsid w:val="00060AED"/>
    <w:rsid w:val="00060E92"/>
    <w:rsid w:val="00060F8F"/>
    <w:rsid w:val="00061002"/>
    <w:rsid w:val="00061316"/>
    <w:rsid w:val="00061B39"/>
    <w:rsid w:val="00061DA9"/>
    <w:rsid w:val="000625B5"/>
    <w:rsid w:val="000626FF"/>
    <w:rsid w:val="0006462A"/>
    <w:rsid w:val="00064B25"/>
    <w:rsid w:val="000655F0"/>
    <w:rsid w:val="00065F0C"/>
    <w:rsid w:val="00066CEF"/>
    <w:rsid w:val="00066D97"/>
    <w:rsid w:val="00067485"/>
    <w:rsid w:val="00070211"/>
    <w:rsid w:val="0007031E"/>
    <w:rsid w:val="00070525"/>
    <w:rsid w:val="00070952"/>
    <w:rsid w:val="00070AB7"/>
    <w:rsid w:val="00070D7B"/>
    <w:rsid w:val="00070E64"/>
    <w:rsid w:val="00071206"/>
    <w:rsid w:val="00071647"/>
    <w:rsid w:val="00071761"/>
    <w:rsid w:val="00071AA1"/>
    <w:rsid w:val="000730B1"/>
    <w:rsid w:val="00073469"/>
    <w:rsid w:val="00073616"/>
    <w:rsid w:val="00073AC0"/>
    <w:rsid w:val="00073DBD"/>
    <w:rsid w:val="00074744"/>
    <w:rsid w:val="00074A0C"/>
    <w:rsid w:val="00074E2E"/>
    <w:rsid w:val="00074E73"/>
    <w:rsid w:val="00074FE3"/>
    <w:rsid w:val="00075815"/>
    <w:rsid w:val="000760F0"/>
    <w:rsid w:val="00076205"/>
    <w:rsid w:val="000765B5"/>
    <w:rsid w:val="000769D5"/>
    <w:rsid w:val="00076B37"/>
    <w:rsid w:val="00076C4D"/>
    <w:rsid w:val="00077615"/>
    <w:rsid w:val="00077F90"/>
    <w:rsid w:val="00080203"/>
    <w:rsid w:val="000802D9"/>
    <w:rsid w:val="00080315"/>
    <w:rsid w:val="00080335"/>
    <w:rsid w:val="0008137F"/>
    <w:rsid w:val="000813CB"/>
    <w:rsid w:val="0008168F"/>
    <w:rsid w:val="00081B59"/>
    <w:rsid w:val="00081B62"/>
    <w:rsid w:val="0008248C"/>
    <w:rsid w:val="000839FF"/>
    <w:rsid w:val="00083CC7"/>
    <w:rsid w:val="00083D63"/>
    <w:rsid w:val="00083DB6"/>
    <w:rsid w:val="000840ED"/>
    <w:rsid w:val="00084E63"/>
    <w:rsid w:val="00085240"/>
    <w:rsid w:val="000854AE"/>
    <w:rsid w:val="00085DE6"/>
    <w:rsid w:val="00086299"/>
    <w:rsid w:val="00087414"/>
    <w:rsid w:val="000877D5"/>
    <w:rsid w:val="00087BA9"/>
    <w:rsid w:val="00087D97"/>
    <w:rsid w:val="00087E81"/>
    <w:rsid w:val="00090CF1"/>
    <w:rsid w:val="00091218"/>
    <w:rsid w:val="000919E2"/>
    <w:rsid w:val="00092012"/>
    <w:rsid w:val="0009204F"/>
    <w:rsid w:val="00092702"/>
    <w:rsid w:val="00092927"/>
    <w:rsid w:val="00093003"/>
    <w:rsid w:val="00093B1F"/>
    <w:rsid w:val="00093CDA"/>
    <w:rsid w:val="00093F9E"/>
    <w:rsid w:val="000948CD"/>
    <w:rsid w:val="00095087"/>
    <w:rsid w:val="00095187"/>
    <w:rsid w:val="000961BA"/>
    <w:rsid w:val="00096915"/>
    <w:rsid w:val="00096B81"/>
    <w:rsid w:val="00096F98"/>
    <w:rsid w:val="00097D49"/>
    <w:rsid w:val="00097FC6"/>
    <w:rsid w:val="000A0A5F"/>
    <w:rsid w:val="000A0E11"/>
    <w:rsid w:val="000A1008"/>
    <w:rsid w:val="000A1D7A"/>
    <w:rsid w:val="000A37AA"/>
    <w:rsid w:val="000A3864"/>
    <w:rsid w:val="000A3A58"/>
    <w:rsid w:val="000A3FFE"/>
    <w:rsid w:val="000A429F"/>
    <w:rsid w:val="000A4BD4"/>
    <w:rsid w:val="000A51AB"/>
    <w:rsid w:val="000A543C"/>
    <w:rsid w:val="000A54E0"/>
    <w:rsid w:val="000A5B9B"/>
    <w:rsid w:val="000A7A08"/>
    <w:rsid w:val="000B00CF"/>
    <w:rsid w:val="000B0976"/>
    <w:rsid w:val="000B09DB"/>
    <w:rsid w:val="000B110D"/>
    <w:rsid w:val="000B130A"/>
    <w:rsid w:val="000B1364"/>
    <w:rsid w:val="000B1A68"/>
    <w:rsid w:val="000B1EAD"/>
    <w:rsid w:val="000B2270"/>
    <w:rsid w:val="000B2602"/>
    <w:rsid w:val="000B3A73"/>
    <w:rsid w:val="000B3DF0"/>
    <w:rsid w:val="000B4A9A"/>
    <w:rsid w:val="000B4BF6"/>
    <w:rsid w:val="000B4CA2"/>
    <w:rsid w:val="000B5AF0"/>
    <w:rsid w:val="000B60AA"/>
    <w:rsid w:val="000B6709"/>
    <w:rsid w:val="000B689C"/>
    <w:rsid w:val="000B6908"/>
    <w:rsid w:val="000B696C"/>
    <w:rsid w:val="000B6AA9"/>
    <w:rsid w:val="000B758C"/>
    <w:rsid w:val="000C0751"/>
    <w:rsid w:val="000C1059"/>
    <w:rsid w:val="000C1109"/>
    <w:rsid w:val="000C1134"/>
    <w:rsid w:val="000C20DB"/>
    <w:rsid w:val="000C3667"/>
    <w:rsid w:val="000C3E10"/>
    <w:rsid w:val="000C3E7B"/>
    <w:rsid w:val="000C3FA9"/>
    <w:rsid w:val="000C4027"/>
    <w:rsid w:val="000C423D"/>
    <w:rsid w:val="000C4506"/>
    <w:rsid w:val="000C48DB"/>
    <w:rsid w:val="000C5206"/>
    <w:rsid w:val="000C55F9"/>
    <w:rsid w:val="000C5A20"/>
    <w:rsid w:val="000C6A00"/>
    <w:rsid w:val="000C7141"/>
    <w:rsid w:val="000C715C"/>
    <w:rsid w:val="000C733B"/>
    <w:rsid w:val="000C73EE"/>
    <w:rsid w:val="000C76F4"/>
    <w:rsid w:val="000C7A53"/>
    <w:rsid w:val="000C7F9B"/>
    <w:rsid w:val="000D035D"/>
    <w:rsid w:val="000D0538"/>
    <w:rsid w:val="000D05AA"/>
    <w:rsid w:val="000D0895"/>
    <w:rsid w:val="000D104F"/>
    <w:rsid w:val="000D105B"/>
    <w:rsid w:val="000D120E"/>
    <w:rsid w:val="000D1733"/>
    <w:rsid w:val="000D1AF9"/>
    <w:rsid w:val="000D1D94"/>
    <w:rsid w:val="000D3019"/>
    <w:rsid w:val="000D382E"/>
    <w:rsid w:val="000D3A6D"/>
    <w:rsid w:val="000D402E"/>
    <w:rsid w:val="000D4B07"/>
    <w:rsid w:val="000D4B29"/>
    <w:rsid w:val="000D4C96"/>
    <w:rsid w:val="000D6719"/>
    <w:rsid w:val="000D71CB"/>
    <w:rsid w:val="000D7E99"/>
    <w:rsid w:val="000E004E"/>
    <w:rsid w:val="000E0847"/>
    <w:rsid w:val="000E0C12"/>
    <w:rsid w:val="000E0E2F"/>
    <w:rsid w:val="000E1234"/>
    <w:rsid w:val="000E16D7"/>
    <w:rsid w:val="000E16DF"/>
    <w:rsid w:val="000E1D30"/>
    <w:rsid w:val="000E1EB9"/>
    <w:rsid w:val="000E3018"/>
    <w:rsid w:val="000E3081"/>
    <w:rsid w:val="000E395F"/>
    <w:rsid w:val="000E3A3D"/>
    <w:rsid w:val="000E3FDD"/>
    <w:rsid w:val="000E41B9"/>
    <w:rsid w:val="000E4BAC"/>
    <w:rsid w:val="000E4F1E"/>
    <w:rsid w:val="000E518E"/>
    <w:rsid w:val="000E52CB"/>
    <w:rsid w:val="000E647D"/>
    <w:rsid w:val="000E6FD5"/>
    <w:rsid w:val="000E70B8"/>
    <w:rsid w:val="000E7314"/>
    <w:rsid w:val="000E7E6B"/>
    <w:rsid w:val="000F09C6"/>
    <w:rsid w:val="000F19AB"/>
    <w:rsid w:val="000F1BF0"/>
    <w:rsid w:val="000F23D3"/>
    <w:rsid w:val="000F2F79"/>
    <w:rsid w:val="000F33AE"/>
    <w:rsid w:val="000F38B6"/>
    <w:rsid w:val="000F3A73"/>
    <w:rsid w:val="000F3FA3"/>
    <w:rsid w:val="000F4762"/>
    <w:rsid w:val="000F4C9C"/>
    <w:rsid w:val="000F51E7"/>
    <w:rsid w:val="000F59A0"/>
    <w:rsid w:val="000F6335"/>
    <w:rsid w:val="000F64F9"/>
    <w:rsid w:val="000F6508"/>
    <w:rsid w:val="000F6781"/>
    <w:rsid w:val="000F67E3"/>
    <w:rsid w:val="000F7635"/>
    <w:rsid w:val="000F7A24"/>
    <w:rsid w:val="000F7AD9"/>
    <w:rsid w:val="000F7BE0"/>
    <w:rsid w:val="000F7FB5"/>
    <w:rsid w:val="00100DFC"/>
    <w:rsid w:val="0010134F"/>
    <w:rsid w:val="00102793"/>
    <w:rsid w:val="00103205"/>
    <w:rsid w:val="00103804"/>
    <w:rsid w:val="00104F67"/>
    <w:rsid w:val="001053C2"/>
    <w:rsid w:val="00105909"/>
    <w:rsid w:val="0010593F"/>
    <w:rsid w:val="00105BCA"/>
    <w:rsid w:val="0010627B"/>
    <w:rsid w:val="0010695B"/>
    <w:rsid w:val="0010698E"/>
    <w:rsid w:val="00106F08"/>
    <w:rsid w:val="00107677"/>
    <w:rsid w:val="001076AC"/>
    <w:rsid w:val="00107925"/>
    <w:rsid w:val="00107E04"/>
    <w:rsid w:val="00110144"/>
    <w:rsid w:val="00110433"/>
    <w:rsid w:val="00111173"/>
    <w:rsid w:val="001114DF"/>
    <w:rsid w:val="00112CD5"/>
    <w:rsid w:val="00112E0E"/>
    <w:rsid w:val="00113076"/>
    <w:rsid w:val="0011351B"/>
    <w:rsid w:val="001140EE"/>
    <w:rsid w:val="00114363"/>
    <w:rsid w:val="001148A5"/>
    <w:rsid w:val="0011491A"/>
    <w:rsid w:val="001157ED"/>
    <w:rsid w:val="0011625D"/>
    <w:rsid w:val="00116798"/>
    <w:rsid w:val="00116BD1"/>
    <w:rsid w:val="001170CC"/>
    <w:rsid w:val="00117ED7"/>
    <w:rsid w:val="00120142"/>
    <w:rsid w:val="001203D0"/>
    <w:rsid w:val="001208C1"/>
    <w:rsid w:val="00120A86"/>
    <w:rsid w:val="00122B5A"/>
    <w:rsid w:val="001231A9"/>
    <w:rsid w:val="00123491"/>
    <w:rsid w:val="00123BF2"/>
    <w:rsid w:val="0012457E"/>
    <w:rsid w:val="0012467E"/>
    <w:rsid w:val="0012489D"/>
    <w:rsid w:val="001248BC"/>
    <w:rsid w:val="00125068"/>
    <w:rsid w:val="00125100"/>
    <w:rsid w:val="00125570"/>
    <w:rsid w:val="001262BD"/>
    <w:rsid w:val="00126365"/>
    <w:rsid w:val="00126584"/>
    <w:rsid w:val="0012703F"/>
    <w:rsid w:val="001271D0"/>
    <w:rsid w:val="00127DDD"/>
    <w:rsid w:val="0013029D"/>
    <w:rsid w:val="00130401"/>
    <w:rsid w:val="00130E63"/>
    <w:rsid w:val="00131624"/>
    <w:rsid w:val="00131CD7"/>
    <w:rsid w:val="00132D67"/>
    <w:rsid w:val="00132F94"/>
    <w:rsid w:val="00133B92"/>
    <w:rsid w:val="00133E79"/>
    <w:rsid w:val="00134693"/>
    <w:rsid w:val="0013479B"/>
    <w:rsid w:val="001350E6"/>
    <w:rsid w:val="0013574C"/>
    <w:rsid w:val="00136086"/>
    <w:rsid w:val="00136664"/>
    <w:rsid w:val="00136AC9"/>
    <w:rsid w:val="00136F66"/>
    <w:rsid w:val="00137F42"/>
    <w:rsid w:val="00137F97"/>
    <w:rsid w:val="00140199"/>
    <w:rsid w:val="0014147D"/>
    <w:rsid w:val="00141B55"/>
    <w:rsid w:val="00141BD3"/>
    <w:rsid w:val="0014220F"/>
    <w:rsid w:val="00142258"/>
    <w:rsid w:val="001423D5"/>
    <w:rsid w:val="00142627"/>
    <w:rsid w:val="0014274F"/>
    <w:rsid w:val="00142A28"/>
    <w:rsid w:val="001438BE"/>
    <w:rsid w:val="00143BB5"/>
    <w:rsid w:val="00143EB6"/>
    <w:rsid w:val="001442FE"/>
    <w:rsid w:val="00144B2B"/>
    <w:rsid w:val="00144DC3"/>
    <w:rsid w:val="00145932"/>
    <w:rsid w:val="001459D6"/>
    <w:rsid w:val="00145AFA"/>
    <w:rsid w:val="00145B6F"/>
    <w:rsid w:val="00146385"/>
    <w:rsid w:val="0014645B"/>
    <w:rsid w:val="00146ADE"/>
    <w:rsid w:val="00146FB1"/>
    <w:rsid w:val="00147D4A"/>
    <w:rsid w:val="00147E2F"/>
    <w:rsid w:val="00150C3B"/>
    <w:rsid w:val="00152050"/>
    <w:rsid w:val="00152897"/>
    <w:rsid w:val="001528C3"/>
    <w:rsid w:val="0015293B"/>
    <w:rsid w:val="0015315F"/>
    <w:rsid w:val="00153465"/>
    <w:rsid w:val="00153D87"/>
    <w:rsid w:val="00155406"/>
    <w:rsid w:val="00155569"/>
    <w:rsid w:val="00156DE5"/>
    <w:rsid w:val="00160A82"/>
    <w:rsid w:val="00160BE9"/>
    <w:rsid w:val="00160EC3"/>
    <w:rsid w:val="00161BA7"/>
    <w:rsid w:val="00161CBB"/>
    <w:rsid w:val="001624DB"/>
    <w:rsid w:val="001637E0"/>
    <w:rsid w:val="00163ACA"/>
    <w:rsid w:val="00163D22"/>
    <w:rsid w:val="001640B0"/>
    <w:rsid w:val="00164968"/>
    <w:rsid w:val="00164EF6"/>
    <w:rsid w:val="00164FD2"/>
    <w:rsid w:val="001664F3"/>
    <w:rsid w:val="00166A65"/>
    <w:rsid w:val="00166E90"/>
    <w:rsid w:val="00166ECA"/>
    <w:rsid w:val="00167F46"/>
    <w:rsid w:val="00170570"/>
    <w:rsid w:val="00170B73"/>
    <w:rsid w:val="00170DA6"/>
    <w:rsid w:val="00170EBD"/>
    <w:rsid w:val="001713FF"/>
    <w:rsid w:val="00171A0E"/>
    <w:rsid w:val="00171BF8"/>
    <w:rsid w:val="001726E1"/>
    <w:rsid w:val="00172739"/>
    <w:rsid w:val="00172A16"/>
    <w:rsid w:val="00172D8E"/>
    <w:rsid w:val="00173A47"/>
    <w:rsid w:val="00174447"/>
    <w:rsid w:val="00174FB2"/>
    <w:rsid w:val="00175228"/>
    <w:rsid w:val="00175A5B"/>
    <w:rsid w:val="00177CAB"/>
    <w:rsid w:val="00177CB2"/>
    <w:rsid w:val="00177E33"/>
    <w:rsid w:val="00177E89"/>
    <w:rsid w:val="0018047E"/>
    <w:rsid w:val="00180621"/>
    <w:rsid w:val="0018097E"/>
    <w:rsid w:val="00180A4D"/>
    <w:rsid w:val="00180C0F"/>
    <w:rsid w:val="00181186"/>
    <w:rsid w:val="00181510"/>
    <w:rsid w:val="0018194A"/>
    <w:rsid w:val="00181B19"/>
    <w:rsid w:val="00181D09"/>
    <w:rsid w:val="00182386"/>
    <w:rsid w:val="001829EF"/>
    <w:rsid w:val="00182C56"/>
    <w:rsid w:val="00182D8B"/>
    <w:rsid w:val="0018351C"/>
    <w:rsid w:val="00183FA2"/>
    <w:rsid w:val="00184884"/>
    <w:rsid w:val="00184ECE"/>
    <w:rsid w:val="0018571B"/>
    <w:rsid w:val="00185C2E"/>
    <w:rsid w:val="0018645A"/>
    <w:rsid w:val="001868D2"/>
    <w:rsid w:val="0018696A"/>
    <w:rsid w:val="00186E24"/>
    <w:rsid w:val="00186EC7"/>
    <w:rsid w:val="0018761E"/>
    <w:rsid w:val="00187931"/>
    <w:rsid w:val="00190416"/>
    <w:rsid w:val="001904A0"/>
    <w:rsid w:val="00190699"/>
    <w:rsid w:val="00190EEC"/>
    <w:rsid w:val="0019100A"/>
    <w:rsid w:val="00191117"/>
    <w:rsid w:val="001920D1"/>
    <w:rsid w:val="00192726"/>
    <w:rsid w:val="0019294F"/>
    <w:rsid w:val="00192F6F"/>
    <w:rsid w:val="00193166"/>
    <w:rsid w:val="00193D72"/>
    <w:rsid w:val="00193F72"/>
    <w:rsid w:val="0019426F"/>
    <w:rsid w:val="001944CA"/>
    <w:rsid w:val="00194FD4"/>
    <w:rsid w:val="001951EE"/>
    <w:rsid w:val="00195B52"/>
    <w:rsid w:val="00197733"/>
    <w:rsid w:val="00197FE0"/>
    <w:rsid w:val="001A0541"/>
    <w:rsid w:val="001A05E1"/>
    <w:rsid w:val="001A0A6D"/>
    <w:rsid w:val="001A2452"/>
    <w:rsid w:val="001A25F6"/>
    <w:rsid w:val="001A2805"/>
    <w:rsid w:val="001A2ACF"/>
    <w:rsid w:val="001A2B9E"/>
    <w:rsid w:val="001A2EB3"/>
    <w:rsid w:val="001A2EC3"/>
    <w:rsid w:val="001A344A"/>
    <w:rsid w:val="001A34B0"/>
    <w:rsid w:val="001A3888"/>
    <w:rsid w:val="001A3D95"/>
    <w:rsid w:val="001A41C8"/>
    <w:rsid w:val="001A4425"/>
    <w:rsid w:val="001A53CF"/>
    <w:rsid w:val="001A5ADA"/>
    <w:rsid w:val="001A5CA0"/>
    <w:rsid w:val="001A6907"/>
    <w:rsid w:val="001A6E4E"/>
    <w:rsid w:val="001A706C"/>
    <w:rsid w:val="001A71F9"/>
    <w:rsid w:val="001A75C5"/>
    <w:rsid w:val="001A7FB5"/>
    <w:rsid w:val="001B05DB"/>
    <w:rsid w:val="001B0CB4"/>
    <w:rsid w:val="001B0F6B"/>
    <w:rsid w:val="001B134D"/>
    <w:rsid w:val="001B15A5"/>
    <w:rsid w:val="001B183F"/>
    <w:rsid w:val="001B1B64"/>
    <w:rsid w:val="001B2DC7"/>
    <w:rsid w:val="001B324C"/>
    <w:rsid w:val="001B363C"/>
    <w:rsid w:val="001B3BD8"/>
    <w:rsid w:val="001B40A8"/>
    <w:rsid w:val="001B4EB3"/>
    <w:rsid w:val="001B5683"/>
    <w:rsid w:val="001B578A"/>
    <w:rsid w:val="001B59E1"/>
    <w:rsid w:val="001B6087"/>
    <w:rsid w:val="001B620E"/>
    <w:rsid w:val="001B7162"/>
    <w:rsid w:val="001B7B12"/>
    <w:rsid w:val="001B7C90"/>
    <w:rsid w:val="001C019D"/>
    <w:rsid w:val="001C0A01"/>
    <w:rsid w:val="001C0B82"/>
    <w:rsid w:val="001C0FC0"/>
    <w:rsid w:val="001C1674"/>
    <w:rsid w:val="001C16BF"/>
    <w:rsid w:val="001C1B75"/>
    <w:rsid w:val="001C1CEA"/>
    <w:rsid w:val="001C1F9C"/>
    <w:rsid w:val="001C3440"/>
    <w:rsid w:val="001C457E"/>
    <w:rsid w:val="001C4E58"/>
    <w:rsid w:val="001C5438"/>
    <w:rsid w:val="001C547E"/>
    <w:rsid w:val="001C5A15"/>
    <w:rsid w:val="001C5A94"/>
    <w:rsid w:val="001C5DCD"/>
    <w:rsid w:val="001C5DEE"/>
    <w:rsid w:val="001C6428"/>
    <w:rsid w:val="001C6436"/>
    <w:rsid w:val="001C6938"/>
    <w:rsid w:val="001C6A98"/>
    <w:rsid w:val="001D006B"/>
    <w:rsid w:val="001D03CC"/>
    <w:rsid w:val="001D110A"/>
    <w:rsid w:val="001D159C"/>
    <w:rsid w:val="001D2CD8"/>
    <w:rsid w:val="001D388C"/>
    <w:rsid w:val="001D480E"/>
    <w:rsid w:val="001D4EA8"/>
    <w:rsid w:val="001D4EB4"/>
    <w:rsid w:val="001D59AE"/>
    <w:rsid w:val="001D5C83"/>
    <w:rsid w:val="001D6AFC"/>
    <w:rsid w:val="001D6D94"/>
    <w:rsid w:val="001D75D1"/>
    <w:rsid w:val="001E10C7"/>
    <w:rsid w:val="001E1208"/>
    <w:rsid w:val="001E2469"/>
    <w:rsid w:val="001E2490"/>
    <w:rsid w:val="001E259E"/>
    <w:rsid w:val="001E2691"/>
    <w:rsid w:val="001E3094"/>
    <w:rsid w:val="001E30C8"/>
    <w:rsid w:val="001E3A8B"/>
    <w:rsid w:val="001E3D4C"/>
    <w:rsid w:val="001E4039"/>
    <w:rsid w:val="001E42A9"/>
    <w:rsid w:val="001E44C0"/>
    <w:rsid w:val="001E49C3"/>
    <w:rsid w:val="001E4C0D"/>
    <w:rsid w:val="001E4CA5"/>
    <w:rsid w:val="001E4F9F"/>
    <w:rsid w:val="001E58D3"/>
    <w:rsid w:val="001E5935"/>
    <w:rsid w:val="001E5A4F"/>
    <w:rsid w:val="001E6C31"/>
    <w:rsid w:val="001E6D93"/>
    <w:rsid w:val="001E747D"/>
    <w:rsid w:val="001E797F"/>
    <w:rsid w:val="001E79F0"/>
    <w:rsid w:val="001F005A"/>
    <w:rsid w:val="001F0179"/>
    <w:rsid w:val="001F09B6"/>
    <w:rsid w:val="001F0AA7"/>
    <w:rsid w:val="001F0CD7"/>
    <w:rsid w:val="001F1201"/>
    <w:rsid w:val="001F1572"/>
    <w:rsid w:val="001F22DF"/>
    <w:rsid w:val="001F235D"/>
    <w:rsid w:val="001F2851"/>
    <w:rsid w:val="001F29D4"/>
    <w:rsid w:val="001F2C54"/>
    <w:rsid w:val="001F2D2F"/>
    <w:rsid w:val="001F3035"/>
    <w:rsid w:val="001F31C4"/>
    <w:rsid w:val="001F3699"/>
    <w:rsid w:val="001F397B"/>
    <w:rsid w:val="001F3FB3"/>
    <w:rsid w:val="001F48B6"/>
    <w:rsid w:val="001F4F57"/>
    <w:rsid w:val="001F5071"/>
    <w:rsid w:val="001F5259"/>
    <w:rsid w:val="001F52B6"/>
    <w:rsid w:val="001F5A12"/>
    <w:rsid w:val="001F5DF3"/>
    <w:rsid w:val="001F6520"/>
    <w:rsid w:val="001F68C7"/>
    <w:rsid w:val="001F7D8C"/>
    <w:rsid w:val="002007AB"/>
    <w:rsid w:val="002009A6"/>
    <w:rsid w:val="00200C57"/>
    <w:rsid w:val="00200EE5"/>
    <w:rsid w:val="00200FF0"/>
    <w:rsid w:val="0020196D"/>
    <w:rsid w:val="00201FE2"/>
    <w:rsid w:val="0020203B"/>
    <w:rsid w:val="00202374"/>
    <w:rsid w:val="00202592"/>
    <w:rsid w:val="00202F23"/>
    <w:rsid w:val="00203083"/>
    <w:rsid w:val="00203711"/>
    <w:rsid w:val="00203C69"/>
    <w:rsid w:val="00203D1E"/>
    <w:rsid w:val="00203E53"/>
    <w:rsid w:val="002042AF"/>
    <w:rsid w:val="00204481"/>
    <w:rsid w:val="00204E7A"/>
    <w:rsid w:val="002054AF"/>
    <w:rsid w:val="00205FE0"/>
    <w:rsid w:val="002062D2"/>
    <w:rsid w:val="00206C85"/>
    <w:rsid w:val="0021005A"/>
    <w:rsid w:val="0021008A"/>
    <w:rsid w:val="00210233"/>
    <w:rsid w:val="002103F7"/>
    <w:rsid w:val="002106C4"/>
    <w:rsid w:val="002108C2"/>
    <w:rsid w:val="00211AF3"/>
    <w:rsid w:val="00211B5F"/>
    <w:rsid w:val="002124E6"/>
    <w:rsid w:val="00212981"/>
    <w:rsid w:val="00212C7D"/>
    <w:rsid w:val="0021308F"/>
    <w:rsid w:val="00213220"/>
    <w:rsid w:val="0021331F"/>
    <w:rsid w:val="002138C0"/>
    <w:rsid w:val="00213E2A"/>
    <w:rsid w:val="0021490B"/>
    <w:rsid w:val="00214D3A"/>
    <w:rsid w:val="00214FBF"/>
    <w:rsid w:val="00215709"/>
    <w:rsid w:val="00215968"/>
    <w:rsid w:val="00215DA2"/>
    <w:rsid w:val="002168C9"/>
    <w:rsid w:val="0021781E"/>
    <w:rsid w:val="00217B64"/>
    <w:rsid w:val="00217FEB"/>
    <w:rsid w:val="00220100"/>
    <w:rsid w:val="00220386"/>
    <w:rsid w:val="00220ED5"/>
    <w:rsid w:val="00220FB2"/>
    <w:rsid w:val="002219C4"/>
    <w:rsid w:val="00221E2C"/>
    <w:rsid w:val="00222DCB"/>
    <w:rsid w:val="002232DB"/>
    <w:rsid w:val="0022395C"/>
    <w:rsid w:val="002239E5"/>
    <w:rsid w:val="00224C86"/>
    <w:rsid w:val="00224DEE"/>
    <w:rsid w:val="0022528A"/>
    <w:rsid w:val="00225A06"/>
    <w:rsid w:val="00225BDD"/>
    <w:rsid w:val="00225EB7"/>
    <w:rsid w:val="00226522"/>
    <w:rsid w:val="0022652E"/>
    <w:rsid w:val="0022682A"/>
    <w:rsid w:val="0022685E"/>
    <w:rsid w:val="00226B78"/>
    <w:rsid w:val="00226D50"/>
    <w:rsid w:val="00227B39"/>
    <w:rsid w:val="002307B0"/>
    <w:rsid w:val="00230BFE"/>
    <w:rsid w:val="00230FF6"/>
    <w:rsid w:val="00231A83"/>
    <w:rsid w:val="00231A90"/>
    <w:rsid w:val="0023218E"/>
    <w:rsid w:val="002336C2"/>
    <w:rsid w:val="002339F8"/>
    <w:rsid w:val="002340EE"/>
    <w:rsid w:val="00234484"/>
    <w:rsid w:val="00234792"/>
    <w:rsid w:val="00235859"/>
    <w:rsid w:val="00235894"/>
    <w:rsid w:val="00235FA5"/>
    <w:rsid w:val="00236660"/>
    <w:rsid w:val="002366B3"/>
    <w:rsid w:val="00236E22"/>
    <w:rsid w:val="00236E24"/>
    <w:rsid w:val="0023725E"/>
    <w:rsid w:val="002375B3"/>
    <w:rsid w:val="002377C6"/>
    <w:rsid w:val="00237C49"/>
    <w:rsid w:val="00240044"/>
    <w:rsid w:val="00240215"/>
    <w:rsid w:val="0024064C"/>
    <w:rsid w:val="002409C9"/>
    <w:rsid w:val="00240F1F"/>
    <w:rsid w:val="00241296"/>
    <w:rsid w:val="0024147C"/>
    <w:rsid w:val="00241535"/>
    <w:rsid w:val="002417C0"/>
    <w:rsid w:val="00241F49"/>
    <w:rsid w:val="00242427"/>
    <w:rsid w:val="00242768"/>
    <w:rsid w:val="00242928"/>
    <w:rsid w:val="00242AD2"/>
    <w:rsid w:val="00242B35"/>
    <w:rsid w:val="002437ED"/>
    <w:rsid w:val="002438A6"/>
    <w:rsid w:val="002445A1"/>
    <w:rsid w:val="002446B3"/>
    <w:rsid w:val="0024492F"/>
    <w:rsid w:val="00244BBD"/>
    <w:rsid w:val="00244DEF"/>
    <w:rsid w:val="00245300"/>
    <w:rsid w:val="002453EA"/>
    <w:rsid w:val="00245B91"/>
    <w:rsid w:val="00246513"/>
    <w:rsid w:val="0024686A"/>
    <w:rsid w:val="0024771F"/>
    <w:rsid w:val="00247797"/>
    <w:rsid w:val="002477C3"/>
    <w:rsid w:val="00247B3E"/>
    <w:rsid w:val="00247F17"/>
    <w:rsid w:val="00247FB9"/>
    <w:rsid w:val="0025090D"/>
    <w:rsid w:val="00250BEA"/>
    <w:rsid w:val="00250DF4"/>
    <w:rsid w:val="0025100E"/>
    <w:rsid w:val="002511FA"/>
    <w:rsid w:val="00251C7E"/>
    <w:rsid w:val="00251FC0"/>
    <w:rsid w:val="002521B3"/>
    <w:rsid w:val="0025224E"/>
    <w:rsid w:val="002537F1"/>
    <w:rsid w:val="00253BD0"/>
    <w:rsid w:val="00254662"/>
    <w:rsid w:val="00254FF6"/>
    <w:rsid w:val="0025522A"/>
    <w:rsid w:val="00255C6E"/>
    <w:rsid w:val="00256441"/>
    <w:rsid w:val="0025788B"/>
    <w:rsid w:val="00257B1A"/>
    <w:rsid w:val="00257DF3"/>
    <w:rsid w:val="00260668"/>
    <w:rsid w:val="00260BA7"/>
    <w:rsid w:val="00261144"/>
    <w:rsid w:val="002616A6"/>
    <w:rsid w:val="00261C97"/>
    <w:rsid w:val="00261D02"/>
    <w:rsid w:val="00262D8C"/>
    <w:rsid w:val="00263201"/>
    <w:rsid w:val="002634E6"/>
    <w:rsid w:val="0026351A"/>
    <w:rsid w:val="00263526"/>
    <w:rsid w:val="00263901"/>
    <w:rsid w:val="00263917"/>
    <w:rsid w:val="002644D7"/>
    <w:rsid w:val="002649F1"/>
    <w:rsid w:val="0026542F"/>
    <w:rsid w:val="00265BF4"/>
    <w:rsid w:val="00265CDE"/>
    <w:rsid w:val="0026606C"/>
    <w:rsid w:val="002665C6"/>
    <w:rsid w:val="00266841"/>
    <w:rsid w:val="00267011"/>
    <w:rsid w:val="0026730D"/>
    <w:rsid w:val="002703A0"/>
    <w:rsid w:val="002705D6"/>
    <w:rsid w:val="00270853"/>
    <w:rsid w:val="00270FF2"/>
    <w:rsid w:val="00271280"/>
    <w:rsid w:val="00271470"/>
    <w:rsid w:val="00272023"/>
    <w:rsid w:val="002733FE"/>
    <w:rsid w:val="00273522"/>
    <w:rsid w:val="00274066"/>
    <w:rsid w:val="002748ED"/>
    <w:rsid w:val="00275052"/>
    <w:rsid w:val="00275E76"/>
    <w:rsid w:val="002766CC"/>
    <w:rsid w:val="00277577"/>
    <w:rsid w:val="002778EA"/>
    <w:rsid w:val="00277A45"/>
    <w:rsid w:val="00280EBF"/>
    <w:rsid w:val="00281269"/>
    <w:rsid w:val="0028136B"/>
    <w:rsid w:val="002816D0"/>
    <w:rsid w:val="002818A7"/>
    <w:rsid w:val="0028217E"/>
    <w:rsid w:val="002822A8"/>
    <w:rsid w:val="00282406"/>
    <w:rsid w:val="00282F6F"/>
    <w:rsid w:val="002836AC"/>
    <w:rsid w:val="00283B14"/>
    <w:rsid w:val="00283FA9"/>
    <w:rsid w:val="002841E1"/>
    <w:rsid w:val="00284FA1"/>
    <w:rsid w:val="002851D8"/>
    <w:rsid w:val="002854D9"/>
    <w:rsid w:val="00285943"/>
    <w:rsid w:val="00285E4C"/>
    <w:rsid w:val="002869D9"/>
    <w:rsid w:val="00286B73"/>
    <w:rsid w:val="00287581"/>
    <w:rsid w:val="002875A1"/>
    <w:rsid w:val="002877E6"/>
    <w:rsid w:val="002905DF"/>
    <w:rsid w:val="00290771"/>
    <w:rsid w:val="00290789"/>
    <w:rsid w:val="00290C53"/>
    <w:rsid w:val="00291397"/>
    <w:rsid w:val="002915A9"/>
    <w:rsid w:val="002915FE"/>
    <w:rsid w:val="00291F66"/>
    <w:rsid w:val="002920B7"/>
    <w:rsid w:val="00293AAB"/>
    <w:rsid w:val="00294191"/>
    <w:rsid w:val="00294300"/>
    <w:rsid w:val="002952D7"/>
    <w:rsid w:val="00295AC7"/>
    <w:rsid w:val="00296B5D"/>
    <w:rsid w:val="00296DB6"/>
    <w:rsid w:val="0029746C"/>
    <w:rsid w:val="002A02CB"/>
    <w:rsid w:val="002A04CF"/>
    <w:rsid w:val="002A0761"/>
    <w:rsid w:val="002A2784"/>
    <w:rsid w:val="002A285D"/>
    <w:rsid w:val="002A3E51"/>
    <w:rsid w:val="002A43CE"/>
    <w:rsid w:val="002A4F3E"/>
    <w:rsid w:val="002A595A"/>
    <w:rsid w:val="002A5CA0"/>
    <w:rsid w:val="002A64E7"/>
    <w:rsid w:val="002A7101"/>
    <w:rsid w:val="002A74A1"/>
    <w:rsid w:val="002A768F"/>
    <w:rsid w:val="002A797C"/>
    <w:rsid w:val="002B0F58"/>
    <w:rsid w:val="002B10D2"/>
    <w:rsid w:val="002B132F"/>
    <w:rsid w:val="002B2B1E"/>
    <w:rsid w:val="002B2BF0"/>
    <w:rsid w:val="002B2EBE"/>
    <w:rsid w:val="002B3239"/>
    <w:rsid w:val="002B3832"/>
    <w:rsid w:val="002B44B9"/>
    <w:rsid w:val="002B4BFD"/>
    <w:rsid w:val="002B516A"/>
    <w:rsid w:val="002B6153"/>
    <w:rsid w:val="002B62AD"/>
    <w:rsid w:val="002B63C2"/>
    <w:rsid w:val="002B7A46"/>
    <w:rsid w:val="002C0204"/>
    <w:rsid w:val="002C0B68"/>
    <w:rsid w:val="002C0FA7"/>
    <w:rsid w:val="002C14B1"/>
    <w:rsid w:val="002C16EB"/>
    <w:rsid w:val="002C1FFE"/>
    <w:rsid w:val="002C2737"/>
    <w:rsid w:val="002C2885"/>
    <w:rsid w:val="002C2DE9"/>
    <w:rsid w:val="002C2FF6"/>
    <w:rsid w:val="002C316E"/>
    <w:rsid w:val="002C31C5"/>
    <w:rsid w:val="002C32BE"/>
    <w:rsid w:val="002C3A48"/>
    <w:rsid w:val="002C3A53"/>
    <w:rsid w:val="002C409F"/>
    <w:rsid w:val="002C4520"/>
    <w:rsid w:val="002C5506"/>
    <w:rsid w:val="002C5C3B"/>
    <w:rsid w:val="002C6669"/>
    <w:rsid w:val="002C671E"/>
    <w:rsid w:val="002C6916"/>
    <w:rsid w:val="002C7038"/>
    <w:rsid w:val="002D096E"/>
    <w:rsid w:val="002D0B79"/>
    <w:rsid w:val="002D0CD3"/>
    <w:rsid w:val="002D0E38"/>
    <w:rsid w:val="002D265F"/>
    <w:rsid w:val="002D2E11"/>
    <w:rsid w:val="002D3435"/>
    <w:rsid w:val="002D4219"/>
    <w:rsid w:val="002D4610"/>
    <w:rsid w:val="002D4FB9"/>
    <w:rsid w:val="002D50F2"/>
    <w:rsid w:val="002D59EF"/>
    <w:rsid w:val="002D5C62"/>
    <w:rsid w:val="002D5C86"/>
    <w:rsid w:val="002D5EFE"/>
    <w:rsid w:val="002D6EAA"/>
    <w:rsid w:val="002D7402"/>
    <w:rsid w:val="002D7D3D"/>
    <w:rsid w:val="002D7DAD"/>
    <w:rsid w:val="002D7E2B"/>
    <w:rsid w:val="002D7EA9"/>
    <w:rsid w:val="002E051B"/>
    <w:rsid w:val="002E0BC7"/>
    <w:rsid w:val="002E13F4"/>
    <w:rsid w:val="002E1530"/>
    <w:rsid w:val="002E1894"/>
    <w:rsid w:val="002E1948"/>
    <w:rsid w:val="002E1969"/>
    <w:rsid w:val="002E230B"/>
    <w:rsid w:val="002E2869"/>
    <w:rsid w:val="002E3486"/>
    <w:rsid w:val="002E3C5A"/>
    <w:rsid w:val="002E3F16"/>
    <w:rsid w:val="002E47BA"/>
    <w:rsid w:val="002E4988"/>
    <w:rsid w:val="002E4C43"/>
    <w:rsid w:val="002E4D40"/>
    <w:rsid w:val="002E4E97"/>
    <w:rsid w:val="002E5007"/>
    <w:rsid w:val="002E5A20"/>
    <w:rsid w:val="002E6744"/>
    <w:rsid w:val="002E679B"/>
    <w:rsid w:val="002E7597"/>
    <w:rsid w:val="002E79A5"/>
    <w:rsid w:val="002E7F24"/>
    <w:rsid w:val="002F0068"/>
    <w:rsid w:val="002F07FA"/>
    <w:rsid w:val="002F0C5B"/>
    <w:rsid w:val="002F0E33"/>
    <w:rsid w:val="002F108F"/>
    <w:rsid w:val="002F2397"/>
    <w:rsid w:val="002F289C"/>
    <w:rsid w:val="002F2BDB"/>
    <w:rsid w:val="002F2FF6"/>
    <w:rsid w:val="002F3F48"/>
    <w:rsid w:val="002F4E4F"/>
    <w:rsid w:val="002F50E5"/>
    <w:rsid w:val="002F53A3"/>
    <w:rsid w:val="002F5AA7"/>
    <w:rsid w:val="002F5EFA"/>
    <w:rsid w:val="002F6822"/>
    <w:rsid w:val="002F6DC2"/>
    <w:rsid w:val="002F705D"/>
    <w:rsid w:val="002F732A"/>
    <w:rsid w:val="003001E9"/>
    <w:rsid w:val="00300813"/>
    <w:rsid w:val="00300B4C"/>
    <w:rsid w:val="0030150A"/>
    <w:rsid w:val="00301667"/>
    <w:rsid w:val="00301B33"/>
    <w:rsid w:val="00301F18"/>
    <w:rsid w:val="003025BA"/>
    <w:rsid w:val="003027E6"/>
    <w:rsid w:val="00302C10"/>
    <w:rsid w:val="00302C19"/>
    <w:rsid w:val="00303078"/>
    <w:rsid w:val="0030408D"/>
    <w:rsid w:val="00304129"/>
    <w:rsid w:val="003042C7"/>
    <w:rsid w:val="003043CD"/>
    <w:rsid w:val="00304750"/>
    <w:rsid w:val="00304A59"/>
    <w:rsid w:val="00304D16"/>
    <w:rsid w:val="00304F32"/>
    <w:rsid w:val="00305950"/>
    <w:rsid w:val="00305A89"/>
    <w:rsid w:val="00305BCD"/>
    <w:rsid w:val="00305DE0"/>
    <w:rsid w:val="00307C35"/>
    <w:rsid w:val="00307DAA"/>
    <w:rsid w:val="00307DE5"/>
    <w:rsid w:val="00307EE8"/>
    <w:rsid w:val="003108BC"/>
    <w:rsid w:val="00310F38"/>
    <w:rsid w:val="003114C5"/>
    <w:rsid w:val="00311536"/>
    <w:rsid w:val="00311642"/>
    <w:rsid w:val="003116FD"/>
    <w:rsid w:val="003118B0"/>
    <w:rsid w:val="00311EFC"/>
    <w:rsid w:val="0031307C"/>
    <w:rsid w:val="00313517"/>
    <w:rsid w:val="003135C6"/>
    <w:rsid w:val="003137E5"/>
    <w:rsid w:val="00313DA6"/>
    <w:rsid w:val="00313F06"/>
    <w:rsid w:val="0031418E"/>
    <w:rsid w:val="003142EC"/>
    <w:rsid w:val="003143B9"/>
    <w:rsid w:val="0031497A"/>
    <w:rsid w:val="003150D4"/>
    <w:rsid w:val="00315A7F"/>
    <w:rsid w:val="00315AA1"/>
    <w:rsid w:val="00316A06"/>
    <w:rsid w:val="00316ADD"/>
    <w:rsid w:val="00316EE5"/>
    <w:rsid w:val="00317A06"/>
    <w:rsid w:val="00317FDF"/>
    <w:rsid w:val="0032060D"/>
    <w:rsid w:val="003210FF"/>
    <w:rsid w:val="003215D3"/>
    <w:rsid w:val="00323708"/>
    <w:rsid w:val="003237F5"/>
    <w:rsid w:val="00323E67"/>
    <w:rsid w:val="00324061"/>
    <w:rsid w:val="003246E8"/>
    <w:rsid w:val="0032487C"/>
    <w:rsid w:val="00325147"/>
    <w:rsid w:val="00325476"/>
    <w:rsid w:val="00326346"/>
    <w:rsid w:val="003266B8"/>
    <w:rsid w:val="00326FFA"/>
    <w:rsid w:val="00327910"/>
    <w:rsid w:val="00327998"/>
    <w:rsid w:val="00330D88"/>
    <w:rsid w:val="0033125D"/>
    <w:rsid w:val="0033174E"/>
    <w:rsid w:val="00331F4A"/>
    <w:rsid w:val="00332748"/>
    <w:rsid w:val="00332868"/>
    <w:rsid w:val="0033301D"/>
    <w:rsid w:val="00333472"/>
    <w:rsid w:val="00333B82"/>
    <w:rsid w:val="00334123"/>
    <w:rsid w:val="0033414A"/>
    <w:rsid w:val="00335CE9"/>
    <w:rsid w:val="003366D2"/>
    <w:rsid w:val="00337235"/>
    <w:rsid w:val="003372DC"/>
    <w:rsid w:val="003373B4"/>
    <w:rsid w:val="00340126"/>
    <w:rsid w:val="00340A8B"/>
    <w:rsid w:val="0034138C"/>
    <w:rsid w:val="003413FB"/>
    <w:rsid w:val="003419D7"/>
    <w:rsid w:val="003425BA"/>
    <w:rsid w:val="00342F59"/>
    <w:rsid w:val="0034345C"/>
    <w:rsid w:val="003435FC"/>
    <w:rsid w:val="0034408F"/>
    <w:rsid w:val="00344E4F"/>
    <w:rsid w:val="00345B4A"/>
    <w:rsid w:val="00345CCD"/>
    <w:rsid w:val="00347705"/>
    <w:rsid w:val="003477B5"/>
    <w:rsid w:val="00347AB0"/>
    <w:rsid w:val="00347D7F"/>
    <w:rsid w:val="00350E0C"/>
    <w:rsid w:val="0035191F"/>
    <w:rsid w:val="00351ACD"/>
    <w:rsid w:val="00352080"/>
    <w:rsid w:val="00352335"/>
    <w:rsid w:val="00352AE7"/>
    <w:rsid w:val="00352D36"/>
    <w:rsid w:val="00352ED0"/>
    <w:rsid w:val="00352FAA"/>
    <w:rsid w:val="00353608"/>
    <w:rsid w:val="003536EE"/>
    <w:rsid w:val="003537D7"/>
    <w:rsid w:val="003546E7"/>
    <w:rsid w:val="003550FE"/>
    <w:rsid w:val="003554CC"/>
    <w:rsid w:val="00355B34"/>
    <w:rsid w:val="00357355"/>
    <w:rsid w:val="003577ED"/>
    <w:rsid w:val="003604B1"/>
    <w:rsid w:val="00360943"/>
    <w:rsid w:val="00361B13"/>
    <w:rsid w:val="003628AC"/>
    <w:rsid w:val="00362A97"/>
    <w:rsid w:val="00362D2F"/>
    <w:rsid w:val="00362F5F"/>
    <w:rsid w:val="00362FA8"/>
    <w:rsid w:val="00362FB5"/>
    <w:rsid w:val="0036305B"/>
    <w:rsid w:val="0036394A"/>
    <w:rsid w:val="00363D03"/>
    <w:rsid w:val="0036466C"/>
    <w:rsid w:val="00364F95"/>
    <w:rsid w:val="00365014"/>
    <w:rsid w:val="00365FB1"/>
    <w:rsid w:val="00366257"/>
    <w:rsid w:val="00366622"/>
    <w:rsid w:val="0036686F"/>
    <w:rsid w:val="00366A0D"/>
    <w:rsid w:val="00366BCF"/>
    <w:rsid w:val="00367189"/>
    <w:rsid w:val="0036749F"/>
    <w:rsid w:val="00367794"/>
    <w:rsid w:val="00367CEA"/>
    <w:rsid w:val="003712FF"/>
    <w:rsid w:val="003717C2"/>
    <w:rsid w:val="00371D32"/>
    <w:rsid w:val="003721D8"/>
    <w:rsid w:val="00372660"/>
    <w:rsid w:val="00372694"/>
    <w:rsid w:val="003727C3"/>
    <w:rsid w:val="00372CBC"/>
    <w:rsid w:val="00372E7A"/>
    <w:rsid w:val="0037394C"/>
    <w:rsid w:val="00374512"/>
    <w:rsid w:val="0037463B"/>
    <w:rsid w:val="00375A45"/>
    <w:rsid w:val="00375DA9"/>
    <w:rsid w:val="003761BC"/>
    <w:rsid w:val="00376549"/>
    <w:rsid w:val="00377691"/>
    <w:rsid w:val="0037774F"/>
    <w:rsid w:val="00380444"/>
    <w:rsid w:val="00380547"/>
    <w:rsid w:val="00380954"/>
    <w:rsid w:val="00380FE4"/>
    <w:rsid w:val="00381B97"/>
    <w:rsid w:val="00381CC1"/>
    <w:rsid w:val="00381E0F"/>
    <w:rsid w:val="00382656"/>
    <w:rsid w:val="003829F3"/>
    <w:rsid w:val="00382C92"/>
    <w:rsid w:val="003832D5"/>
    <w:rsid w:val="0038398C"/>
    <w:rsid w:val="00384239"/>
    <w:rsid w:val="0038440A"/>
    <w:rsid w:val="00385578"/>
    <w:rsid w:val="00385AF8"/>
    <w:rsid w:val="00385DA0"/>
    <w:rsid w:val="00385DF0"/>
    <w:rsid w:val="00386342"/>
    <w:rsid w:val="00387FAD"/>
    <w:rsid w:val="00390968"/>
    <w:rsid w:val="00390A76"/>
    <w:rsid w:val="00390D93"/>
    <w:rsid w:val="00391850"/>
    <w:rsid w:val="00391EB4"/>
    <w:rsid w:val="00392676"/>
    <w:rsid w:val="003936EF"/>
    <w:rsid w:val="00393989"/>
    <w:rsid w:val="003939CF"/>
    <w:rsid w:val="00394536"/>
    <w:rsid w:val="0039471D"/>
    <w:rsid w:val="00394882"/>
    <w:rsid w:val="00395761"/>
    <w:rsid w:val="00395AFC"/>
    <w:rsid w:val="0039650A"/>
    <w:rsid w:val="00397577"/>
    <w:rsid w:val="0039780D"/>
    <w:rsid w:val="0039785C"/>
    <w:rsid w:val="003A03E1"/>
    <w:rsid w:val="003A07BF"/>
    <w:rsid w:val="003A0B48"/>
    <w:rsid w:val="003A0EFA"/>
    <w:rsid w:val="003A0F79"/>
    <w:rsid w:val="003A1D66"/>
    <w:rsid w:val="003A1E2C"/>
    <w:rsid w:val="003A23F3"/>
    <w:rsid w:val="003A26FF"/>
    <w:rsid w:val="003A2EA8"/>
    <w:rsid w:val="003A3645"/>
    <w:rsid w:val="003A3D6A"/>
    <w:rsid w:val="003A3F5B"/>
    <w:rsid w:val="003A406F"/>
    <w:rsid w:val="003A44FE"/>
    <w:rsid w:val="003A45F6"/>
    <w:rsid w:val="003A4719"/>
    <w:rsid w:val="003A4D41"/>
    <w:rsid w:val="003A5770"/>
    <w:rsid w:val="003A609B"/>
    <w:rsid w:val="003A650E"/>
    <w:rsid w:val="003A6B21"/>
    <w:rsid w:val="003A6DF6"/>
    <w:rsid w:val="003A78D5"/>
    <w:rsid w:val="003A7969"/>
    <w:rsid w:val="003B029D"/>
    <w:rsid w:val="003B0886"/>
    <w:rsid w:val="003B0FA2"/>
    <w:rsid w:val="003B1767"/>
    <w:rsid w:val="003B17B6"/>
    <w:rsid w:val="003B1DBE"/>
    <w:rsid w:val="003B22CF"/>
    <w:rsid w:val="003B2442"/>
    <w:rsid w:val="003B2C31"/>
    <w:rsid w:val="003B2EE4"/>
    <w:rsid w:val="003B332C"/>
    <w:rsid w:val="003B3896"/>
    <w:rsid w:val="003B3A03"/>
    <w:rsid w:val="003B3F13"/>
    <w:rsid w:val="003B40F8"/>
    <w:rsid w:val="003B4E94"/>
    <w:rsid w:val="003B584F"/>
    <w:rsid w:val="003B5E1E"/>
    <w:rsid w:val="003B5EAC"/>
    <w:rsid w:val="003B66F7"/>
    <w:rsid w:val="003B67A1"/>
    <w:rsid w:val="003B692E"/>
    <w:rsid w:val="003B696B"/>
    <w:rsid w:val="003B7F70"/>
    <w:rsid w:val="003C0D44"/>
    <w:rsid w:val="003C130D"/>
    <w:rsid w:val="003C13EA"/>
    <w:rsid w:val="003C1767"/>
    <w:rsid w:val="003C1BE6"/>
    <w:rsid w:val="003C1E7C"/>
    <w:rsid w:val="003C26F5"/>
    <w:rsid w:val="003C281E"/>
    <w:rsid w:val="003C28FD"/>
    <w:rsid w:val="003C2E19"/>
    <w:rsid w:val="003C31CD"/>
    <w:rsid w:val="003C3448"/>
    <w:rsid w:val="003C3B18"/>
    <w:rsid w:val="003C3CC9"/>
    <w:rsid w:val="003C3D07"/>
    <w:rsid w:val="003C40FC"/>
    <w:rsid w:val="003C4251"/>
    <w:rsid w:val="003C447F"/>
    <w:rsid w:val="003C49E3"/>
    <w:rsid w:val="003C4D02"/>
    <w:rsid w:val="003C502F"/>
    <w:rsid w:val="003C511F"/>
    <w:rsid w:val="003C5454"/>
    <w:rsid w:val="003C57D6"/>
    <w:rsid w:val="003C5C5B"/>
    <w:rsid w:val="003C5C5C"/>
    <w:rsid w:val="003C64C9"/>
    <w:rsid w:val="003C6AF1"/>
    <w:rsid w:val="003C7116"/>
    <w:rsid w:val="003C7721"/>
    <w:rsid w:val="003C7DB9"/>
    <w:rsid w:val="003D07EA"/>
    <w:rsid w:val="003D11B5"/>
    <w:rsid w:val="003D1519"/>
    <w:rsid w:val="003D1CD8"/>
    <w:rsid w:val="003D1E46"/>
    <w:rsid w:val="003D1F06"/>
    <w:rsid w:val="003D1FAE"/>
    <w:rsid w:val="003D2383"/>
    <w:rsid w:val="003D292D"/>
    <w:rsid w:val="003D3C43"/>
    <w:rsid w:val="003D3DFB"/>
    <w:rsid w:val="003D3F7F"/>
    <w:rsid w:val="003D4034"/>
    <w:rsid w:val="003D4283"/>
    <w:rsid w:val="003D43ED"/>
    <w:rsid w:val="003D5129"/>
    <w:rsid w:val="003D52C2"/>
    <w:rsid w:val="003D53C1"/>
    <w:rsid w:val="003D6836"/>
    <w:rsid w:val="003D6CCB"/>
    <w:rsid w:val="003D6E61"/>
    <w:rsid w:val="003D6F53"/>
    <w:rsid w:val="003D77D0"/>
    <w:rsid w:val="003D79E3"/>
    <w:rsid w:val="003D7EA5"/>
    <w:rsid w:val="003E0A47"/>
    <w:rsid w:val="003E18FA"/>
    <w:rsid w:val="003E1FAD"/>
    <w:rsid w:val="003E2989"/>
    <w:rsid w:val="003E346F"/>
    <w:rsid w:val="003E3D33"/>
    <w:rsid w:val="003E4094"/>
    <w:rsid w:val="003E46AC"/>
    <w:rsid w:val="003E4E07"/>
    <w:rsid w:val="003E4E92"/>
    <w:rsid w:val="003E506F"/>
    <w:rsid w:val="003E73DC"/>
    <w:rsid w:val="003E7F51"/>
    <w:rsid w:val="003F0236"/>
    <w:rsid w:val="003F15FD"/>
    <w:rsid w:val="003F19FE"/>
    <w:rsid w:val="003F1C59"/>
    <w:rsid w:val="003F2D87"/>
    <w:rsid w:val="003F2ECA"/>
    <w:rsid w:val="003F3138"/>
    <w:rsid w:val="003F3AE3"/>
    <w:rsid w:val="003F3E18"/>
    <w:rsid w:val="003F43BB"/>
    <w:rsid w:val="003F59F4"/>
    <w:rsid w:val="003F5D78"/>
    <w:rsid w:val="003F5F36"/>
    <w:rsid w:val="003F6A03"/>
    <w:rsid w:val="003F6FBD"/>
    <w:rsid w:val="003F7027"/>
    <w:rsid w:val="003F73A2"/>
    <w:rsid w:val="003F77E8"/>
    <w:rsid w:val="003F7DCD"/>
    <w:rsid w:val="003F7E46"/>
    <w:rsid w:val="003F7E64"/>
    <w:rsid w:val="003F7FD0"/>
    <w:rsid w:val="00400D9C"/>
    <w:rsid w:val="0040143D"/>
    <w:rsid w:val="00401523"/>
    <w:rsid w:val="00401C0D"/>
    <w:rsid w:val="00401E34"/>
    <w:rsid w:val="00401EF4"/>
    <w:rsid w:val="00402132"/>
    <w:rsid w:val="004027ED"/>
    <w:rsid w:val="00402FCA"/>
    <w:rsid w:val="004039C1"/>
    <w:rsid w:val="00403F27"/>
    <w:rsid w:val="00404253"/>
    <w:rsid w:val="00404852"/>
    <w:rsid w:val="00404A31"/>
    <w:rsid w:val="00404EF1"/>
    <w:rsid w:val="00404F98"/>
    <w:rsid w:val="004052DA"/>
    <w:rsid w:val="004054ED"/>
    <w:rsid w:val="00405740"/>
    <w:rsid w:val="004058C5"/>
    <w:rsid w:val="00406C88"/>
    <w:rsid w:val="00406F89"/>
    <w:rsid w:val="0040714B"/>
    <w:rsid w:val="00407AFC"/>
    <w:rsid w:val="00407B63"/>
    <w:rsid w:val="00410A40"/>
    <w:rsid w:val="00411560"/>
    <w:rsid w:val="0041181D"/>
    <w:rsid w:val="00411CCA"/>
    <w:rsid w:val="00411EA1"/>
    <w:rsid w:val="0041260C"/>
    <w:rsid w:val="00412842"/>
    <w:rsid w:val="00412B88"/>
    <w:rsid w:val="00413347"/>
    <w:rsid w:val="0041346C"/>
    <w:rsid w:val="00413470"/>
    <w:rsid w:val="00413651"/>
    <w:rsid w:val="00414022"/>
    <w:rsid w:val="00414626"/>
    <w:rsid w:val="00414975"/>
    <w:rsid w:val="004149D0"/>
    <w:rsid w:val="00417367"/>
    <w:rsid w:val="00417A65"/>
    <w:rsid w:val="00417B06"/>
    <w:rsid w:val="00417F9E"/>
    <w:rsid w:val="00420049"/>
    <w:rsid w:val="004211F1"/>
    <w:rsid w:val="00421352"/>
    <w:rsid w:val="00421AEF"/>
    <w:rsid w:val="00421C1E"/>
    <w:rsid w:val="004223FC"/>
    <w:rsid w:val="00422424"/>
    <w:rsid w:val="004233E4"/>
    <w:rsid w:val="00423828"/>
    <w:rsid w:val="004240B1"/>
    <w:rsid w:val="004241B8"/>
    <w:rsid w:val="00424592"/>
    <w:rsid w:val="00424DA4"/>
    <w:rsid w:val="00424E19"/>
    <w:rsid w:val="0042593B"/>
    <w:rsid w:val="004263E8"/>
    <w:rsid w:val="004264DC"/>
    <w:rsid w:val="00426F08"/>
    <w:rsid w:val="00427E6B"/>
    <w:rsid w:val="00427F49"/>
    <w:rsid w:val="00430206"/>
    <w:rsid w:val="00430BE6"/>
    <w:rsid w:val="004310DB"/>
    <w:rsid w:val="004314DD"/>
    <w:rsid w:val="00431C4B"/>
    <w:rsid w:val="00432253"/>
    <w:rsid w:val="004323E7"/>
    <w:rsid w:val="004329C2"/>
    <w:rsid w:val="00432B4C"/>
    <w:rsid w:val="004332E6"/>
    <w:rsid w:val="00433381"/>
    <w:rsid w:val="004333F7"/>
    <w:rsid w:val="004335AA"/>
    <w:rsid w:val="00434395"/>
    <w:rsid w:val="00434741"/>
    <w:rsid w:val="004347B6"/>
    <w:rsid w:val="00434D13"/>
    <w:rsid w:val="00435048"/>
    <w:rsid w:val="004352D9"/>
    <w:rsid w:val="00435A2F"/>
    <w:rsid w:val="004364AA"/>
    <w:rsid w:val="004366FF"/>
    <w:rsid w:val="0043690B"/>
    <w:rsid w:val="00436CC8"/>
    <w:rsid w:val="00436EDC"/>
    <w:rsid w:val="00437835"/>
    <w:rsid w:val="00440FD9"/>
    <w:rsid w:val="0044169F"/>
    <w:rsid w:val="0044336D"/>
    <w:rsid w:val="00444451"/>
    <w:rsid w:val="00444C92"/>
    <w:rsid w:val="00445597"/>
    <w:rsid w:val="00445765"/>
    <w:rsid w:val="00446138"/>
    <w:rsid w:val="004478E1"/>
    <w:rsid w:val="004501E9"/>
    <w:rsid w:val="00450658"/>
    <w:rsid w:val="00450701"/>
    <w:rsid w:val="00450AD0"/>
    <w:rsid w:val="00450FC9"/>
    <w:rsid w:val="004510EA"/>
    <w:rsid w:val="004517BE"/>
    <w:rsid w:val="00451C26"/>
    <w:rsid w:val="00452A7C"/>
    <w:rsid w:val="00452A9C"/>
    <w:rsid w:val="00453B4F"/>
    <w:rsid w:val="00453C5B"/>
    <w:rsid w:val="004544E5"/>
    <w:rsid w:val="004547F2"/>
    <w:rsid w:val="00454863"/>
    <w:rsid w:val="00454924"/>
    <w:rsid w:val="004549CD"/>
    <w:rsid w:val="00454FF7"/>
    <w:rsid w:val="004559B5"/>
    <w:rsid w:val="00456157"/>
    <w:rsid w:val="004563E9"/>
    <w:rsid w:val="00456F6B"/>
    <w:rsid w:val="004571CD"/>
    <w:rsid w:val="004575E8"/>
    <w:rsid w:val="00457B81"/>
    <w:rsid w:val="00457E85"/>
    <w:rsid w:val="00460103"/>
    <w:rsid w:val="0046013D"/>
    <w:rsid w:val="0046079E"/>
    <w:rsid w:val="00461348"/>
    <w:rsid w:val="00461D84"/>
    <w:rsid w:val="00461E7C"/>
    <w:rsid w:val="0046205E"/>
    <w:rsid w:val="004626AC"/>
    <w:rsid w:val="004628A6"/>
    <w:rsid w:val="00462D81"/>
    <w:rsid w:val="00463875"/>
    <w:rsid w:val="00463F57"/>
    <w:rsid w:val="00463F9D"/>
    <w:rsid w:val="00464336"/>
    <w:rsid w:val="00464866"/>
    <w:rsid w:val="004649C3"/>
    <w:rsid w:val="004655B6"/>
    <w:rsid w:val="00465F66"/>
    <w:rsid w:val="00465FEE"/>
    <w:rsid w:val="00466E8C"/>
    <w:rsid w:val="004670DB"/>
    <w:rsid w:val="004678D5"/>
    <w:rsid w:val="00470D13"/>
    <w:rsid w:val="00470ED2"/>
    <w:rsid w:val="00471B25"/>
    <w:rsid w:val="00471F31"/>
    <w:rsid w:val="004722ED"/>
    <w:rsid w:val="004723D6"/>
    <w:rsid w:val="004726D3"/>
    <w:rsid w:val="0047281F"/>
    <w:rsid w:val="00472C79"/>
    <w:rsid w:val="00473D0F"/>
    <w:rsid w:val="0047469C"/>
    <w:rsid w:val="00474FB7"/>
    <w:rsid w:val="004751A2"/>
    <w:rsid w:val="004752DC"/>
    <w:rsid w:val="004753A6"/>
    <w:rsid w:val="004753AB"/>
    <w:rsid w:val="00475705"/>
    <w:rsid w:val="00475987"/>
    <w:rsid w:val="00475DC7"/>
    <w:rsid w:val="00476034"/>
    <w:rsid w:val="004761BB"/>
    <w:rsid w:val="0047622F"/>
    <w:rsid w:val="00476A48"/>
    <w:rsid w:val="00476D0F"/>
    <w:rsid w:val="00477BED"/>
    <w:rsid w:val="00477D73"/>
    <w:rsid w:val="00477F61"/>
    <w:rsid w:val="00480A9F"/>
    <w:rsid w:val="00480DB1"/>
    <w:rsid w:val="004819BE"/>
    <w:rsid w:val="00481AC0"/>
    <w:rsid w:val="00482154"/>
    <w:rsid w:val="0048224C"/>
    <w:rsid w:val="00482B00"/>
    <w:rsid w:val="00482B7D"/>
    <w:rsid w:val="004836A5"/>
    <w:rsid w:val="004840DC"/>
    <w:rsid w:val="00484783"/>
    <w:rsid w:val="0048510D"/>
    <w:rsid w:val="00486AC7"/>
    <w:rsid w:val="00486BB5"/>
    <w:rsid w:val="004878F2"/>
    <w:rsid w:val="004900CA"/>
    <w:rsid w:val="0049115F"/>
    <w:rsid w:val="004915C8"/>
    <w:rsid w:val="00491CDE"/>
    <w:rsid w:val="00492296"/>
    <w:rsid w:val="00492563"/>
    <w:rsid w:val="00492921"/>
    <w:rsid w:val="004930EA"/>
    <w:rsid w:val="0049326B"/>
    <w:rsid w:val="0049337F"/>
    <w:rsid w:val="00493B3C"/>
    <w:rsid w:val="00493EB2"/>
    <w:rsid w:val="00494148"/>
    <w:rsid w:val="00495B63"/>
    <w:rsid w:val="00495C4C"/>
    <w:rsid w:val="004973B0"/>
    <w:rsid w:val="004973E8"/>
    <w:rsid w:val="004A027E"/>
    <w:rsid w:val="004A02FF"/>
    <w:rsid w:val="004A0C7B"/>
    <w:rsid w:val="004A221E"/>
    <w:rsid w:val="004A2260"/>
    <w:rsid w:val="004A2542"/>
    <w:rsid w:val="004A267C"/>
    <w:rsid w:val="004A358B"/>
    <w:rsid w:val="004A3B01"/>
    <w:rsid w:val="004A3C45"/>
    <w:rsid w:val="004A444C"/>
    <w:rsid w:val="004A47BF"/>
    <w:rsid w:val="004A4AA0"/>
    <w:rsid w:val="004A50EF"/>
    <w:rsid w:val="004A52A5"/>
    <w:rsid w:val="004A56D6"/>
    <w:rsid w:val="004A67A7"/>
    <w:rsid w:val="004A7651"/>
    <w:rsid w:val="004A7857"/>
    <w:rsid w:val="004A7DDF"/>
    <w:rsid w:val="004B0844"/>
    <w:rsid w:val="004B0BBF"/>
    <w:rsid w:val="004B0C3B"/>
    <w:rsid w:val="004B0F32"/>
    <w:rsid w:val="004B1823"/>
    <w:rsid w:val="004B1CD1"/>
    <w:rsid w:val="004B20AF"/>
    <w:rsid w:val="004B29E2"/>
    <w:rsid w:val="004B4279"/>
    <w:rsid w:val="004B446A"/>
    <w:rsid w:val="004B46B6"/>
    <w:rsid w:val="004B47D1"/>
    <w:rsid w:val="004B52D1"/>
    <w:rsid w:val="004B5692"/>
    <w:rsid w:val="004B6C79"/>
    <w:rsid w:val="004B7DF4"/>
    <w:rsid w:val="004B7EA1"/>
    <w:rsid w:val="004B7EB1"/>
    <w:rsid w:val="004B7EF5"/>
    <w:rsid w:val="004B7F8D"/>
    <w:rsid w:val="004C0380"/>
    <w:rsid w:val="004C0642"/>
    <w:rsid w:val="004C087E"/>
    <w:rsid w:val="004C1373"/>
    <w:rsid w:val="004C28A9"/>
    <w:rsid w:val="004C2CF0"/>
    <w:rsid w:val="004C2E40"/>
    <w:rsid w:val="004C35B2"/>
    <w:rsid w:val="004C3F0A"/>
    <w:rsid w:val="004C4068"/>
    <w:rsid w:val="004C4506"/>
    <w:rsid w:val="004C5C87"/>
    <w:rsid w:val="004C6368"/>
    <w:rsid w:val="004C6738"/>
    <w:rsid w:val="004C6BB4"/>
    <w:rsid w:val="004C7B3E"/>
    <w:rsid w:val="004C7B57"/>
    <w:rsid w:val="004C7BCF"/>
    <w:rsid w:val="004C7C27"/>
    <w:rsid w:val="004C7D9E"/>
    <w:rsid w:val="004D01EC"/>
    <w:rsid w:val="004D02F8"/>
    <w:rsid w:val="004D0DE4"/>
    <w:rsid w:val="004D1302"/>
    <w:rsid w:val="004D20AB"/>
    <w:rsid w:val="004D2C26"/>
    <w:rsid w:val="004D3A5C"/>
    <w:rsid w:val="004D3D19"/>
    <w:rsid w:val="004D44EB"/>
    <w:rsid w:val="004D4B0F"/>
    <w:rsid w:val="004D6333"/>
    <w:rsid w:val="004D6344"/>
    <w:rsid w:val="004D6582"/>
    <w:rsid w:val="004D6C86"/>
    <w:rsid w:val="004D6D48"/>
    <w:rsid w:val="004D6D93"/>
    <w:rsid w:val="004D792C"/>
    <w:rsid w:val="004D7FEF"/>
    <w:rsid w:val="004E01ED"/>
    <w:rsid w:val="004E05AD"/>
    <w:rsid w:val="004E1146"/>
    <w:rsid w:val="004E1496"/>
    <w:rsid w:val="004E16F9"/>
    <w:rsid w:val="004E2077"/>
    <w:rsid w:val="004E282E"/>
    <w:rsid w:val="004E2A38"/>
    <w:rsid w:val="004E2E1C"/>
    <w:rsid w:val="004E325B"/>
    <w:rsid w:val="004E3441"/>
    <w:rsid w:val="004E3535"/>
    <w:rsid w:val="004E3EE1"/>
    <w:rsid w:val="004E4CFC"/>
    <w:rsid w:val="004E50B0"/>
    <w:rsid w:val="004E5197"/>
    <w:rsid w:val="004E5793"/>
    <w:rsid w:val="004E5A3C"/>
    <w:rsid w:val="004E64AE"/>
    <w:rsid w:val="004E6911"/>
    <w:rsid w:val="004E6B0F"/>
    <w:rsid w:val="004E6DF6"/>
    <w:rsid w:val="004E6EDA"/>
    <w:rsid w:val="004E707A"/>
    <w:rsid w:val="004E7785"/>
    <w:rsid w:val="004E7A9C"/>
    <w:rsid w:val="004E7BCE"/>
    <w:rsid w:val="004E7ED7"/>
    <w:rsid w:val="004F036D"/>
    <w:rsid w:val="004F0591"/>
    <w:rsid w:val="004F0636"/>
    <w:rsid w:val="004F0919"/>
    <w:rsid w:val="004F0D4B"/>
    <w:rsid w:val="004F2A3E"/>
    <w:rsid w:val="004F3457"/>
    <w:rsid w:val="004F3959"/>
    <w:rsid w:val="004F3B40"/>
    <w:rsid w:val="004F4204"/>
    <w:rsid w:val="004F5000"/>
    <w:rsid w:val="004F503B"/>
    <w:rsid w:val="004F5695"/>
    <w:rsid w:val="004F59CA"/>
    <w:rsid w:val="004F60C4"/>
    <w:rsid w:val="004F63B2"/>
    <w:rsid w:val="004F6B5F"/>
    <w:rsid w:val="004F7003"/>
    <w:rsid w:val="004F7917"/>
    <w:rsid w:val="005009AC"/>
    <w:rsid w:val="00500D36"/>
    <w:rsid w:val="005021BD"/>
    <w:rsid w:val="00502E84"/>
    <w:rsid w:val="005031A7"/>
    <w:rsid w:val="00503C7B"/>
    <w:rsid w:val="00503CB7"/>
    <w:rsid w:val="00503EB1"/>
    <w:rsid w:val="00504BE7"/>
    <w:rsid w:val="00504CC9"/>
    <w:rsid w:val="005055EF"/>
    <w:rsid w:val="00505907"/>
    <w:rsid w:val="005059D9"/>
    <w:rsid w:val="00506356"/>
    <w:rsid w:val="00506DDA"/>
    <w:rsid w:val="00506E99"/>
    <w:rsid w:val="00510392"/>
    <w:rsid w:val="00510432"/>
    <w:rsid w:val="0051073F"/>
    <w:rsid w:val="005108DC"/>
    <w:rsid w:val="0051142C"/>
    <w:rsid w:val="00511D61"/>
    <w:rsid w:val="00512408"/>
    <w:rsid w:val="005125D7"/>
    <w:rsid w:val="00512711"/>
    <w:rsid w:val="00512A1A"/>
    <w:rsid w:val="00513898"/>
    <w:rsid w:val="005141B6"/>
    <w:rsid w:val="00515533"/>
    <w:rsid w:val="005174C2"/>
    <w:rsid w:val="005174F9"/>
    <w:rsid w:val="005176A2"/>
    <w:rsid w:val="00517C56"/>
    <w:rsid w:val="00520043"/>
    <w:rsid w:val="005202F9"/>
    <w:rsid w:val="00520BB2"/>
    <w:rsid w:val="005212FC"/>
    <w:rsid w:val="00521A50"/>
    <w:rsid w:val="00521ACE"/>
    <w:rsid w:val="00521C59"/>
    <w:rsid w:val="005225DA"/>
    <w:rsid w:val="0052285A"/>
    <w:rsid w:val="00522861"/>
    <w:rsid w:val="00522A2D"/>
    <w:rsid w:val="00522AF9"/>
    <w:rsid w:val="00522D6B"/>
    <w:rsid w:val="00523472"/>
    <w:rsid w:val="00523B7B"/>
    <w:rsid w:val="00525337"/>
    <w:rsid w:val="00525855"/>
    <w:rsid w:val="00525C8C"/>
    <w:rsid w:val="005264EA"/>
    <w:rsid w:val="005266D2"/>
    <w:rsid w:val="005268CD"/>
    <w:rsid w:val="0052696A"/>
    <w:rsid w:val="00526F22"/>
    <w:rsid w:val="005278F8"/>
    <w:rsid w:val="005279BC"/>
    <w:rsid w:val="00527A9F"/>
    <w:rsid w:val="00530039"/>
    <w:rsid w:val="005300F5"/>
    <w:rsid w:val="00530182"/>
    <w:rsid w:val="00530554"/>
    <w:rsid w:val="0053075A"/>
    <w:rsid w:val="00530A3E"/>
    <w:rsid w:val="00530DF6"/>
    <w:rsid w:val="00531422"/>
    <w:rsid w:val="00532113"/>
    <w:rsid w:val="005322A7"/>
    <w:rsid w:val="0053265B"/>
    <w:rsid w:val="00532C3F"/>
    <w:rsid w:val="005331D0"/>
    <w:rsid w:val="005331E5"/>
    <w:rsid w:val="00533871"/>
    <w:rsid w:val="00533C1C"/>
    <w:rsid w:val="0053562D"/>
    <w:rsid w:val="00536B02"/>
    <w:rsid w:val="00536D4D"/>
    <w:rsid w:val="00537720"/>
    <w:rsid w:val="005377DB"/>
    <w:rsid w:val="00537AD4"/>
    <w:rsid w:val="0054043A"/>
    <w:rsid w:val="0054078F"/>
    <w:rsid w:val="00540B57"/>
    <w:rsid w:val="00540E0A"/>
    <w:rsid w:val="0054136D"/>
    <w:rsid w:val="00541396"/>
    <w:rsid w:val="0054169B"/>
    <w:rsid w:val="005422C0"/>
    <w:rsid w:val="00542B62"/>
    <w:rsid w:val="00543B71"/>
    <w:rsid w:val="0054463C"/>
    <w:rsid w:val="00544C52"/>
    <w:rsid w:val="00544E2A"/>
    <w:rsid w:val="005454FF"/>
    <w:rsid w:val="005457DD"/>
    <w:rsid w:val="00545AD2"/>
    <w:rsid w:val="00545DD6"/>
    <w:rsid w:val="0054616F"/>
    <w:rsid w:val="00546DEC"/>
    <w:rsid w:val="00546F51"/>
    <w:rsid w:val="00546FEC"/>
    <w:rsid w:val="00547F21"/>
    <w:rsid w:val="005505E9"/>
    <w:rsid w:val="00550691"/>
    <w:rsid w:val="00550A3A"/>
    <w:rsid w:val="00550B22"/>
    <w:rsid w:val="005510C1"/>
    <w:rsid w:val="005512BC"/>
    <w:rsid w:val="0055150D"/>
    <w:rsid w:val="005518E9"/>
    <w:rsid w:val="00551A50"/>
    <w:rsid w:val="00551FED"/>
    <w:rsid w:val="005527D2"/>
    <w:rsid w:val="00552CCE"/>
    <w:rsid w:val="00552F8A"/>
    <w:rsid w:val="00553075"/>
    <w:rsid w:val="005530B2"/>
    <w:rsid w:val="0055361F"/>
    <w:rsid w:val="00554C89"/>
    <w:rsid w:val="00555787"/>
    <w:rsid w:val="005558C0"/>
    <w:rsid w:val="0055607C"/>
    <w:rsid w:val="005565BE"/>
    <w:rsid w:val="00556699"/>
    <w:rsid w:val="00556786"/>
    <w:rsid w:val="00556A1A"/>
    <w:rsid w:val="00556E3A"/>
    <w:rsid w:val="00556E9A"/>
    <w:rsid w:val="0055765D"/>
    <w:rsid w:val="00557BD1"/>
    <w:rsid w:val="00557CB0"/>
    <w:rsid w:val="00557E12"/>
    <w:rsid w:val="005601C6"/>
    <w:rsid w:val="005606EC"/>
    <w:rsid w:val="00560B99"/>
    <w:rsid w:val="00561853"/>
    <w:rsid w:val="00561A36"/>
    <w:rsid w:val="00561E59"/>
    <w:rsid w:val="00562058"/>
    <w:rsid w:val="005622F9"/>
    <w:rsid w:val="00563282"/>
    <w:rsid w:val="005637D4"/>
    <w:rsid w:val="005637EA"/>
    <w:rsid w:val="0056393D"/>
    <w:rsid w:val="00563A4E"/>
    <w:rsid w:val="00564522"/>
    <w:rsid w:val="00564575"/>
    <w:rsid w:val="005645E4"/>
    <w:rsid w:val="0056474A"/>
    <w:rsid w:val="00564909"/>
    <w:rsid w:val="005650C9"/>
    <w:rsid w:val="005652FD"/>
    <w:rsid w:val="005658BD"/>
    <w:rsid w:val="005658C3"/>
    <w:rsid w:val="005658EC"/>
    <w:rsid w:val="00566883"/>
    <w:rsid w:val="00566989"/>
    <w:rsid w:val="00567131"/>
    <w:rsid w:val="00567A5F"/>
    <w:rsid w:val="00567C2C"/>
    <w:rsid w:val="00567D9D"/>
    <w:rsid w:val="0057031E"/>
    <w:rsid w:val="005709DA"/>
    <w:rsid w:val="00570BE7"/>
    <w:rsid w:val="00571AD6"/>
    <w:rsid w:val="00571FB7"/>
    <w:rsid w:val="005720D6"/>
    <w:rsid w:val="00572656"/>
    <w:rsid w:val="005730B5"/>
    <w:rsid w:val="005734C6"/>
    <w:rsid w:val="005734CF"/>
    <w:rsid w:val="005737ED"/>
    <w:rsid w:val="005741DC"/>
    <w:rsid w:val="00574FFE"/>
    <w:rsid w:val="005752EA"/>
    <w:rsid w:val="005754F1"/>
    <w:rsid w:val="00577048"/>
    <w:rsid w:val="00577245"/>
    <w:rsid w:val="005777FC"/>
    <w:rsid w:val="00577896"/>
    <w:rsid w:val="00577B06"/>
    <w:rsid w:val="00577B48"/>
    <w:rsid w:val="00577D52"/>
    <w:rsid w:val="005808CC"/>
    <w:rsid w:val="005811DB"/>
    <w:rsid w:val="00581929"/>
    <w:rsid w:val="00581C17"/>
    <w:rsid w:val="00582312"/>
    <w:rsid w:val="00583255"/>
    <w:rsid w:val="00583384"/>
    <w:rsid w:val="00583BD5"/>
    <w:rsid w:val="00583E60"/>
    <w:rsid w:val="005840FA"/>
    <w:rsid w:val="00584251"/>
    <w:rsid w:val="005844E4"/>
    <w:rsid w:val="005847AC"/>
    <w:rsid w:val="00585307"/>
    <w:rsid w:val="00585F8D"/>
    <w:rsid w:val="0058749C"/>
    <w:rsid w:val="00587B5C"/>
    <w:rsid w:val="0059008A"/>
    <w:rsid w:val="005905E9"/>
    <w:rsid w:val="00590648"/>
    <w:rsid w:val="00590D35"/>
    <w:rsid w:val="00590D5B"/>
    <w:rsid w:val="00590E47"/>
    <w:rsid w:val="005910BE"/>
    <w:rsid w:val="0059126F"/>
    <w:rsid w:val="00591B4C"/>
    <w:rsid w:val="00591BCF"/>
    <w:rsid w:val="0059238A"/>
    <w:rsid w:val="00593101"/>
    <w:rsid w:val="005938E9"/>
    <w:rsid w:val="0059393C"/>
    <w:rsid w:val="00593A7A"/>
    <w:rsid w:val="00593E27"/>
    <w:rsid w:val="00594304"/>
    <w:rsid w:val="00594445"/>
    <w:rsid w:val="00594669"/>
    <w:rsid w:val="00594C77"/>
    <w:rsid w:val="00594E78"/>
    <w:rsid w:val="00595E54"/>
    <w:rsid w:val="00595E79"/>
    <w:rsid w:val="005963E2"/>
    <w:rsid w:val="00596872"/>
    <w:rsid w:val="005977F7"/>
    <w:rsid w:val="005978CC"/>
    <w:rsid w:val="00597ECC"/>
    <w:rsid w:val="005A0D16"/>
    <w:rsid w:val="005A143E"/>
    <w:rsid w:val="005A2C76"/>
    <w:rsid w:val="005A2CEF"/>
    <w:rsid w:val="005A3072"/>
    <w:rsid w:val="005A3283"/>
    <w:rsid w:val="005A3756"/>
    <w:rsid w:val="005A4AD3"/>
    <w:rsid w:val="005A4BB9"/>
    <w:rsid w:val="005A579A"/>
    <w:rsid w:val="005A5922"/>
    <w:rsid w:val="005A5AEB"/>
    <w:rsid w:val="005A64DF"/>
    <w:rsid w:val="005B0074"/>
    <w:rsid w:val="005B0750"/>
    <w:rsid w:val="005B1BA8"/>
    <w:rsid w:val="005B1E3C"/>
    <w:rsid w:val="005B397D"/>
    <w:rsid w:val="005B3EEE"/>
    <w:rsid w:val="005B44E6"/>
    <w:rsid w:val="005B51B5"/>
    <w:rsid w:val="005B5C10"/>
    <w:rsid w:val="005B602F"/>
    <w:rsid w:val="005B6ECD"/>
    <w:rsid w:val="005B7C8A"/>
    <w:rsid w:val="005C00D6"/>
    <w:rsid w:val="005C0192"/>
    <w:rsid w:val="005C02A7"/>
    <w:rsid w:val="005C0584"/>
    <w:rsid w:val="005C0601"/>
    <w:rsid w:val="005C0A99"/>
    <w:rsid w:val="005C1273"/>
    <w:rsid w:val="005C131A"/>
    <w:rsid w:val="005C16B5"/>
    <w:rsid w:val="005C2129"/>
    <w:rsid w:val="005C35AF"/>
    <w:rsid w:val="005C3937"/>
    <w:rsid w:val="005C3ECE"/>
    <w:rsid w:val="005C49E1"/>
    <w:rsid w:val="005C4A0A"/>
    <w:rsid w:val="005C4B9E"/>
    <w:rsid w:val="005C4E29"/>
    <w:rsid w:val="005C4E5C"/>
    <w:rsid w:val="005C502B"/>
    <w:rsid w:val="005C540C"/>
    <w:rsid w:val="005C60C9"/>
    <w:rsid w:val="005C687A"/>
    <w:rsid w:val="005C6C78"/>
    <w:rsid w:val="005C6CED"/>
    <w:rsid w:val="005C6EDB"/>
    <w:rsid w:val="005C72AF"/>
    <w:rsid w:val="005C7380"/>
    <w:rsid w:val="005C73DA"/>
    <w:rsid w:val="005C748B"/>
    <w:rsid w:val="005D057F"/>
    <w:rsid w:val="005D0AAE"/>
    <w:rsid w:val="005D0C37"/>
    <w:rsid w:val="005D0CCE"/>
    <w:rsid w:val="005D0D80"/>
    <w:rsid w:val="005D1FB1"/>
    <w:rsid w:val="005D2015"/>
    <w:rsid w:val="005D2364"/>
    <w:rsid w:val="005D2535"/>
    <w:rsid w:val="005D2D18"/>
    <w:rsid w:val="005D3807"/>
    <w:rsid w:val="005D38A6"/>
    <w:rsid w:val="005D3C8C"/>
    <w:rsid w:val="005D3FA7"/>
    <w:rsid w:val="005D412E"/>
    <w:rsid w:val="005D453E"/>
    <w:rsid w:val="005D46F3"/>
    <w:rsid w:val="005D4D3C"/>
    <w:rsid w:val="005D570D"/>
    <w:rsid w:val="005D6D0B"/>
    <w:rsid w:val="005D7AAA"/>
    <w:rsid w:val="005E0147"/>
    <w:rsid w:val="005E055F"/>
    <w:rsid w:val="005E0713"/>
    <w:rsid w:val="005E0B12"/>
    <w:rsid w:val="005E1387"/>
    <w:rsid w:val="005E15D3"/>
    <w:rsid w:val="005E30BD"/>
    <w:rsid w:val="005E314F"/>
    <w:rsid w:val="005E34DE"/>
    <w:rsid w:val="005E3C2A"/>
    <w:rsid w:val="005E3D3E"/>
    <w:rsid w:val="005E3E2D"/>
    <w:rsid w:val="005E4926"/>
    <w:rsid w:val="005E4933"/>
    <w:rsid w:val="005E4F90"/>
    <w:rsid w:val="005E539D"/>
    <w:rsid w:val="005E580E"/>
    <w:rsid w:val="005E5E65"/>
    <w:rsid w:val="005E608D"/>
    <w:rsid w:val="005E621A"/>
    <w:rsid w:val="005E6565"/>
    <w:rsid w:val="005E720F"/>
    <w:rsid w:val="005E745F"/>
    <w:rsid w:val="005F0746"/>
    <w:rsid w:val="005F0FFA"/>
    <w:rsid w:val="005F120D"/>
    <w:rsid w:val="005F14C0"/>
    <w:rsid w:val="005F1D87"/>
    <w:rsid w:val="005F1FBA"/>
    <w:rsid w:val="005F214F"/>
    <w:rsid w:val="005F26BB"/>
    <w:rsid w:val="005F3692"/>
    <w:rsid w:val="005F36F5"/>
    <w:rsid w:val="005F397E"/>
    <w:rsid w:val="005F3EC7"/>
    <w:rsid w:val="005F414F"/>
    <w:rsid w:val="005F4522"/>
    <w:rsid w:val="005F4563"/>
    <w:rsid w:val="005F4C4C"/>
    <w:rsid w:val="005F52F4"/>
    <w:rsid w:val="005F5B55"/>
    <w:rsid w:val="005F631D"/>
    <w:rsid w:val="005F6507"/>
    <w:rsid w:val="005F6CE1"/>
    <w:rsid w:val="005F6E55"/>
    <w:rsid w:val="005F709B"/>
    <w:rsid w:val="005F78AC"/>
    <w:rsid w:val="005F7B50"/>
    <w:rsid w:val="00600416"/>
    <w:rsid w:val="0060063C"/>
    <w:rsid w:val="00601F28"/>
    <w:rsid w:val="00601FE6"/>
    <w:rsid w:val="00602105"/>
    <w:rsid w:val="006021C4"/>
    <w:rsid w:val="00602AEF"/>
    <w:rsid w:val="00602BC2"/>
    <w:rsid w:val="0060424E"/>
    <w:rsid w:val="006048B5"/>
    <w:rsid w:val="006048F0"/>
    <w:rsid w:val="00604CA8"/>
    <w:rsid w:val="006059F7"/>
    <w:rsid w:val="006066F1"/>
    <w:rsid w:val="006067F2"/>
    <w:rsid w:val="00606E6C"/>
    <w:rsid w:val="00606F4E"/>
    <w:rsid w:val="006075C0"/>
    <w:rsid w:val="0060782A"/>
    <w:rsid w:val="0060790B"/>
    <w:rsid w:val="00607D34"/>
    <w:rsid w:val="00607D38"/>
    <w:rsid w:val="00607D3F"/>
    <w:rsid w:val="006106AD"/>
    <w:rsid w:val="00610DA4"/>
    <w:rsid w:val="00610F4B"/>
    <w:rsid w:val="00610FAD"/>
    <w:rsid w:val="0061135A"/>
    <w:rsid w:val="0061143C"/>
    <w:rsid w:val="00611964"/>
    <w:rsid w:val="00612877"/>
    <w:rsid w:val="00614343"/>
    <w:rsid w:val="006143AA"/>
    <w:rsid w:val="00614759"/>
    <w:rsid w:val="00614FA7"/>
    <w:rsid w:val="006156E8"/>
    <w:rsid w:val="006159CC"/>
    <w:rsid w:val="00615B3B"/>
    <w:rsid w:val="0061663B"/>
    <w:rsid w:val="0061713B"/>
    <w:rsid w:val="006171DB"/>
    <w:rsid w:val="006175A2"/>
    <w:rsid w:val="0061778A"/>
    <w:rsid w:val="00617A61"/>
    <w:rsid w:val="00617B09"/>
    <w:rsid w:val="00620196"/>
    <w:rsid w:val="00620571"/>
    <w:rsid w:val="006206B7"/>
    <w:rsid w:val="00620BE9"/>
    <w:rsid w:val="00621598"/>
    <w:rsid w:val="00621822"/>
    <w:rsid w:val="00621BD0"/>
    <w:rsid w:val="00621D78"/>
    <w:rsid w:val="00621D91"/>
    <w:rsid w:val="00621F8A"/>
    <w:rsid w:val="00623091"/>
    <w:rsid w:val="00624006"/>
    <w:rsid w:val="0062419D"/>
    <w:rsid w:val="00624890"/>
    <w:rsid w:val="00624D3D"/>
    <w:rsid w:val="00624DE6"/>
    <w:rsid w:val="0062532B"/>
    <w:rsid w:val="00625466"/>
    <w:rsid w:val="006262C7"/>
    <w:rsid w:val="0062664B"/>
    <w:rsid w:val="00626B14"/>
    <w:rsid w:val="00626B6E"/>
    <w:rsid w:val="00627141"/>
    <w:rsid w:val="006277D2"/>
    <w:rsid w:val="006310EB"/>
    <w:rsid w:val="006315DD"/>
    <w:rsid w:val="00631BCE"/>
    <w:rsid w:val="006326D3"/>
    <w:rsid w:val="00632732"/>
    <w:rsid w:val="00632F47"/>
    <w:rsid w:val="0063382C"/>
    <w:rsid w:val="00633F82"/>
    <w:rsid w:val="00634072"/>
    <w:rsid w:val="0063420C"/>
    <w:rsid w:val="00634560"/>
    <w:rsid w:val="00634802"/>
    <w:rsid w:val="006349E5"/>
    <w:rsid w:val="00634AA1"/>
    <w:rsid w:val="00634C78"/>
    <w:rsid w:val="00634F0D"/>
    <w:rsid w:val="00634FF1"/>
    <w:rsid w:val="0063500B"/>
    <w:rsid w:val="0063539C"/>
    <w:rsid w:val="00636530"/>
    <w:rsid w:val="00636602"/>
    <w:rsid w:val="006368C4"/>
    <w:rsid w:val="00636C95"/>
    <w:rsid w:val="00636D02"/>
    <w:rsid w:val="00641058"/>
    <w:rsid w:val="0064112F"/>
    <w:rsid w:val="006424AC"/>
    <w:rsid w:val="006426DB"/>
    <w:rsid w:val="00643069"/>
    <w:rsid w:val="00643841"/>
    <w:rsid w:val="00643A9D"/>
    <w:rsid w:val="00643C36"/>
    <w:rsid w:val="00644683"/>
    <w:rsid w:val="00644964"/>
    <w:rsid w:val="00644CF0"/>
    <w:rsid w:val="00645072"/>
    <w:rsid w:val="0064509A"/>
    <w:rsid w:val="006453C5"/>
    <w:rsid w:val="0064596E"/>
    <w:rsid w:val="00646527"/>
    <w:rsid w:val="00646CE2"/>
    <w:rsid w:val="006475BA"/>
    <w:rsid w:val="0064773B"/>
    <w:rsid w:val="00647F1F"/>
    <w:rsid w:val="00650967"/>
    <w:rsid w:val="00650A6C"/>
    <w:rsid w:val="00650D41"/>
    <w:rsid w:val="00650DA1"/>
    <w:rsid w:val="00650E8B"/>
    <w:rsid w:val="006510E3"/>
    <w:rsid w:val="00651550"/>
    <w:rsid w:val="00653039"/>
    <w:rsid w:val="006533AA"/>
    <w:rsid w:val="006535F2"/>
    <w:rsid w:val="006535FC"/>
    <w:rsid w:val="00653777"/>
    <w:rsid w:val="006537CD"/>
    <w:rsid w:val="00653BA1"/>
    <w:rsid w:val="006542B0"/>
    <w:rsid w:val="00654CCE"/>
    <w:rsid w:val="00654CD1"/>
    <w:rsid w:val="00655266"/>
    <w:rsid w:val="00655D03"/>
    <w:rsid w:val="0065620C"/>
    <w:rsid w:val="006572F6"/>
    <w:rsid w:val="006574EB"/>
    <w:rsid w:val="006575E1"/>
    <w:rsid w:val="00660066"/>
    <w:rsid w:val="00660068"/>
    <w:rsid w:val="006601D8"/>
    <w:rsid w:val="006610E7"/>
    <w:rsid w:val="00661399"/>
    <w:rsid w:val="00661AB5"/>
    <w:rsid w:val="00661B54"/>
    <w:rsid w:val="00661F07"/>
    <w:rsid w:val="00661F7F"/>
    <w:rsid w:val="00662124"/>
    <w:rsid w:val="00662E28"/>
    <w:rsid w:val="00663368"/>
    <w:rsid w:val="00663618"/>
    <w:rsid w:val="0066511C"/>
    <w:rsid w:val="00665804"/>
    <w:rsid w:val="00665B61"/>
    <w:rsid w:val="00666CF5"/>
    <w:rsid w:val="00667221"/>
    <w:rsid w:val="00667331"/>
    <w:rsid w:val="00667B49"/>
    <w:rsid w:val="00667C53"/>
    <w:rsid w:val="00670202"/>
    <w:rsid w:val="0067022F"/>
    <w:rsid w:val="0067031E"/>
    <w:rsid w:val="00670708"/>
    <w:rsid w:val="00670E3B"/>
    <w:rsid w:val="00672C14"/>
    <w:rsid w:val="00672D95"/>
    <w:rsid w:val="0067316B"/>
    <w:rsid w:val="00673BFA"/>
    <w:rsid w:val="00673F03"/>
    <w:rsid w:val="0067450D"/>
    <w:rsid w:val="006745FA"/>
    <w:rsid w:val="00674DB0"/>
    <w:rsid w:val="00676ADC"/>
    <w:rsid w:val="00676B40"/>
    <w:rsid w:val="00676D75"/>
    <w:rsid w:val="0067720A"/>
    <w:rsid w:val="00677799"/>
    <w:rsid w:val="006801BB"/>
    <w:rsid w:val="00680FA4"/>
    <w:rsid w:val="00680FDE"/>
    <w:rsid w:val="00680FF1"/>
    <w:rsid w:val="006817F9"/>
    <w:rsid w:val="006821F3"/>
    <w:rsid w:val="00682350"/>
    <w:rsid w:val="00682422"/>
    <w:rsid w:val="006826F9"/>
    <w:rsid w:val="0068289D"/>
    <w:rsid w:val="00682C5F"/>
    <w:rsid w:val="00682E66"/>
    <w:rsid w:val="006844DE"/>
    <w:rsid w:val="0068463A"/>
    <w:rsid w:val="0068535E"/>
    <w:rsid w:val="0068549A"/>
    <w:rsid w:val="00685CBC"/>
    <w:rsid w:val="00685F9A"/>
    <w:rsid w:val="006863B4"/>
    <w:rsid w:val="006867D5"/>
    <w:rsid w:val="00687158"/>
    <w:rsid w:val="00687688"/>
    <w:rsid w:val="006908F7"/>
    <w:rsid w:val="00690D7A"/>
    <w:rsid w:val="0069159A"/>
    <w:rsid w:val="0069217A"/>
    <w:rsid w:val="006921CC"/>
    <w:rsid w:val="006922D2"/>
    <w:rsid w:val="00692522"/>
    <w:rsid w:val="00692A5B"/>
    <w:rsid w:val="00692C61"/>
    <w:rsid w:val="00692E13"/>
    <w:rsid w:val="00693714"/>
    <w:rsid w:val="006938FF"/>
    <w:rsid w:val="00693B74"/>
    <w:rsid w:val="00693C56"/>
    <w:rsid w:val="00693FB6"/>
    <w:rsid w:val="006945B3"/>
    <w:rsid w:val="00694800"/>
    <w:rsid w:val="00694FA7"/>
    <w:rsid w:val="006951F9"/>
    <w:rsid w:val="006958A2"/>
    <w:rsid w:val="006959AF"/>
    <w:rsid w:val="006959F8"/>
    <w:rsid w:val="00695C06"/>
    <w:rsid w:val="00696B11"/>
    <w:rsid w:val="0069751D"/>
    <w:rsid w:val="00697DEC"/>
    <w:rsid w:val="006A0517"/>
    <w:rsid w:val="006A0A52"/>
    <w:rsid w:val="006A108E"/>
    <w:rsid w:val="006A1A4A"/>
    <w:rsid w:val="006A1D4F"/>
    <w:rsid w:val="006A201C"/>
    <w:rsid w:val="006A23F7"/>
    <w:rsid w:val="006A2B42"/>
    <w:rsid w:val="006A2DB2"/>
    <w:rsid w:val="006A2DF6"/>
    <w:rsid w:val="006A3761"/>
    <w:rsid w:val="006A3A1C"/>
    <w:rsid w:val="006A3E9B"/>
    <w:rsid w:val="006A6A0B"/>
    <w:rsid w:val="006A6C8C"/>
    <w:rsid w:val="006A75FD"/>
    <w:rsid w:val="006A7E40"/>
    <w:rsid w:val="006A7E97"/>
    <w:rsid w:val="006B04C4"/>
    <w:rsid w:val="006B1119"/>
    <w:rsid w:val="006B18D4"/>
    <w:rsid w:val="006B1F1D"/>
    <w:rsid w:val="006B2284"/>
    <w:rsid w:val="006B288A"/>
    <w:rsid w:val="006B2E23"/>
    <w:rsid w:val="006B2E88"/>
    <w:rsid w:val="006B31A6"/>
    <w:rsid w:val="006B4906"/>
    <w:rsid w:val="006B4AD9"/>
    <w:rsid w:val="006B4F35"/>
    <w:rsid w:val="006B53E7"/>
    <w:rsid w:val="006B56CC"/>
    <w:rsid w:val="006B5EE2"/>
    <w:rsid w:val="006B6391"/>
    <w:rsid w:val="006B6732"/>
    <w:rsid w:val="006B6791"/>
    <w:rsid w:val="006B70B8"/>
    <w:rsid w:val="006B7196"/>
    <w:rsid w:val="006C0717"/>
    <w:rsid w:val="006C0853"/>
    <w:rsid w:val="006C0DEC"/>
    <w:rsid w:val="006C0E77"/>
    <w:rsid w:val="006C1013"/>
    <w:rsid w:val="006C1161"/>
    <w:rsid w:val="006C1DFD"/>
    <w:rsid w:val="006C2B38"/>
    <w:rsid w:val="006C2B6B"/>
    <w:rsid w:val="006C2D77"/>
    <w:rsid w:val="006C2E61"/>
    <w:rsid w:val="006C364E"/>
    <w:rsid w:val="006C3A82"/>
    <w:rsid w:val="006C4E11"/>
    <w:rsid w:val="006C5266"/>
    <w:rsid w:val="006C541D"/>
    <w:rsid w:val="006C5425"/>
    <w:rsid w:val="006C577D"/>
    <w:rsid w:val="006C5F02"/>
    <w:rsid w:val="006C5FC4"/>
    <w:rsid w:val="006C6BEE"/>
    <w:rsid w:val="006C6C08"/>
    <w:rsid w:val="006C7F30"/>
    <w:rsid w:val="006D0083"/>
    <w:rsid w:val="006D0878"/>
    <w:rsid w:val="006D137C"/>
    <w:rsid w:val="006D2A95"/>
    <w:rsid w:val="006D2B18"/>
    <w:rsid w:val="006D2CFF"/>
    <w:rsid w:val="006D4B4F"/>
    <w:rsid w:val="006D4D46"/>
    <w:rsid w:val="006D4E38"/>
    <w:rsid w:val="006D5310"/>
    <w:rsid w:val="006D575C"/>
    <w:rsid w:val="006D6134"/>
    <w:rsid w:val="006D654A"/>
    <w:rsid w:val="006D6FAB"/>
    <w:rsid w:val="006D766C"/>
    <w:rsid w:val="006D7DA9"/>
    <w:rsid w:val="006D7FAA"/>
    <w:rsid w:val="006E162D"/>
    <w:rsid w:val="006E17AF"/>
    <w:rsid w:val="006E1BD7"/>
    <w:rsid w:val="006E288B"/>
    <w:rsid w:val="006E3089"/>
    <w:rsid w:val="006E3A4E"/>
    <w:rsid w:val="006E3EB3"/>
    <w:rsid w:val="006E3F55"/>
    <w:rsid w:val="006E43D3"/>
    <w:rsid w:val="006E4973"/>
    <w:rsid w:val="006E4B9D"/>
    <w:rsid w:val="006E4BBE"/>
    <w:rsid w:val="006E4E4F"/>
    <w:rsid w:val="006E5217"/>
    <w:rsid w:val="006E5BC6"/>
    <w:rsid w:val="006E5C2B"/>
    <w:rsid w:val="006E68FE"/>
    <w:rsid w:val="006E6C99"/>
    <w:rsid w:val="006E6DA6"/>
    <w:rsid w:val="006E6FDE"/>
    <w:rsid w:val="006E7670"/>
    <w:rsid w:val="006F029F"/>
    <w:rsid w:val="006F0415"/>
    <w:rsid w:val="006F0569"/>
    <w:rsid w:val="006F1268"/>
    <w:rsid w:val="006F12D2"/>
    <w:rsid w:val="006F18FF"/>
    <w:rsid w:val="006F2504"/>
    <w:rsid w:val="006F250A"/>
    <w:rsid w:val="006F3016"/>
    <w:rsid w:val="006F3330"/>
    <w:rsid w:val="006F42B2"/>
    <w:rsid w:val="006F4363"/>
    <w:rsid w:val="006F4DB0"/>
    <w:rsid w:val="006F5892"/>
    <w:rsid w:val="006F5AB0"/>
    <w:rsid w:val="006F5E73"/>
    <w:rsid w:val="006F74B4"/>
    <w:rsid w:val="006F79E4"/>
    <w:rsid w:val="007001B7"/>
    <w:rsid w:val="007002A9"/>
    <w:rsid w:val="0070032B"/>
    <w:rsid w:val="00701628"/>
    <w:rsid w:val="00701641"/>
    <w:rsid w:val="0070184F"/>
    <w:rsid w:val="00701AE3"/>
    <w:rsid w:val="00702553"/>
    <w:rsid w:val="00702DB1"/>
    <w:rsid w:val="00702E39"/>
    <w:rsid w:val="00703563"/>
    <w:rsid w:val="00703775"/>
    <w:rsid w:val="00704007"/>
    <w:rsid w:val="00704A4C"/>
    <w:rsid w:val="00704AC5"/>
    <w:rsid w:val="00705065"/>
    <w:rsid w:val="00705A96"/>
    <w:rsid w:val="00706281"/>
    <w:rsid w:val="007063C2"/>
    <w:rsid w:val="007067FD"/>
    <w:rsid w:val="007076D7"/>
    <w:rsid w:val="007078DB"/>
    <w:rsid w:val="00711312"/>
    <w:rsid w:val="007114D8"/>
    <w:rsid w:val="00711ACB"/>
    <w:rsid w:val="00711D15"/>
    <w:rsid w:val="00711E1B"/>
    <w:rsid w:val="007127C1"/>
    <w:rsid w:val="00712AC8"/>
    <w:rsid w:val="007145C8"/>
    <w:rsid w:val="0071473E"/>
    <w:rsid w:val="007161F6"/>
    <w:rsid w:val="00716801"/>
    <w:rsid w:val="007169ED"/>
    <w:rsid w:val="00716FAE"/>
    <w:rsid w:val="00717967"/>
    <w:rsid w:val="00717F83"/>
    <w:rsid w:val="00720D9D"/>
    <w:rsid w:val="007217DF"/>
    <w:rsid w:val="00721C5A"/>
    <w:rsid w:val="007220EC"/>
    <w:rsid w:val="007225BD"/>
    <w:rsid w:val="00722BD0"/>
    <w:rsid w:val="00722DDD"/>
    <w:rsid w:val="0072320C"/>
    <w:rsid w:val="0072325E"/>
    <w:rsid w:val="00723564"/>
    <w:rsid w:val="00723865"/>
    <w:rsid w:val="007239C3"/>
    <w:rsid w:val="00723BAD"/>
    <w:rsid w:val="00723F4B"/>
    <w:rsid w:val="00724705"/>
    <w:rsid w:val="00725230"/>
    <w:rsid w:val="00725D3D"/>
    <w:rsid w:val="0072623D"/>
    <w:rsid w:val="00726A9D"/>
    <w:rsid w:val="00726AF6"/>
    <w:rsid w:val="00727702"/>
    <w:rsid w:val="00727A02"/>
    <w:rsid w:val="00730C3E"/>
    <w:rsid w:val="0073101D"/>
    <w:rsid w:val="007322FD"/>
    <w:rsid w:val="0073233D"/>
    <w:rsid w:val="00732DB6"/>
    <w:rsid w:val="00733F26"/>
    <w:rsid w:val="007342BA"/>
    <w:rsid w:val="007347E4"/>
    <w:rsid w:val="0073622F"/>
    <w:rsid w:val="007366C5"/>
    <w:rsid w:val="0073726A"/>
    <w:rsid w:val="0073761C"/>
    <w:rsid w:val="00737C14"/>
    <w:rsid w:val="00740044"/>
    <w:rsid w:val="007406B7"/>
    <w:rsid w:val="0074239E"/>
    <w:rsid w:val="00744717"/>
    <w:rsid w:val="00744BC0"/>
    <w:rsid w:val="00746681"/>
    <w:rsid w:val="00746CC0"/>
    <w:rsid w:val="00746F9F"/>
    <w:rsid w:val="00746FDB"/>
    <w:rsid w:val="007472A1"/>
    <w:rsid w:val="00750272"/>
    <w:rsid w:val="007506EE"/>
    <w:rsid w:val="007510EA"/>
    <w:rsid w:val="0075157E"/>
    <w:rsid w:val="0075183B"/>
    <w:rsid w:val="00752404"/>
    <w:rsid w:val="00752468"/>
    <w:rsid w:val="00752E68"/>
    <w:rsid w:val="00752FB8"/>
    <w:rsid w:val="00753D50"/>
    <w:rsid w:val="00754555"/>
    <w:rsid w:val="00754953"/>
    <w:rsid w:val="00754CC1"/>
    <w:rsid w:val="00754F51"/>
    <w:rsid w:val="00754F9E"/>
    <w:rsid w:val="007566F6"/>
    <w:rsid w:val="00756E9C"/>
    <w:rsid w:val="007606FB"/>
    <w:rsid w:val="007616C7"/>
    <w:rsid w:val="00761814"/>
    <w:rsid w:val="00761CD9"/>
    <w:rsid w:val="00761DAC"/>
    <w:rsid w:val="007626B2"/>
    <w:rsid w:val="00763BF9"/>
    <w:rsid w:val="007647A3"/>
    <w:rsid w:val="007650A6"/>
    <w:rsid w:val="00766204"/>
    <w:rsid w:val="00767A70"/>
    <w:rsid w:val="007706E0"/>
    <w:rsid w:val="00770AEE"/>
    <w:rsid w:val="007710A3"/>
    <w:rsid w:val="0077272A"/>
    <w:rsid w:val="007728B9"/>
    <w:rsid w:val="00772E86"/>
    <w:rsid w:val="007730C9"/>
    <w:rsid w:val="007735B0"/>
    <w:rsid w:val="00773B42"/>
    <w:rsid w:val="00774ED8"/>
    <w:rsid w:val="00775172"/>
    <w:rsid w:val="007754D4"/>
    <w:rsid w:val="0077569D"/>
    <w:rsid w:val="00775BFA"/>
    <w:rsid w:val="00775E95"/>
    <w:rsid w:val="00775FEC"/>
    <w:rsid w:val="00776632"/>
    <w:rsid w:val="00776E1F"/>
    <w:rsid w:val="00776E97"/>
    <w:rsid w:val="00776FA8"/>
    <w:rsid w:val="007776B2"/>
    <w:rsid w:val="0078015E"/>
    <w:rsid w:val="007803ED"/>
    <w:rsid w:val="00780AE9"/>
    <w:rsid w:val="0078166F"/>
    <w:rsid w:val="007819D6"/>
    <w:rsid w:val="00781C79"/>
    <w:rsid w:val="007821D0"/>
    <w:rsid w:val="007822BF"/>
    <w:rsid w:val="0078277B"/>
    <w:rsid w:val="00782B5D"/>
    <w:rsid w:val="00783E08"/>
    <w:rsid w:val="00784051"/>
    <w:rsid w:val="007850D4"/>
    <w:rsid w:val="0078559C"/>
    <w:rsid w:val="007857A0"/>
    <w:rsid w:val="0078640C"/>
    <w:rsid w:val="00786DA4"/>
    <w:rsid w:val="0078701A"/>
    <w:rsid w:val="00787B73"/>
    <w:rsid w:val="0079074C"/>
    <w:rsid w:val="00791070"/>
    <w:rsid w:val="00792DC3"/>
    <w:rsid w:val="00792F6C"/>
    <w:rsid w:val="0079332F"/>
    <w:rsid w:val="00793FCB"/>
    <w:rsid w:val="0079402F"/>
    <w:rsid w:val="00794493"/>
    <w:rsid w:val="00794532"/>
    <w:rsid w:val="00794A8B"/>
    <w:rsid w:val="00794DF0"/>
    <w:rsid w:val="00795421"/>
    <w:rsid w:val="00795D41"/>
    <w:rsid w:val="00795EF2"/>
    <w:rsid w:val="00795FB7"/>
    <w:rsid w:val="0079657F"/>
    <w:rsid w:val="0079694C"/>
    <w:rsid w:val="00797217"/>
    <w:rsid w:val="00797D67"/>
    <w:rsid w:val="007A0B5B"/>
    <w:rsid w:val="007A10D1"/>
    <w:rsid w:val="007A1E57"/>
    <w:rsid w:val="007A2A2B"/>
    <w:rsid w:val="007A38A5"/>
    <w:rsid w:val="007A38D6"/>
    <w:rsid w:val="007A3E6F"/>
    <w:rsid w:val="007A443E"/>
    <w:rsid w:val="007A4CF7"/>
    <w:rsid w:val="007A60ED"/>
    <w:rsid w:val="007A6507"/>
    <w:rsid w:val="007A7267"/>
    <w:rsid w:val="007B0948"/>
    <w:rsid w:val="007B09D7"/>
    <w:rsid w:val="007B0A27"/>
    <w:rsid w:val="007B0B93"/>
    <w:rsid w:val="007B0E7B"/>
    <w:rsid w:val="007B0FFA"/>
    <w:rsid w:val="007B13EB"/>
    <w:rsid w:val="007B18B8"/>
    <w:rsid w:val="007B19A7"/>
    <w:rsid w:val="007B2E82"/>
    <w:rsid w:val="007B3AD7"/>
    <w:rsid w:val="007B3DC3"/>
    <w:rsid w:val="007B4800"/>
    <w:rsid w:val="007B4860"/>
    <w:rsid w:val="007B4D2E"/>
    <w:rsid w:val="007B4FEF"/>
    <w:rsid w:val="007B4FF1"/>
    <w:rsid w:val="007B52A3"/>
    <w:rsid w:val="007B5ADB"/>
    <w:rsid w:val="007B5B88"/>
    <w:rsid w:val="007B66FC"/>
    <w:rsid w:val="007B6BCF"/>
    <w:rsid w:val="007B76C4"/>
    <w:rsid w:val="007B7A76"/>
    <w:rsid w:val="007C03AA"/>
    <w:rsid w:val="007C0AB6"/>
    <w:rsid w:val="007C0C80"/>
    <w:rsid w:val="007C2EAE"/>
    <w:rsid w:val="007C3648"/>
    <w:rsid w:val="007C39B0"/>
    <w:rsid w:val="007C3A67"/>
    <w:rsid w:val="007C40BD"/>
    <w:rsid w:val="007C51F5"/>
    <w:rsid w:val="007C52C0"/>
    <w:rsid w:val="007C561F"/>
    <w:rsid w:val="007C60C9"/>
    <w:rsid w:val="007C649E"/>
    <w:rsid w:val="007C67BB"/>
    <w:rsid w:val="007C682E"/>
    <w:rsid w:val="007C7137"/>
    <w:rsid w:val="007C7231"/>
    <w:rsid w:val="007C75AF"/>
    <w:rsid w:val="007D0595"/>
    <w:rsid w:val="007D16CE"/>
    <w:rsid w:val="007D1913"/>
    <w:rsid w:val="007D2228"/>
    <w:rsid w:val="007D22AA"/>
    <w:rsid w:val="007D354C"/>
    <w:rsid w:val="007D3A1E"/>
    <w:rsid w:val="007D4516"/>
    <w:rsid w:val="007D4F27"/>
    <w:rsid w:val="007D502D"/>
    <w:rsid w:val="007D60BE"/>
    <w:rsid w:val="007D6422"/>
    <w:rsid w:val="007D6742"/>
    <w:rsid w:val="007D69A2"/>
    <w:rsid w:val="007D7245"/>
    <w:rsid w:val="007E01F0"/>
    <w:rsid w:val="007E064D"/>
    <w:rsid w:val="007E13A7"/>
    <w:rsid w:val="007E1703"/>
    <w:rsid w:val="007E1812"/>
    <w:rsid w:val="007E19B4"/>
    <w:rsid w:val="007E1B20"/>
    <w:rsid w:val="007E1B52"/>
    <w:rsid w:val="007E2F17"/>
    <w:rsid w:val="007E355D"/>
    <w:rsid w:val="007E3AC5"/>
    <w:rsid w:val="007E3CF8"/>
    <w:rsid w:val="007E3E73"/>
    <w:rsid w:val="007E40FC"/>
    <w:rsid w:val="007E4476"/>
    <w:rsid w:val="007E478B"/>
    <w:rsid w:val="007E51D6"/>
    <w:rsid w:val="007E5850"/>
    <w:rsid w:val="007E587D"/>
    <w:rsid w:val="007E5AA0"/>
    <w:rsid w:val="007E5FC7"/>
    <w:rsid w:val="007E62B3"/>
    <w:rsid w:val="007E667E"/>
    <w:rsid w:val="007E722B"/>
    <w:rsid w:val="007E7792"/>
    <w:rsid w:val="007E782F"/>
    <w:rsid w:val="007F03F0"/>
    <w:rsid w:val="007F054D"/>
    <w:rsid w:val="007F0905"/>
    <w:rsid w:val="007F0AA5"/>
    <w:rsid w:val="007F1E80"/>
    <w:rsid w:val="007F28B5"/>
    <w:rsid w:val="007F34FA"/>
    <w:rsid w:val="007F3BCB"/>
    <w:rsid w:val="007F3D8C"/>
    <w:rsid w:val="007F3FA1"/>
    <w:rsid w:val="007F429C"/>
    <w:rsid w:val="007F42DF"/>
    <w:rsid w:val="007F4424"/>
    <w:rsid w:val="007F4562"/>
    <w:rsid w:val="007F49C5"/>
    <w:rsid w:val="007F4B56"/>
    <w:rsid w:val="007F600C"/>
    <w:rsid w:val="007F7782"/>
    <w:rsid w:val="0080029C"/>
    <w:rsid w:val="00801679"/>
    <w:rsid w:val="00801747"/>
    <w:rsid w:val="00801BCD"/>
    <w:rsid w:val="00801D71"/>
    <w:rsid w:val="00803B3C"/>
    <w:rsid w:val="00803E68"/>
    <w:rsid w:val="00804650"/>
    <w:rsid w:val="00804673"/>
    <w:rsid w:val="00804859"/>
    <w:rsid w:val="00805291"/>
    <w:rsid w:val="008056A0"/>
    <w:rsid w:val="008066A8"/>
    <w:rsid w:val="00807388"/>
    <w:rsid w:val="00807464"/>
    <w:rsid w:val="00807B7A"/>
    <w:rsid w:val="0081030F"/>
    <w:rsid w:val="00810C35"/>
    <w:rsid w:val="00810F88"/>
    <w:rsid w:val="008111F3"/>
    <w:rsid w:val="008141A4"/>
    <w:rsid w:val="008145A9"/>
    <w:rsid w:val="008145C4"/>
    <w:rsid w:val="0081478A"/>
    <w:rsid w:val="00814BB7"/>
    <w:rsid w:val="00814E0A"/>
    <w:rsid w:val="00814F36"/>
    <w:rsid w:val="00815180"/>
    <w:rsid w:val="00815283"/>
    <w:rsid w:val="00815D1E"/>
    <w:rsid w:val="00815FD1"/>
    <w:rsid w:val="00816A5F"/>
    <w:rsid w:val="00816B01"/>
    <w:rsid w:val="0081761C"/>
    <w:rsid w:val="0082059F"/>
    <w:rsid w:val="008211ED"/>
    <w:rsid w:val="00821947"/>
    <w:rsid w:val="00821AC9"/>
    <w:rsid w:val="00822614"/>
    <w:rsid w:val="008228C3"/>
    <w:rsid w:val="00822D22"/>
    <w:rsid w:val="00822D75"/>
    <w:rsid w:val="00823C11"/>
    <w:rsid w:val="0082462C"/>
    <w:rsid w:val="00824653"/>
    <w:rsid w:val="00824B89"/>
    <w:rsid w:val="00824C0E"/>
    <w:rsid w:val="008250DE"/>
    <w:rsid w:val="00825287"/>
    <w:rsid w:val="0082532C"/>
    <w:rsid w:val="00825679"/>
    <w:rsid w:val="00825F77"/>
    <w:rsid w:val="0082621D"/>
    <w:rsid w:val="00826293"/>
    <w:rsid w:val="0082647A"/>
    <w:rsid w:val="00826A75"/>
    <w:rsid w:val="0082798A"/>
    <w:rsid w:val="00827EA9"/>
    <w:rsid w:val="00830885"/>
    <w:rsid w:val="00830CE5"/>
    <w:rsid w:val="00830EFE"/>
    <w:rsid w:val="008321EF"/>
    <w:rsid w:val="0083317D"/>
    <w:rsid w:val="008339E2"/>
    <w:rsid w:val="00833E70"/>
    <w:rsid w:val="00834045"/>
    <w:rsid w:val="00834973"/>
    <w:rsid w:val="008349E4"/>
    <w:rsid w:val="00834E4F"/>
    <w:rsid w:val="00834FA6"/>
    <w:rsid w:val="008358D9"/>
    <w:rsid w:val="00835B35"/>
    <w:rsid w:val="00835B49"/>
    <w:rsid w:val="0083646C"/>
    <w:rsid w:val="008367B1"/>
    <w:rsid w:val="00836EA6"/>
    <w:rsid w:val="00836F66"/>
    <w:rsid w:val="00836FBB"/>
    <w:rsid w:val="008370C7"/>
    <w:rsid w:val="008373FB"/>
    <w:rsid w:val="00837A9E"/>
    <w:rsid w:val="00837E5D"/>
    <w:rsid w:val="00837E79"/>
    <w:rsid w:val="008408DB"/>
    <w:rsid w:val="00840C24"/>
    <w:rsid w:val="00841028"/>
    <w:rsid w:val="0084128E"/>
    <w:rsid w:val="008418D2"/>
    <w:rsid w:val="008419A3"/>
    <w:rsid w:val="0084262A"/>
    <w:rsid w:val="00842885"/>
    <w:rsid w:val="00842A7D"/>
    <w:rsid w:val="00842E42"/>
    <w:rsid w:val="008432D4"/>
    <w:rsid w:val="00843D1C"/>
    <w:rsid w:val="00843E68"/>
    <w:rsid w:val="00845EF9"/>
    <w:rsid w:val="0084615E"/>
    <w:rsid w:val="00846188"/>
    <w:rsid w:val="00846446"/>
    <w:rsid w:val="00846D30"/>
    <w:rsid w:val="0085042D"/>
    <w:rsid w:val="008504A5"/>
    <w:rsid w:val="00850544"/>
    <w:rsid w:val="00850892"/>
    <w:rsid w:val="00850CEB"/>
    <w:rsid w:val="00850E39"/>
    <w:rsid w:val="0085148D"/>
    <w:rsid w:val="008519FC"/>
    <w:rsid w:val="0085243B"/>
    <w:rsid w:val="008528C7"/>
    <w:rsid w:val="0085314B"/>
    <w:rsid w:val="008539B7"/>
    <w:rsid w:val="00853EF2"/>
    <w:rsid w:val="008540F9"/>
    <w:rsid w:val="00854BF8"/>
    <w:rsid w:val="00855636"/>
    <w:rsid w:val="00855ACA"/>
    <w:rsid w:val="00855FC5"/>
    <w:rsid w:val="0085682A"/>
    <w:rsid w:val="0085689E"/>
    <w:rsid w:val="00856C27"/>
    <w:rsid w:val="00857062"/>
    <w:rsid w:val="00857661"/>
    <w:rsid w:val="008609DC"/>
    <w:rsid w:val="00860E1C"/>
    <w:rsid w:val="00860E71"/>
    <w:rsid w:val="00861B18"/>
    <w:rsid w:val="00861B59"/>
    <w:rsid w:val="00863414"/>
    <w:rsid w:val="00863973"/>
    <w:rsid w:val="00863D84"/>
    <w:rsid w:val="00863EC1"/>
    <w:rsid w:val="008642D7"/>
    <w:rsid w:val="00864B9D"/>
    <w:rsid w:val="0086564B"/>
    <w:rsid w:val="00866321"/>
    <w:rsid w:val="008674BE"/>
    <w:rsid w:val="008674EB"/>
    <w:rsid w:val="00867A5E"/>
    <w:rsid w:val="00870950"/>
    <w:rsid w:val="00870B6F"/>
    <w:rsid w:val="00870B88"/>
    <w:rsid w:val="008712D1"/>
    <w:rsid w:val="00871AD7"/>
    <w:rsid w:val="00871DD7"/>
    <w:rsid w:val="00871DEA"/>
    <w:rsid w:val="00871EB6"/>
    <w:rsid w:val="00872149"/>
    <w:rsid w:val="00872597"/>
    <w:rsid w:val="00872D39"/>
    <w:rsid w:val="00872F1B"/>
    <w:rsid w:val="008734B7"/>
    <w:rsid w:val="00873B57"/>
    <w:rsid w:val="00874066"/>
    <w:rsid w:val="008741E9"/>
    <w:rsid w:val="008747A5"/>
    <w:rsid w:val="008755E7"/>
    <w:rsid w:val="00875AA4"/>
    <w:rsid w:val="00876025"/>
    <w:rsid w:val="008761F3"/>
    <w:rsid w:val="00876598"/>
    <w:rsid w:val="008768E6"/>
    <w:rsid w:val="00876E5A"/>
    <w:rsid w:val="008771C3"/>
    <w:rsid w:val="008773DD"/>
    <w:rsid w:val="008776AA"/>
    <w:rsid w:val="0087770B"/>
    <w:rsid w:val="00877C8E"/>
    <w:rsid w:val="00880413"/>
    <w:rsid w:val="008807F9"/>
    <w:rsid w:val="00880958"/>
    <w:rsid w:val="00881836"/>
    <w:rsid w:val="00883188"/>
    <w:rsid w:val="00883DBD"/>
    <w:rsid w:val="0088462B"/>
    <w:rsid w:val="008847B8"/>
    <w:rsid w:val="00885249"/>
    <w:rsid w:val="00885759"/>
    <w:rsid w:val="008867A6"/>
    <w:rsid w:val="00886D21"/>
    <w:rsid w:val="0088742A"/>
    <w:rsid w:val="0089065E"/>
    <w:rsid w:val="008908E7"/>
    <w:rsid w:val="00890E9A"/>
    <w:rsid w:val="008913D1"/>
    <w:rsid w:val="00891588"/>
    <w:rsid w:val="0089187E"/>
    <w:rsid w:val="00891D55"/>
    <w:rsid w:val="00891F15"/>
    <w:rsid w:val="00894372"/>
    <w:rsid w:val="00894716"/>
    <w:rsid w:val="0089479B"/>
    <w:rsid w:val="0089543E"/>
    <w:rsid w:val="008959F3"/>
    <w:rsid w:val="00895BAB"/>
    <w:rsid w:val="00896688"/>
    <w:rsid w:val="0089681F"/>
    <w:rsid w:val="00896D66"/>
    <w:rsid w:val="00896F3A"/>
    <w:rsid w:val="00897584"/>
    <w:rsid w:val="00897A36"/>
    <w:rsid w:val="00897E99"/>
    <w:rsid w:val="008A01B6"/>
    <w:rsid w:val="008A1247"/>
    <w:rsid w:val="008A14E1"/>
    <w:rsid w:val="008A1529"/>
    <w:rsid w:val="008A1980"/>
    <w:rsid w:val="008A1F4F"/>
    <w:rsid w:val="008A26BA"/>
    <w:rsid w:val="008A2743"/>
    <w:rsid w:val="008A4112"/>
    <w:rsid w:val="008A4762"/>
    <w:rsid w:val="008A4BE8"/>
    <w:rsid w:val="008A4C7A"/>
    <w:rsid w:val="008A4CE4"/>
    <w:rsid w:val="008A4E8E"/>
    <w:rsid w:val="008A5273"/>
    <w:rsid w:val="008A527B"/>
    <w:rsid w:val="008A53DC"/>
    <w:rsid w:val="008A5A48"/>
    <w:rsid w:val="008A60A8"/>
    <w:rsid w:val="008A6986"/>
    <w:rsid w:val="008A6E94"/>
    <w:rsid w:val="008A7283"/>
    <w:rsid w:val="008A7831"/>
    <w:rsid w:val="008A785F"/>
    <w:rsid w:val="008A7A3F"/>
    <w:rsid w:val="008B00F2"/>
    <w:rsid w:val="008B0EDD"/>
    <w:rsid w:val="008B1940"/>
    <w:rsid w:val="008B223E"/>
    <w:rsid w:val="008B3A8B"/>
    <w:rsid w:val="008B3C0E"/>
    <w:rsid w:val="008B3C98"/>
    <w:rsid w:val="008B4620"/>
    <w:rsid w:val="008B4BEC"/>
    <w:rsid w:val="008B4E7D"/>
    <w:rsid w:val="008B5298"/>
    <w:rsid w:val="008B53FD"/>
    <w:rsid w:val="008B5747"/>
    <w:rsid w:val="008B5E1C"/>
    <w:rsid w:val="008B6E19"/>
    <w:rsid w:val="008B73BC"/>
    <w:rsid w:val="008B7C6F"/>
    <w:rsid w:val="008B7D18"/>
    <w:rsid w:val="008C02E8"/>
    <w:rsid w:val="008C0423"/>
    <w:rsid w:val="008C1E21"/>
    <w:rsid w:val="008C26BB"/>
    <w:rsid w:val="008C3836"/>
    <w:rsid w:val="008C39BD"/>
    <w:rsid w:val="008C4A34"/>
    <w:rsid w:val="008C4DA8"/>
    <w:rsid w:val="008C5D30"/>
    <w:rsid w:val="008C5E14"/>
    <w:rsid w:val="008C696D"/>
    <w:rsid w:val="008C6BBA"/>
    <w:rsid w:val="008C6FCB"/>
    <w:rsid w:val="008C737A"/>
    <w:rsid w:val="008C7EFF"/>
    <w:rsid w:val="008D006A"/>
    <w:rsid w:val="008D01C4"/>
    <w:rsid w:val="008D0AB4"/>
    <w:rsid w:val="008D133A"/>
    <w:rsid w:val="008D1840"/>
    <w:rsid w:val="008D1A4F"/>
    <w:rsid w:val="008D334F"/>
    <w:rsid w:val="008D34A1"/>
    <w:rsid w:val="008D3971"/>
    <w:rsid w:val="008D3E41"/>
    <w:rsid w:val="008D3ED1"/>
    <w:rsid w:val="008D408C"/>
    <w:rsid w:val="008D45FC"/>
    <w:rsid w:val="008D46DE"/>
    <w:rsid w:val="008D4B87"/>
    <w:rsid w:val="008D509F"/>
    <w:rsid w:val="008D5992"/>
    <w:rsid w:val="008D6F54"/>
    <w:rsid w:val="008D6F6E"/>
    <w:rsid w:val="008E00B7"/>
    <w:rsid w:val="008E0333"/>
    <w:rsid w:val="008E0E62"/>
    <w:rsid w:val="008E15BD"/>
    <w:rsid w:val="008E1CC5"/>
    <w:rsid w:val="008E1E35"/>
    <w:rsid w:val="008E1E7B"/>
    <w:rsid w:val="008E1E8F"/>
    <w:rsid w:val="008E21C8"/>
    <w:rsid w:val="008E2E80"/>
    <w:rsid w:val="008E3C06"/>
    <w:rsid w:val="008E502A"/>
    <w:rsid w:val="008E542A"/>
    <w:rsid w:val="008E5730"/>
    <w:rsid w:val="008E5D55"/>
    <w:rsid w:val="008E6119"/>
    <w:rsid w:val="008E65AA"/>
    <w:rsid w:val="008E696A"/>
    <w:rsid w:val="008E741A"/>
    <w:rsid w:val="008F0015"/>
    <w:rsid w:val="008F01A5"/>
    <w:rsid w:val="008F02C6"/>
    <w:rsid w:val="008F191B"/>
    <w:rsid w:val="008F242F"/>
    <w:rsid w:val="008F2A9A"/>
    <w:rsid w:val="008F2BA1"/>
    <w:rsid w:val="008F3CED"/>
    <w:rsid w:val="008F3D97"/>
    <w:rsid w:val="008F3DF9"/>
    <w:rsid w:val="008F3FD1"/>
    <w:rsid w:val="008F6571"/>
    <w:rsid w:val="008F669A"/>
    <w:rsid w:val="008F6BBA"/>
    <w:rsid w:val="008F6BCC"/>
    <w:rsid w:val="008F7161"/>
    <w:rsid w:val="008F72DC"/>
    <w:rsid w:val="008F7385"/>
    <w:rsid w:val="008F7AB4"/>
    <w:rsid w:val="008F7EEE"/>
    <w:rsid w:val="0090023C"/>
    <w:rsid w:val="00900DB6"/>
    <w:rsid w:val="009010C7"/>
    <w:rsid w:val="00901292"/>
    <w:rsid w:val="00901370"/>
    <w:rsid w:val="009017BB"/>
    <w:rsid w:val="00901830"/>
    <w:rsid w:val="00902023"/>
    <w:rsid w:val="00902633"/>
    <w:rsid w:val="00903256"/>
    <w:rsid w:val="009034BA"/>
    <w:rsid w:val="00903BEB"/>
    <w:rsid w:val="00903CF7"/>
    <w:rsid w:val="00903E85"/>
    <w:rsid w:val="0090443E"/>
    <w:rsid w:val="00904625"/>
    <w:rsid w:val="00906549"/>
    <w:rsid w:val="009065AB"/>
    <w:rsid w:val="00906B55"/>
    <w:rsid w:val="00906CF0"/>
    <w:rsid w:val="009074D4"/>
    <w:rsid w:val="0090797D"/>
    <w:rsid w:val="009100CD"/>
    <w:rsid w:val="0091037A"/>
    <w:rsid w:val="0091062C"/>
    <w:rsid w:val="0091085A"/>
    <w:rsid w:val="00910BD5"/>
    <w:rsid w:val="00910BDE"/>
    <w:rsid w:val="00910FF5"/>
    <w:rsid w:val="0091187D"/>
    <w:rsid w:val="00912E5A"/>
    <w:rsid w:val="0091361D"/>
    <w:rsid w:val="00913A61"/>
    <w:rsid w:val="00913F86"/>
    <w:rsid w:val="00914CCC"/>
    <w:rsid w:val="00915521"/>
    <w:rsid w:val="00915B54"/>
    <w:rsid w:val="00917549"/>
    <w:rsid w:val="00917B1D"/>
    <w:rsid w:val="00917F67"/>
    <w:rsid w:val="00920113"/>
    <w:rsid w:val="0092040E"/>
    <w:rsid w:val="00922243"/>
    <w:rsid w:val="009222D6"/>
    <w:rsid w:val="0092239B"/>
    <w:rsid w:val="009223CC"/>
    <w:rsid w:val="00922C7C"/>
    <w:rsid w:val="00922CA6"/>
    <w:rsid w:val="00922F9E"/>
    <w:rsid w:val="00923205"/>
    <w:rsid w:val="009235F1"/>
    <w:rsid w:val="00923C17"/>
    <w:rsid w:val="00923C83"/>
    <w:rsid w:val="009248EF"/>
    <w:rsid w:val="00924B48"/>
    <w:rsid w:val="00924FAA"/>
    <w:rsid w:val="0092527C"/>
    <w:rsid w:val="00925320"/>
    <w:rsid w:val="00925400"/>
    <w:rsid w:val="009255F0"/>
    <w:rsid w:val="009259EA"/>
    <w:rsid w:val="00926C44"/>
    <w:rsid w:val="009270B0"/>
    <w:rsid w:val="009271BB"/>
    <w:rsid w:val="009276FE"/>
    <w:rsid w:val="0092772C"/>
    <w:rsid w:val="00927CAF"/>
    <w:rsid w:val="00927D6E"/>
    <w:rsid w:val="00927FE8"/>
    <w:rsid w:val="00930484"/>
    <w:rsid w:val="009305EC"/>
    <w:rsid w:val="009318A1"/>
    <w:rsid w:val="00931D32"/>
    <w:rsid w:val="00932968"/>
    <w:rsid w:val="00933116"/>
    <w:rsid w:val="0093379E"/>
    <w:rsid w:val="00933B57"/>
    <w:rsid w:val="00935B38"/>
    <w:rsid w:val="00936428"/>
    <w:rsid w:val="009377F1"/>
    <w:rsid w:val="009379DC"/>
    <w:rsid w:val="00940071"/>
    <w:rsid w:val="00940760"/>
    <w:rsid w:val="00940BCC"/>
    <w:rsid w:val="00940CC3"/>
    <w:rsid w:val="00940FBF"/>
    <w:rsid w:val="009412FE"/>
    <w:rsid w:val="00941F97"/>
    <w:rsid w:val="00942840"/>
    <w:rsid w:val="00942856"/>
    <w:rsid w:val="00942F73"/>
    <w:rsid w:val="0094309E"/>
    <w:rsid w:val="009434C6"/>
    <w:rsid w:val="0094380D"/>
    <w:rsid w:val="00944C42"/>
    <w:rsid w:val="00944C66"/>
    <w:rsid w:val="0094583E"/>
    <w:rsid w:val="0094594A"/>
    <w:rsid w:val="00946129"/>
    <w:rsid w:val="0094633F"/>
    <w:rsid w:val="009473B7"/>
    <w:rsid w:val="00947B02"/>
    <w:rsid w:val="00947C71"/>
    <w:rsid w:val="00947EB1"/>
    <w:rsid w:val="0095075E"/>
    <w:rsid w:val="00950B85"/>
    <w:rsid w:val="00952104"/>
    <w:rsid w:val="00952311"/>
    <w:rsid w:val="0095285E"/>
    <w:rsid w:val="00952CB3"/>
    <w:rsid w:val="00953467"/>
    <w:rsid w:val="009543D1"/>
    <w:rsid w:val="009543DD"/>
    <w:rsid w:val="009546FB"/>
    <w:rsid w:val="009550CE"/>
    <w:rsid w:val="009553D4"/>
    <w:rsid w:val="009558C0"/>
    <w:rsid w:val="00957446"/>
    <w:rsid w:val="009575D0"/>
    <w:rsid w:val="009579B6"/>
    <w:rsid w:val="00957DE8"/>
    <w:rsid w:val="0096022F"/>
    <w:rsid w:val="00960492"/>
    <w:rsid w:val="009606BE"/>
    <w:rsid w:val="00960A60"/>
    <w:rsid w:val="00961248"/>
    <w:rsid w:val="009612F6"/>
    <w:rsid w:val="00961369"/>
    <w:rsid w:val="00961B6C"/>
    <w:rsid w:val="00961C13"/>
    <w:rsid w:val="00961D40"/>
    <w:rsid w:val="009625A5"/>
    <w:rsid w:val="009627E8"/>
    <w:rsid w:val="00962EDC"/>
    <w:rsid w:val="00963783"/>
    <w:rsid w:val="00963BBC"/>
    <w:rsid w:val="00963FD9"/>
    <w:rsid w:val="009647D8"/>
    <w:rsid w:val="00964E91"/>
    <w:rsid w:val="00965457"/>
    <w:rsid w:val="00965867"/>
    <w:rsid w:val="00965DC8"/>
    <w:rsid w:val="00965FBC"/>
    <w:rsid w:val="009660D7"/>
    <w:rsid w:val="0096616D"/>
    <w:rsid w:val="009663B0"/>
    <w:rsid w:val="0096643D"/>
    <w:rsid w:val="00967C8C"/>
    <w:rsid w:val="00970402"/>
    <w:rsid w:val="00970BD5"/>
    <w:rsid w:val="00971741"/>
    <w:rsid w:val="009721CC"/>
    <w:rsid w:val="00972822"/>
    <w:rsid w:val="00972934"/>
    <w:rsid w:val="00972C31"/>
    <w:rsid w:val="00972CC4"/>
    <w:rsid w:val="00972E9E"/>
    <w:rsid w:val="00973181"/>
    <w:rsid w:val="00973B42"/>
    <w:rsid w:val="00973DB1"/>
    <w:rsid w:val="00974345"/>
    <w:rsid w:val="00974C21"/>
    <w:rsid w:val="00975784"/>
    <w:rsid w:val="00975852"/>
    <w:rsid w:val="00976C99"/>
    <w:rsid w:val="009770B6"/>
    <w:rsid w:val="00981094"/>
    <w:rsid w:val="00981EC3"/>
    <w:rsid w:val="00982AE1"/>
    <w:rsid w:val="00982DD6"/>
    <w:rsid w:val="00982FAA"/>
    <w:rsid w:val="00983363"/>
    <w:rsid w:val="00983600"/>
    <w:rsid w:val="0098364C"/>
    <w:rsid w:val="00984239"/>
    <w:rsid w:val="00984B29"/>
    <w:rsid w:val="00984B9C"/>
    <w:rsid w:val="009865B1"/>
    <w:rsid w:val="00986737"/>
    <w:rsid w:val="00986C26"/>
    <w:rsid w:val="00987A7F"/>
    <w:rsid w:val="00990DE6"/>
    <w:rsid w:val="009912B4"/>
    <w:rsid w:val="0099176D"/>
    <w:rsid w:val="009918B5"/>
    <w:rsid w:val="00991E64"/>
    <w:rsid w:val="00992190"/>
    <w:rsid w:val="009924FD"/>
    <w:rsid w:val="00992611"/>
    <w:rsid w:val="009931D3"/>
    <w:rsid w:val="00993324"/>
    <w:rsid w:val="009940D7"/>
    <w:rsid w:val="009952C7"/>
    <w:rsid w:val="009956B1"/>
    <w:rsid w:val="00995B22"/>
    <w:rsid w:val="00995FB8"/>
    <w:rsid w:val="00996898"/>
    <w:rsid w:val="00996CBE"/>
    <w:rsid w:val="00996CFE"/>
    <w:rsid w:val="00996D52"/>
    <w:rsid w:val="009973D2"/>
    <w:rsid w:val="009A0450"/>
    <w:rsid w:val="009A0ABF"/>
    <w:rsid w:val="009A149B"/>
    <w:rsid w:val="009A1515"/>
    <w:rsid w:val="009A19AA"/>
    <w:rsid w:val="009A1FBA"/>
    <w:rsid w:val="009A2556"/>
    <w:rsid w:val="009A26DE"/>
    <w:rsid w:val="009A2817"/>
    <w:rsid w:val="009A298F"/>
    <w:rsid w:val="009A454E"/>
    <w:rsid w:val="009A476F"/>
    <w:rsid w:val="009A4776"/>
    <w:rsid w:val="009A4F75"/>
    <w:rsid w:val="009A5301"/>
    <w:rsid w:val="009A5935"/>
    <w:rsid w:val="009A5E6F"/>
    <w:rsid w:val="009A5FB3"/>
    <w:rsid w:val="009A65BA"/>
    <w:rsid w:val="009A67D6"/>
    <w:rsid w:val="009A6866"/>
    <w:rsid w:val="009B02DE"/>
    <w:rsid w:val="009B0B7F"/>
    <w:rsid w:val="009B0BCD"/>
    <w:rsid w:val="009B1632"/>
    <w:rsid w:val="009B2318"/>
    <w:rsid w:val="009B2320"/>
    <w:rsid w:val="009B2928"/>
    <w:rsid w:val="009B3197"/>
    <w:rsid w:val="009B3361"/>
    <w:rsid w:val="009B33AE"/>
    <w:rsid w:val="009B35D2"/>
    <w:rsid w:val="009B37C3"/>
    <w:rsid w:val="009B3E28"/>
    <w:rsid w:val="009B41D8"/>
    <w:rsid w:val="009B5076"/>
    <w:rsid w:val="009B52A8"/>
    <w:rsid w:val="009B5AFD"/>
    <w:rsid w:val="009B5E2F"/>
    <w:rsid w:val="009B68EE"/>
    <w:rsid w:val="009B6A9F"/>
    <w:rsid w:val="009B7A1E"/>
    <w:rsid w:val="009C0446"/>
    <w:rsid w:val="009C0450"/>
    <w:rsid w:val="009C0B11"/>
    <w:rsid w:val="009C13F9"/>
    <w:rsid w:val="009C1EF5"/>
    <w:rsid w:val="009C23D3"/>
    <w:rsid w:val="009C28AB"/>
    <w:rsid w:val="009C308D"/>
    <w:rsid w:val="009C32AA"/>
    <w:rsid w:val="009C37E7"/>
    <w:rsid w:val="009C4884"/>
    <w:rsid w:val="009C4D4C"/>
    <w:rsid w:val="009C4F67"/>
    <w:rsid w:val="009C540F"/>
    <w:rsid w:val="009C5490"/>
    <w:rsid w:val="009C54D6"/>
    <w:rsid w:val="009C5A2F"/>
    <w:rsid w:val="009C5F4E"/>
    <w:rsid w:val="009C6E00"/>
    <w:rsid w:val="009C73C2"/>
    <w:rsid w:val="009C78D0"/>
    <w:rsid w:val="009C7E8C"/>
    <w:rsid w:val="009D0550"/>
    <w:rsid w:val="009D06B9"/>
    <w:rsid w:val="009D0AFF"/>
    <w:rsid w:val="009D2281"/>
    <w:rsid w:val="009D23D2"/>
    <w:rsid w:val="009D2631"/>
    <w:rsid w:val="009D266D"/>
    <w:rsid w:val="009D2846"/>
    <w:rsid w:val="009D2C2B"/>
    <w:rsid w:val="009D2E87"/>
    <w:rsid w:val="009D3A26"/>
    <w:rsid w:val="009D3D51"/>
    <w:rsid w:val="009D42C9"/>
    <w:rsid w:val="009D4391"/>
    <w:rsid w:val="009D4A80"/>
    <w:rsid w:val="009D4C88"/>
    <w:rsid w:val="009D54B6"/>
    <w:rsid w:val="009D576A"/>
    <w:rsid w:val="009D5773"/>
    <w:rsid w:val="009D6579"/>
    <w:rsid w:val="009D6E62"/>
    <w:rsid w:val="009D76AF"/>
    <w:rsid w:val="009D7C75"/>
    <w:rsid w:val="009D7D74"/>
    <w:rsid w:val="009E027D"/>
    <w:rsid w:val="009E06B6"/>
    <w:rsid w:val="009E1B88"/>
    <w:rsid w:val="009E215C"/>
    <w:rsid w:val="009E219D"/>
    <w:rsid w:val="009E2408"/>
    <w:rsid w:val="009E250E"/>
    <w:rsid w:val="009E2675"/>
    <w:rsid w:val="009E2789"/>
    <w:rsid w:val="009E29A3"/>
    <w:rsid w:val="009E2EA6"/>
    <w:rsid w:val="009E3618"/>
    <w:rsid w:val="009E3677"/>
    <w:rsid w:val="009E3ECD"/>
    <w:rsid w:val="009E45AD"/>
    <w:rsid w:val="009E4623"/>
    <w:rsid w:val="009E529F"/>
    <w:rsid w:val="009E559A"/>
    <w:rsid w:val="009E57A5"/>
    <w:rsid w:val="009E5C0C"/>
    <w:rsid w:val="009E5EFF"/>
    <w:rsid w:val="009E6314"/>
    <w:rsid w:val="009E6D1D"/>
    <w:rsid w:val="009E7422"/>
    <w:rsid w:val="009F0AC2"/>
    <w:rsid w:val="009F128F"/>
    <w:rsid w:val="009F1550"/>
    <w:rsid w:val="009F1CBD"/>
    <w:rsid w:val="009F2A19"/>
    <w:rsid w:val="009F2A86"/>
    <w:rsid w:val="009F2EF7"/>
    <w:rsid w:val="009F31DB"/>
    <w:rsid w:val="009F4233"/>
    <w:rsid w:val="009F4306"/>
    <w:rsid w:val="009F4559"/>
    <w:rsid w:val="009F4A76"/>
    <w:rsid w:val="009F4DE9"/>
    <w:rsid w:val="009F5004"/>
    <w:rsid w:val="009F53DB"/>
    <w:rsid w:val="009F5537"/>
    <w:rsid w:val="009F5658"/>
    <w:rsid w:val="009F572E"/>
    <w:rsid w:val="009F59F7"/>
    <w:rsid w:val="009F5AC0"/>
    <w:rsid w:val="009F5DBB"/>
    <w:rsid w:val="009F669C"/>
    <w:rsid w:val="009F7635"/>
    <w:rsid w:val="009F769A"/>
    <w:rsid w:val="009F7958"/>
    <w:rsid w:val="009F7A8E"/>
    <w:rsid w:val="00A003CB"/>
    <w:rsid w:val="00A003EA"/>
    <w:rsid w:val="00A00631"/>
    <w:rsid w:val="00A00862"/>
    <w:rsid w:val="00A00942"/>
    <w:rsid w:val="00A00CC3"/>
    <w:rsid w:val="00A01C24"/>
    <w:rsid w:val="00A021DD"/>
    <w:rsid w:val="00A0351C"/>
    <w:rsid w:val="00A03703"/>
    <w:rsid w:val="00A0393D"/>
    <w:rsid w:val="00A04211"/>
    <w:rsid w:val="00A052F0"/>
    <w:rsid w:val="00A05D4B"/>
    <w:rsid w:val="00A05F78"/>
    <w:rsid w:val="00A07A21"/>
    <w:rsid w:val="00A07CD0"/>
    <w:rsid w:val="00A108FB"/>
    <w:rsid w:val="00A1092D"/>
    <w:rsid w:val="00A10953"/>
    <w:rsid w:val="00A10B0A"/>
    <w:rsid w:val="00A124C4"/>
    <w:rsid w:val="00A12C64"/>
    <w:rsid w:val="00A12FBB"/>
    <w:rsid w:val="00A13578"/>
    <w:rsid w:val="00A154DE"/>
    <w:rsid w:val="00A158CE"/>
    <w:rsid w:val="00A1593A"/>
    <w:rsid w:val="00A16309"/>
    <w:rsid w:val="00A16881"/>
    <w:rsid w:val="00A16FC5"/>
    <w:rsid w:val="00A170FD"/>
    <w:rsid w:val="00A1731C"/>
    <w:rsid w:val="00A17631"/>
    <w:rsid w:val="00A178F6"/>
    <w:rsid w:val="00A17A73"/>
    <w:rsid w:val="00A17D0F"/>
    <w:rsid w:val="00A203B0"/>
    <w:rsid w:val="00A21E3F"/>
    <w:rsid w:val="00A224B2"/>
    <w:rsid w:val="00A22569"/>
    <w:rsid w:val="00A227DC"/>
    <w:rsid w:val="00A2335B"/>
    <w:rsid w:val="00A236C9"/>
    <w:rsid w:val="00A23FE4"/>
    <w:rsid w:val="00A242B9"/>
    <w:rsid w:val="00A2487C"/>
    <w:rsid w:val="00A24FA9"/>
    <w:rsid w:val="00A251BB"/>
    <w:rsid w:val="00A2535E"/>
    <w:rsid w:val="00A256EB"/>
    <w:rsid w:val="00A25A7D"/>
    <w:rsid w:val="00A25CFB"/>
    <w:rsid w:val="00A25F7B"/>
    <w:rsid w:val="00A26087"/>
    <w:rsid w:val="00A26365"/>
    <w:rsid w:val="00A26391"/>
    <w:rsid w:val="00A265B9"/>
    <w:rsid w:val="00A267D3"/>
    <w:rsid w:val="00A26928"/>
    <w:rsid w:val="00A26FF3"/>
    <w:rsid w:val="00A276FA"/>
    <w:rsid w:val="00A30716"/>
    <w:rsid w:val="00A30DD5"/>
    <w:rsid w:val="00A31B2F"/>
    <w:rsid w:val="00A32A7C"/>
    <w:rsid w:val="00A32B93"/>
    <w:rsid w:val="00A3357D"/>
    <w:rsid w:val="00A336F7"/>
    <w:rsid w:val="00A337E5"/>
    <w:rsid w:val="00A34BAA"/>
    <w:rsid w:val="00A34C8B"/>
    <w:rsid w:val="00A355B9"/>
    <w:rsid w:val="00A3641E"/>
    <w:rsid w:val="00A36D05"/>
    <w:rsid w:val="00A37055"/>
    <w:rsid w:val="00A37B68"/>
    <w:rsid w:val="00A400AE"/>
    <w:rsid w:val="00A40197"/>
    <w:rsid w:val="00A40223"/>
    <w:rsid w:val="00A404FD"/>
    <w:rsid w:val="00A40A26"/>
    <w:rsid w:val="00A42B4B"/>
    <w:rsid w:val="00A42CF8"/>
    <w:rsid w:val="00A433BA"/>
    <w:rsid w:val="00A439C9"/>
    <w:rsid w:val="00A43B0F"/>
    <w:rsid w:val="00A43BB0"/>
    <w:rsid w:val="00A43C21"/>
    <w:rsid w:val="00A445B5"/>
    <w:rsid w:val="00A452F8"/>
    <w:rsid w:val="00A455B3"/>
    <w:rsid w:val="00A4591B"/>
    <w:rsid w:val="00A45936"/>
    <w:rsid w:val="00A45A0A"/>
    <w:rsid w:val="00A462F1"/>
    <w:rsid w:val="00A463B4"/>
    <w:rsid w:val="00A464F1"/>
    <w:rsid w:val="00A467C4"/>
    <w:rsid w:val="00A46AE2"/>
    <w:rsid w:val="00A46BBE"/>
    <w:rsid w:val="00A46D32"/>
    <w:rsid w:val="00A47298"/>
    <w:rsid w:val="00A473DD"/>
    <w:rsid w:val="00A47AA7"/>
    <w:rsid w:val="00A484FD"/>
    <w:rsid w:val="00A50590"/>
    <w:rsid w:val="00A50AAD"/>
    <w:rsid w:val="00A51053"/>
    <w:rsid w:val="00A51DA0"/>
    <w:rsid w:val="00A523AC"/>
    <w:rsid w:val="00A52B82"/>
    <w:rsid w:val="00A52BAD"/>
    <w:rsid w:val="00A52C33"/>
    <w:rsid w:val="00A52DE8"/>
    <w:rsid w:val="00A53117"/>
    <w:rsid w:val="00A532A3"/>
    <w:rsid w:val="00A53BAE"/>
    <w:rsid w:val="00A53D4D"/>
    <w:rsid w:val="00A54308"/>
    <w:rsid w:val="00A554BA"/>
    <w:rsid w:val="00A555B4"/>
    <w:rsid w:val="00A55D58"/>
    <w:rsid w:val="00A571D0"/>
    <w:rsid w:val="00A57C4C"/>
    <w:rsid w:val="00A60819"/>
    <w:rsid w:val="00A60E83"/>
    <w:rsid w:val="00A61488"/>
    <w:rsid w:val="00A614FB"/>
    <w:rsid w:val="00A61B19"/>
    <w:rsid w:val="00A61B4F"/>
    <w:rsid w:val="00A62541"/>
    <w:rsid w:val="00A62A95"/>
    <w:rsid w:val="00A62AA6"/>
    <w:rsid w:val="00A64302"/>
    <w:rsid w:val="00A64908"/>
    <w:rsid w:val="00A654FD"/>
    <w:rsid w:val="00A65813"/>
    <w:rsid w:val="00A66D93"/>
    <w:rsid w:val="00A66EF9"/>
    <w:rsid w:val="00A6744C"/>
    <w:rsid w:val="00A675C4"/>
    <w:rsid w:val="00A67745"/>
    <w:rsid w:val="00A67AF8"/>
    <w:rsid w:val="00A67D0B"/>
    <w:rsid w:val="00A70203"/>
    <w:rsid w:val="00A709C3"/>
    <w:rsid w:val="00A711D2"/>
    <w:rsid w:val="00A71E04"/>
    <w:rsid w:val="00A72126"/>
    <w:rsid w:val="00A72EC5"/>
    <w:rsid w:val="00A73418"/>
    <w:rsid w:val="00A736F1"/>
    <w:rsid w:val="00A73778"/>
    <w:rsid w:val="00A7397F"/>
    <w:rsid w:val="00A74240"/>
    <w:rsid w:val="00A743FD"/>
    <w:rsid w:val="00A74442"/>
    <w:rsid w:val="00A75504"/>
    <w:rsid w:val="00A75692"/>
    <w:rsid w:val="00A759FE"/>
    <w:rsid w:val="00A771DA"/>
    <w:rsid w:val="00A777A5"/>
    <w:rsid w:val="00A779B2"/>
    <w:rsid w:val="00A77ABE"/>
    <w:rsid w:val="00A80F2E"/>
    <w:rsid w:val="00A81613"/>
    <w:rsid w:val="00A8182B"/>
    <w:rsid w:val="00A81A54"/>
    <w:rsid w:val="00A81B2A"/>
    <w:rsid w:val="00A81CDC"/>
    <w:rsid w:val="00A81D3F"/>
    <w:rsid w:val="00A81FEE"/>
    <w:rsid w:val="00A824A1"/>
    <w:rsid w:val="00A843FD"/>
    <w:rsid w:val="00A84CAC"/>
    <w:rsid w:val="00A84DBC"/>
    <w:rsid w:val="00A84DDE"/>
    <w:rsid w:val="00A852E8"/>
    <w:rsid w:val="00A86661"/>
    <w:rsid w:val="00A876C9"/>
    <w:rsid w:val="00A878FF"/>
    <w:rsid w:val="00A87C2A"/>
    <w:rsid w:val="00A87C7B"/>
    <w:rsid w:val="00A900CF"/>
    <w:rsid w:val="00A90792"/>
    <w:rsid w:val="00A912FB"/>
    <w:rsid w:val="00A913D3"/>
    <w:rsid w:val="00A91FCE"/>
    <w:rsid w:val="00A92D27"/>
    <w:rsid w:val="00A94C12"/>
    <w:rsid w:val="00A95886"/>
    <w:rsid w:val="00A96D51"/>
    <w:rsid w:val="00A96EAF"/>
    <w:rsid w:val="00A97179"/>
    <w:rsid w:val="00A978BE"/>
    <w:rsid w:val="00AA166A"/>
    <w:rsid w:val="00AA1F6F"/>
    <w:rsid w:val="00AA21EA"/>
    <w:rsid w:val="00AA22F6"/>
    <w:rsid w:val="00AA2FE6"/>
    <w:rsid w:val="00AA3A4D"/>
    <w:rsid w:val="00AA3B44"/>
    <w:rsid w:val="00AA3C74"/>
    <w:rsid w:val="00AA3DB9"/>
    <w:rsid w:val="00AA4612"/>
    <w:rsid w:val="00AA4A63"/>
    <w:rsid w:val="00AA4C3E"/>
    <w:rsid w:val="00AA51EF"/>
    <w:rsid w:val="00AA5460"/>
    <w:rsid w:val="00AA5804"/>
    <w:rsid w:val="00AA5B6D"/>
    <w:rsid w:val="00AA5EF7"/>
    <w:rsid w:val="00AA5F69"/>
    <w:rsid w:val="00AA60C5"/>
    <w:rsid w:val="00AA6CAF"/>
    <w:rsid w:val="00AA72AD"/>
    <w:rsid w:val="00AA7E4E"/>
    <w:rsid w:val="00AB01BD"/>
    <w:rsid w:val="00AB04F8"/>
    <w:rsid w:val="00AB060C"/>
    <w:rsid w:val="00AB0F4E"/>
    <w:rsid w:val="00AB10FA"/>
    <w:rsid w:val="00AB144E"/>
    <w:rsid w:val="00AB1624"/>
    <w:rsid w:val="00AB1D76"/>
    <w:rsid w:val="00AB2017"/>
    <w:rsid w:val="00AB2C2C"/>
    <w:rsid w:val="00AB2D51"/>
    <w:rsid w:val="00AB30BB"/>
    <w:rsid w:val="00AB3357"/>
    <w:rsid w:val="00AB3E94"/>
    <w:rsid w:val="00AB4482"/>
    <w:rsid w:val="00AB4E21"/>
    <w:rsid w:val="00AB4F6D"/>
    <w:rsid w:val="00AB52BF"/>
    <w:rsid w:val="00AB55FD"/>
    <w:rsid w:val="00AB601B"/>
    <w:rsid w:val="00AB685F"/>
    <w:rsid w:val="00AB699D"/>
    <w:rsid w:val="00AB6E2F"/>
    <w:rsid w:val="00AB6EB2"/>
    <w:rsid w:val="00AB7085"/>
    <w:rsid w:val="00AB70F3"/>
    <w:rsid w:val="00AB71C3"/>
    <w:rsid w:val="00AB723C"/>
    <w:rsid w:val="00AB77E1"/>
    <w:rsid w:val="00AB78A2"/>
    <w:rsid w:val="00AB7BAE"/>
    <w:rsid w:val="00AB7F0C"/>
    <w:rsid w:val="00AC085B"/>
    <w:rsid w:val="00AC0DBA"/>
    <w:rsid w:val="00AC0F09"/>
    <w:rsid w:val="00AC1807"/>
    <w:rsid w:val="00AC315D"/>
    <w:rsid w:val="00AC317D"/>
    <w:rsid w:val="00AC353A"/>
    <w:rsid w:val="00AC3C7E"/>
    <w:rsid w:val="00AC4018"/>
    <w:rsid w:val="00AC468C"/>
    <w:rsid w:val="00AC4A19"/>
    <w:rsid w:val="00AC52CE"/>
    <w:rsid w:val="00AC53E3"/>
    <w:rsid w:val="00AC5514"/>
    <w:rsid w:val="00AC60A8"/>
    <w:rsid w:val="00AC71B4"/>
    <w:rsid w:val="00AC733D"/>
    <w:rsid w:val="00AD0536"/>
    <w:rsid w:val="00AD14AF"/>
    <w:rsid w:val="00AD2147"/>
    <w:rsid w:val="00AD220E"/>
    <w:rsid w:val="00AD2677"/>
    <w:rsid w:val="00AD2A40"/>
    <w:rsid w:val="00AD32A6"/>
    <w:rsid w:val="00AD3E4E"/>
    <w:rsid w:val="00AD3F90"/>
    <w:rsid w:val="00AD43C7"/>
    <w:rsid w:val="00AD510F"/>
    <w:rsid w:val="00AD5851"/>
    <w:rsid w:val="00AD5CEA"/>
    <w:rsid w:val="00AD5F19"/>
    <w:rsid w:val="00AD7F4D"/>
    <w:rsid w:val="00AE000A"/>
    <w:rsid w:val="00AE007F"/>
    <w:rsid w:val="00AE148C"/>
    <w:rsid w:val="00AE1D5F"/>
    <w:rsid w:val="00AE1E13"/>
    <w:rsid w:val="00AE22B4"/>
    <w:rsid w:val="00AE25C9"/>
    <w:rsid w:val="00AE2B7E"/>
    <w:rsid w:val="00AE2EFB"/>
    <w:rsid w:val="00AE3027"/>
    <w:rsid w:val="00AE3064"/>
    <w:rsid w:val="00AE33AE"/>
    <w:rsid w:val="00AE371F"/>
    <w:rsid w:val="00AE394C"/>
    <w:rsid w:val="00AE3AB6"/>
    <w:rsid w:val="00AE4127"/>
    <w:rsid w:val="00AE4A53"/>
    <w:rsid w:val="00AE4F95"/>
    <w:rsid w:val="00AE5AEF"/>
    <w:rsid w:val="00AE5E62"/>
    <w:rsid w:val="00AE6217"/>
    <w:rsid w:val="00AE71E5"/>
    <w:rsid w:val="00AE743F"/>
    <w:rsid w:val="00AE7616"/>
    <w:rsid w:val="00AE7CBC"/>
    <w:rsid w:val="00AF06AC"/>
    <w:rsid w:val="00AF095A"/>
    <w:rsid w:val="00AF0FA9"/>
    <w:rsid w:val="00AF1156"/>
    <w:rsid w:val="00AF1B74"/>
    <w:rsid w:val="00AF1CDF"/>
    <w:rsid w:val="00AF25E0"/>
    <w:rsid w:val="00AF2996"/>
    <w:rsid w:val="00AF3379"/>
    <w:rsid w:val="00AF35BB"/>
    <w:rsid w:val="00AF36A3"/>
    <w:rsid w:val="00AF384D"/>
    <w:rsid w:val="00AF4008"/>
    <w:rsid w:val="00AF42F3"/>
    <w:rsid w:val="00AF4739"/>
    <w:rsid w:val="00AF4F50"/>
    <w:rsid w:val="00AF51B7"/>
    <w:rsid w:val="00AF53AD"/>
    <w:rsid w:val="00AF5632"/>
    <w:rsid w:val="00AF5823"/>
    <w:rsid w:val="00AF5A8F"/>
    <w:rsid w:val="00AF5F84"/>
    <w:rsid w:val="00AF65E0"/>
    <w:rsid w:val="00AF6920"/>
    <w:rsid w:val="00AF7DB5"/>
    <w:rsid w:val="00B00A8F"/>
    <w:rsid w:val="00B0124D"/>
    <w:rsid w:val="00B013CF"/>
    <w:rsid w:val="00B01D2C"/>
    <w:rsid w:val="00B023BB"/>
    <w:rsid w:val="00B02767"/>
    <w:rsid w:val="00B02906"/>
    <w:rsid w:val="00B02A41"/>
    <w:rsid w:val="00B02ADA"/>
    <w:rsid w:val="00B03485"/>
    <w:rsid w:val="00B0413A"/>
    <w:rsid w:val="00B04994"/>
    <w:rsid w:val="00B050A1"/>
    <w:rsid w:val="00B055B4"/>
    <w:rsid w:val="00B05DFA"/>
    <w:rsid w:val="00B06FD8"/>
    <w:rsid w:val="00B104BA"/>
    <w:rsid w:val="00B106C5"/>
    <w:rsid w:val="00B122A3"/>
    <w:rsid w:val="00B123FB"/>
    <w:rsid w:val="00B13315"/>
    <w:rsid w:val="00B145FD"/>
    <w:rsid w:val="00B14B41"/>
    <w:rsid w:val="00B158DD"/>
    <w:rsid w:val="00B15DAD"/>
    <w:rsid w:val="00B16157"/>
    <w:rsid w:val="00B16F84"/>
    <w:rsid w:val="00B174B3"/>
    <w:rsid w:val="00B17C97"/>
    <w:rsid w:val="00B20347"/>
    <w:rsid w:val="00B2099A"/>
    <w:rsid w:val="00B2121F"/>
    <w:rsid w:val="00B21D8B"/>
    <w:rsid w:val="00B21E39"/>
    <w:rsid w:val="00B2244B"/>
    <w:rsid w:val="00B228C7"/>
    <w:rsid w:val="00B23383"/>
    <w:rsid w:val="00B23387"/>
    <w:rsid w:val="00B23779"/>
    <w:rsid w:val="00B23B39"/>
    <w:rsid w:val="00B247D0"/>
    <w:rsid w:val="00B24B54"/>
    <w:rsid w:val="00B253EB"/>
    <w:rsid w:val="00B25560"/>
    <w:rsid w:val="00B25B05"/>
    <w:rsid w:val="00B25BAE"/>
    <w:rsid w:val="00B25E0F"/>
    <w:rsid w:val="00B267AC"/>
    <w:rsid w:val="00B26A21"/>
    <w:rsid w:val="00B27205"/>
    <w:rsid w:val="00B27EA5"/>
    <w:rsid w:val="00B3062F"/>
    <w:rsid w:val="00B3196A"/>
    <w:rsid w:val="00B31CF4"/>
    <w:rsid w:val="00B31FEE"/>
    <w:rsid w:val="00B320AC"/>
    <w:rsid w:val="00B322E5"/>
    <w:rsid w:val="00B328BD"/>
    <w:rsid w:val="00B32CB2"/>
    <w:rsid w:val="00B32FEA"/>
    <w:rsid w:val="00B355B0"/>
    <w:rsid w:val="00B3574E"/>
    <w:rsid w:val="00B35A9C"/>
    <w:rsid w:val="00B35C89"/>
    <w:rsid w:val="00B36131"/>
    <w:rsid w:val="00B36B41"/>
    <w:rsid w:val="00B36E1E"/>
    <w:rsid w:val="00B37E74"/>
    <w:rsid w:val="00B413D4"/>
    <w:rsid w:val="00B41824"/>
    <w:rsid w:val="00B41AA9"/>
    <w:rsid w:val="00B42171"/>
    <w:rsid w:val="00B42882"/>
    <w:rsid w:val="00B4293E"/>
    <w:rsid w:val="00B42F9B"/>
    <w:rsid w:val="00B4370C"/>
    <w:rsid w:val="00B43D6E"/>
    <w:rsid w:val="00B43F94"/>
    <w:rsid w:val="00B445D3"/>
    <w:rsid w:val="00B44600"/>
    <w:rsid w:val="00B446D5"/>
    <w:rsid w:val="00B44CDC"/>
    <w:rsid w:val="00B44EFF"/>
    <w:rsid w:val="00B44FB9"/>
    <w:rsid w:val="00B455DB"/>
    <w:rsid w:val="00B45618"/>
    <w:rsid w:val="00B4634B"/>
    <w:rsid w:val="00B46938"/>
    <w:rsid w:val="00B47726"/>
    <w:rsid w:val="00B47A78"/>
    <w:rsid w:val="00B47B7D"/>
    <w:rsid w:val="00B47D84"/>
    <w:rsid w:val="00B503AA"/>
    <w:rsid w:val="00B503F3"/>
    <w:rsid w:val="00B5183E"/>
    <w:rsid w:val="00B51B03"/>
    <w:rsid w:val="00B51B28"/>
    <w:rsid w:val="00B51DC9"/>
    <w:rsid w:val="00B528F0"/>
    <w:rsid w:val="00B529AE"/>
    <w:rsid w:val="00B5338D"/>
    <w:rsid w:val="00B533F5"/>
    <w:rsid w:val="00B53A87"/>
    <w:rsid w:val="00B547D7"/>
    <w:rsid w:val="00B54BF0"/>
    <w:rsid w:val="00B54EA7"/>
    <w:rsid w:val="00B55860"/>
    <w:rsid w:val="00B55B26"/>
    <w:rsid w:val="00B55C1A"/>
    <w:rsid w:val="00B55DD5"/>
    <w:rsid w:val="00B56902"/>
    <w:rsid w:val="00B57940"/>
    <w:rsid w:val="00B57B29"/>
    <w:rsid w:val="00B6018D"/>
    <w:rsid w:val="00B606CC"/>
    <w:rsid w:val="00B606F3"/>
    <w:rsid w:val="00B6164F"/>
    <w:rsid w:val="00B62A9E"/>
    <w:rsid w:val="00B6400E"/>
    <w:rsid w:val="00B64A3A"/>
    <w:rsid w:val="00B64D0B"/>
    <w:rsid w:val="00B66CA4"/>
    <w:rsid w:val="00B66E1F"/>
    <w:rsid w:val="00B67655"/>
    <w:rsid w:val="00B67D9F"/>
    <w:rsid w:val="00B700F7"/>
    <w:rsid w:val="00B70472"/>
    <w:rsid w:val="00B70704"/>
    <w:rsid w:val="00B708F8"/>
    <w:rsid w:val="00B714D7"/>
    <w:rsid w:val="00B71D82"/>
    <w:rsid w:val="00B71F0A"/>
    <w:rsid w:val="00B72761"/>
    <w:rsid w:val="00B72E96"/>
    <w:rsid w:val="00B733CF"/>
    <w:rsid w:val="00B734DA"/>
    <w:rsid w:val="00B7355E"/>
    <w:rsid w:val="00B735EA"/>
    <w:rsid w:val="00B73637"/>
    <w:rsid w:val="00B7380F"/>
    <w:rsid w:val="00B7423B"/>
    <w:rsid w:val="00B744EF"/>
    <w:rsid w:val="00B74534"/>
    <w:rsid w:val="00B75703"/>
    <w:rsid w:val="00B759B6"/>
    <w:rsid w:val="00B76270"/>
    <w:rsid w:val="00B7729A"/>
    <w:rsid w:val="00B77ADE"/>
    <w:rsid w:val="00B80436"/>
    <w:rsid w:val="00B804F6"/>
    <w:rsid w:val="00B80C38"/>
    <w:rsid w:val="00B81AB7"/>
    <w:rsid w:val="00B81C87"/>
    <w:rsid w:val="00B82596"/>
    <w:rsid w:val="00B8269A"/>
    <w:rsid w:val="00B82D67"/>
    <w:rsid w:val="00B8317C"/>
    <w:rsid w:val="00B83A1B"/>
    <w:rsid w:val="00B8598A"/>
    <w:rsid w:val="00B86699"/>
    <w:rsid w:val="00B8714D"/>
    <w:rsid w:val="00B87801"/>
    <w:rsid w:val="00B87AFF"/>
    <w:rsid w:val="00B90A87"/>
    <w:rsid w:val="00B91298"/>
    <w:rsid w:val="00B9134C"/>
    <w:rsid w:val="00B91B0E"/>
    <w:rsid w:val="00B92594"/>
    <w:rsid w:val="00B93568"/>
    <w:rsid w:val="00B9392A"/>
    <w:rsid w:val="00B94461"/>
    <w:rsid w:val="00B94752"/>
    <w:rsid w:val="00B95028"/>
    <w:rsid w:val="00B953BC"/>
    <w:rsid w:val="00B957EB"/>
    <w:rsid w:val="00B9630F"/>
    <w:rsid w:val="00B963A4"/>
    <w:rsid w:val="00B96FD7"/>
    <w:rsid w:val="00B978B8"/>
    <w:rsid w:val="00B97E7C"/>
    <w:rsid w:val="00BA01ED"/>
    <w:rsid w:val="00BA1BF3"/>
    <w:rsid w:val="00BA1FC4"/>
    <w:rsid w:val="00BA2B93"/>
    <w:rsid w:val="00BA2BDD"/>
    <w:rsid w:val="00BA345C"/>
    <w:rsid w:val="00BA391A"/>
    <w:rsid w:val="00BA39E7"/>
    <w:rsid w:val="00BA7549"/>
    <w:rsid w:val="00BA78BF"/>
    <w:rsid w:val="00BB057B"/>
    <w:rsid w:val="00BB05A1"/>
    <w:rsid w:val="00BB09E7"/>
    <w:rsid w:val="00BB18EA"/>
    <w:rsid w:val="00BB1D71"/>
    <w:rsid w:val="00BB2526"/>
    <w:rsid w:val="00BB261B"/>
    <w:rsid w:val="00BB2AD8"/>
    <w:rsid w:val="00BB3055"/>
    <w:rsid w:val="00BB31CD"/>
    <w:rsid w:val="00BB384F"/>
    <w:rsid w:val="00BB4162"/>
    <w:rsid w:val="00BB42C9"/>
    <w:rsid w:val="00BB447E"/>
    <w:rsid w:val="00BB632B"/>
    <w:rsid w:val="00BB68FC"/>
    <w:rsid w:val="00BB6FAD"/>
    <w:rsid w:val="00BB7348"/>
    <w:rsid w:val="00BB7699"/>
    <w:rsid w:val="00BC022C"/>
    <w:rsid w:val="00BC06D9"/>
    <w:rsid w:val="00BC0874"/>
    <w:rsid w:val="00BC08F1"/>
    <w:rsid w:val="00BC0CE1"/>
    <w:rsid w:val="00BC108F"/>
    <w:rsid w:val="00BC1308"/>
    <w:rsid w:val="00BC15E5"/>
    <w:rsid w:val="00BC1738"/>
    <w:rsid w:val="00BC1D47"/>
    <w:rsid w:val="00BC231D"/>
    <w:rsid w:val="00BC26F1"/>
    <w:rsid w:val="00BC2B21"/>
    <w:rsid w:val="00BC2BA6"/>
    <w:rsid w:val="00BC3718"/>
    <w:rsid w:val="00BC38A3"/>
    <w:rsid w:val="00BC39A9"/>
    <w:rsid w:val="00BC39D4"/>
    <w:rsid w:val="00BC4459"/>
    <w:rsid w:val="00BC5940"/>
    <w:rsid w:val="00BC60EB"/>
    <w:rsid w:val="00BC6323"/>
    <w:rsid w:val="00BC6623"/>
    <w:rsid w:val="00BC72AE"/>
    <w:rsid w:val="00BC7D68"/>
    <w:rsid w:val="00BD0018"/>
    <w:rsid w:val="00BD01AB"/>
    <w:rsid w:val="00BD01C6"/>
    <w:rsid w:val="00BD05AD"/>
    <w:rsid w:val="00BD066C"/>
    <w:rsid w:val="00BD0718"/>
    <w:rsid w:val="00BD08DD"/>
    <w:rsid w:val="00BD1EF5"/>
    <w:rsid w:val="00BD2063"/>
    <w:rsid w:val="00BD3681"/>
    <w:rsid w:val="00BD3AAC"/>
    <w:rsid w:val="00BD3DD3"/>
    <w:rsid w:val="00BD42EE"/>
    <w:rsid w:val="00BD4606"/>
    <w:rsid w:val="00BD5246"/>
    <w:rsid w:val="00BD58F7"/>
    <w:rsid w:val="00BD5E09"/>
    <w:rsid w:val="00BD619D"/>
    <w:rsid w:val="00BD6A1F"/>
    <w:rsid w:val="00BD6ACF"/>
    <w:rsid w:val="00BE02F6"/>
    <w:rsid w:val="00BE0437"/>
    <w:rsid w:val="00BE06B9"/>
    <w:rsid w:val="00BE09DF"/>
    <w:rsid w:val="00BE0BA3"/>
    <w:rsid w:val="00BE165E"/>
    <w:rsid w:val="00BE2315"/>
    <w:rsid w:val="00BE24A6"/>
    <w:rsid w:val="00BE24D8"/>
    <w:rsid w:val="00BE2685"/>
    <w:rsid w:val="00BE34F5"/>
    <w:rsid w:val="00BE42ED"/>
    <w:rsid w:val="00BE4A05"/>
    <w:rsid w:val="00BE4B7D"/>
    <w:rsid w:val="00BE5D23"/>
    <w:rsid w:val="00BE5F24"/>
    <w:rsid w:val="00BE795C"/>
    <w:rsid w:val="00BE7F8F"/>
    <w:rsid w:val="00BE7FF8"/>
    <w:rsid w:val="00BF03B0"/>
    <w:rsid w:val="00BF06BD"/>
    <w:rsid w:val="00BF09A5"/>
    <w:rsid w:val="00BF0AE7"/>
    <w:rsid w:val="00BF1035"/>
    <w:rsid w:val="00BF10A8"/>
    <w:rsid w:val="00BF11B1"/>
    <w:rsid w:val="00BF1264"/>
    <w:rsid w:val="00BF14F2"/>
    <w:rsid w:val="00BF2114"/>
    <w:rsid w:val="00BF2265"/>
    <w:rsid w:val="00BF2A21"/>
    <w:rsid w:val="00BF2B2D"/>
    <w:rsid w:val="00BF2DB5"/>
    <w:rsid w:val="00BF30BB"/>
    <w:rsid w:val="00BF3167"/>
    <w:rsid w:val="00C00D3B"/>
    <w:rsid w:val="00C00E81"/>
    <w:rsid w:val="00C01907"/>
    <w:rsid w:val="00C01AEC"/>
    <w:rsid w:val="00C01B46"/>
    <w:rsid w:val="00C01CBE"/>
    <w:rsid w:val="00C01F4E"/>
    <w:rsid w:val="00C02518"/>
    <w:rsid w:val="00C0357A"/>
    <w:rsid w:val="00C03618"/>
    <w:rsid w:val="00C036ED"/>
    <w:rsid w:val="00C03748"/>
    <w:rsid w:val="00C0399E"/>
    <w:rsid w:val="00C03A81"/>
    <w:rsid w:val="00C03B65"/>
    <w:rsid w:val="00C03FD4"/>
    <w:rsid w:val="00C04068"/>
    <w:rsid w:val="00C0495C"/>
    <w:rsid w:val="00C064B7"/>
    <w:rsid w:val="00C06EF1"/>
    <w:rsid w:val="00C1020F"/>
    <w:rsid w:val="00C10405"/>
    <w:rsid w:val="00C10750"/>
    <w:rsid w:val="00C10A87"/>
    <w:rsid w:val="00C10C2E"/>
    <w:rsid w:val="00C10F55"/>
    <w:rsid w:val="00C11091"/>
    <w:rsid w:val="00C112B2"/>
    <w:rsid w:val="00C11391"/>
    <w:rsid w:val="00C118FE"/>
    <w:rsid w:val="00C11A15"/>
    <w:rsid w:val="00C11C2D"/>
    <w:rsid w:val="00C11FCA"/>
    <w:rsid w:val="00C120EE"/>
    <w:rsid w:val="00C12151"/>
    <w:rsid w:val="00C12633"/>
    <w:rsid w:val="00C1290F"/>
    <w:rsid w:val="00C135D2"/>
    <w:rsid w:val="00C13A47"/>
    <w:rsid w:val="00C1548D"/>
    <w:rsid w:val="00C1554C"/>
    <w:rsid w:val="00C1563D"/>
    <w:rsid w:val="00C15F46"/>
    <w:rsid w:val="00C16FD9"/>
    <w:rsid w:val="00C17180"/>
    <w:rsid w:val="00C174D3"/>
    <w:rsid w:val="00C1755D"/>
    <w:rsid w:val="00C2011D"/>
    <w:rsid w:val="00C20733"/>
    <w:rsid w:val="00C20861"/>
    <w:rsid w:val="00C21851"/>
    <w:rsid w:val="00C221E3"/>
    <w:rsid w:val="00C225F9"/>
    <w:rsid w:val="00C227FB"/>
    <w:rsid w:val="00C22CAA"/>
    <w:rsid w:val="00C231F9"/>
    <w:rsid w:val="00C248AE"/>
    <w:rsid w:val="00C2492A"/>
    <w:rsid w:val="00C24D14"/>
    <w:rsid w:val="00C254D7"/>
    <w:rsid w:val="00C256E5"/>
    <w:rsid w:val="00C25805"/>
    <w:rsid w:val="00C260C9"/>
    <w:rsid w:val="00C265CC"/>
    <w:rsid w:val="00C26B87"/>
    <w:rsid w:val="00C26B8F"/>
    <w:rsid w:val="00C273B6"/>
    <w:rsid w:val="00C2767D"/>
    <w:rsid w:val="00C2787B"/>
    <w:rsid w:val="00C30322"/>
    <w:rsid w:val="00C305A4"/>
    <w:rsid w:val="00C30899"/>
    <w:rsid w:val="00C3128E"/>
    <w:rsid w:val="00C3159B"/>
    <w:rsid w:val="00C316E5"/>
    <w:rsid w:val="00C31BD9"/>
    <w:rsid w:val="00C32F69"/>
    <w:rsid w:val="00C3351A"/>
    <w:rsid w:val="00C34383"/>
    <w:rsid w:val="00C34928"/>
    <w:rsid w:val="00C35066"/>
    <w:rsid w:val="00C35921"/>
    <w:rsid w:val="00C36073"/>
    <w:rsid w:val="00C361CF"/>
    <w:rsid w:val="00C363A1"/>
    <w:rsid w:val="00C36A88"/>
    <w:rsid w:val="00C36F5D"/>
    <w:rsid w:val="00C41DD8"/>
    <w:rsid w:val="00C4209F"/>
    <w:rsid w:val="00C422D8"/>
    <w:rsid w:val="00C42B25"/>
    <w:rsid w:val="00C42C35"/>
    <w:rsid w:val="00C4363E"/>
    <w:rsid w:val="00C43903"/>
    <w:rsid w:val="00C43978"/>
    <w:rsid w:val="00C43999"/>
    <w:rsid w:val="00C43E16"/>
    <w:rsid w:val="00C43E8B"/>
    <w:rsid w:val="00C456F2"/>
    <w:rsid w:val="00C46E55"/>
    <w:rsid w:val="00C46EC9"/>
    <w:rsid w:val="00C46EFF"/>
    <w:rsid w:val="00C47286"/>
    <w:rsid w:val="00C47884"/>
    <w:rsid w:val="00C5197E"/>
    <w:rsid w:val="00C51A18"/>
    <w:rsid w:val="00C51C59"/>
    <w:rsid w:val="00C51FFA"/>
    <w:rsid w:val="00C52F21"/>
    <w:rsid w:val="00C53FEE"/>
    <w:rsid w:val="00C54883"/>
    <w:rsid w:val="00C54D95"/>
    <w:rsid w:val="00C55B41"/>
    <w:rsid w:val="00C55E6F"/>
    <w:rsid w:val="00C55E82"/>
    <w:rsid w:val="00C5663A"/>
    <w:rsid w:val="00C56B88"/>
    <w:rsid w:val="00C57692"/>
    <w:rsid w:val="00C57E91"/>
    <w:rsid w:val="00C57F58"/>
    <w:rsid w:val="00C60B8B"/>
    <w:rsid w:val="00C6142F"/>
    <w:rsid w:val="00C6197A"/>
    <w:rsid w:val="00C635E2"/>
    <w:rsid w:val="00C64A32"/>
    <w:rsid w:val="00C64A64"/>
    <w:rsid w:val="00C64E1E"/>
    <w:rsid w:val="00C64EBA"/>
    <w:rsid w:val="00C65531"/>
    <w:rsid w:val="00C65E18"/>
    <w:rsid w:val="00C662F0"/>
    <w:rsid w:val="00C6699F"/>
    <w:rsid w:val="00C67446"/>
    <w:rsid w:val="00C6787A"/>
    <w:rsid w:val="00C705E0"/>
    <w:rsid w:val="00C706B3"/>
    <w:rsid w:val="00C706DF"/>
    <w:rsid w:val="00C70853"/>
    <w:rsid w:val="00C70DCE"/>
    <w:rsid w:val="00C71810"/>
    <w:rsid w:val="00C71A40"/>
    <w:rsid w:val="00C71AFD"/>
    <w:rsid w:val="00C71E6B"/>
    <w:rsid w:val="00C72A15"/>
    <w:rsid w:val="00C73A5B"/>
    <w:rsid w:val="00C73AF1"/>
    <w:rsid w:val="00C7448E"/>
    <w:rsid w:val="00C74918"/>
    <w:rsid w:val="00C74CC8"/>
    <w:rsid w:val="00C74F43"/>
    <w:rsid w:val="00C751E6"/>
    <w:rsid w:val="00C75394"/>
    <w:rsid w:val="00C76867"/>
    <w:rsid w:val="00C76C23"/>
    <w:rsid w:val="00C76E2F"/>
    <w:rsid w:val="00C8062B"/>
    <w:rsid w:val="00C80ECA"/>
    <w:rsid w:val="00C81246"/>
    <w:rsid w:val="00C81485"/>
    <w:rsid w:val="00C81AAB"/>
    <w:rsid w:val="00C81F17"/>
    <w:rsid w:val="00C8321B"/>
    <w:rsid w:val="00C832F8"/>
    <w:rsid w:val="00C85551"/>
    <w:rsid w:val="00C85C89"/>
    <w:rsid w:val="00C85F34"/>
    <w:rsid w:val="00C87442"/>
    <w:rsid w:val="00C87ADE"/>
    <w:rsid w:val="00C901F8"/>
    <w:rsid w:val="00C903DE"/>
    <w:rsid w:val="00C90506"/>
    <w:rsid w:val="00C90536"/>
    <w:rsid w:val="00C9057F"/>
    <w:rsid w:val="00C908DB"/>
    <w:rsid w:val="00C90D6B"/>
    <w:rsid w:val="00C910DA"/>
    <w:rsid w:val="00C91B57"/>
    <w:rsid w:val="00C92B6B"/>
    <w:rsid w:val="00C9363D"/>
    <w:rsid w:val="00C937A2"/>
    <w:rsid w:val="00C93C90"/>
    <w:rsid w:val="00C94BB0"/>
    <w:rsid w:val="00C954A0"/>
    <w:rsid w:val="00C95951"/>
    <w:rsid w:val="00C95C1D"/>
    <w:rsid w:val="00C966D7"/>
    <w:rsid w:val="00C96FC8"/>
    <w:rsid w:val="00C978ED"/>
    <w:rsid w:val="00C97BB2"/>
    <w:rsid w:val="00CA0566"/>
    <w:rsid w:val="00CA057E"/>
    <w:rsid w:val="00CA05C8"/>
    <w:rsid w:val="00CA0D72"/>
    <w:rsid w:val="00CA11DD"/>
    <w:rsid w:val="00CA12C1"/>
    <w:rsid w:val="00CA1555"/>
    <w:rsid w:val="00CA17C9"/>
    <w:rsid w:val="00CA20C4"/>
    <w:rsid w:val="00CA2ABB"/>
    <w:rsid w:val="00CA2F45"/>
    <w:rsid w:val="00CA3A2F"/>
    <w:rsid w:val="00CA3A56"/>
    <w:rsid w:val="00CA4237"/>
    <w:rsid w:val="00CA4373"/>
    <w:rsid w:val="00CA441E"/>
    <w:rsid w:val="00CA4EE0"/>
    <w:rsid w:val="00CA50E4"/>
    <w:rsid w:val="00CA516A"/>
    <w:rsid w:val="00CA5E4D"/>
    <w:rsid w:val="00CA6932"/>
    <w:rsid w:val="00CA6D2E"/>
    <w:rsid w:val="00CA73F1"/>
    <w:rsid w:val="00CA7A1A"/>
    <w:rsid w:val="00CB01D6"/>
    <w:rsid w:val="00CB07F3"/>
    <w:rsid w:val="00CB09B1"/>
    <w:rsid w:val="00CB0BFB"/>
    <w:rsid w:val="00CB1F65"/>
    <w:rsid w:val="00CB2C14"/>
    <w:rsid w:val="00CB2ED4"/>
    <w:rsid w:val="00CB308E"/>
    <w:rsid w:val="00CB375F"/>
    <w:rsid w:val="00CB3C3C"/>
    <w:rsid w:val="00CB48C1"/>
    <w:rsid w:val="00CB5125"/>
    <w:rsid w:val="00CB55DC"/>
    <w:rsid w:val="00CB5BA6"/>
    <w:rsid w:val="00CB661B"/>
    <w:rsid w:val="00CB6FAC"/>
    <w:rsid w:val="00CB7866"/>
    <w:rsid w:val="00CC059F"/>
    <w:rsid w:val="00CC0FA5"/>
    <w:rsid w:val="00CC0FDC"/>
    <w:rsid w:val="00CC1AE0"/>
    <w:rsid w:val="00CC20D2"/>
    <w:rsid w:val="00CC26DA"/>
    <w:rsid w:val="00CC312F"/>
    <w:rsid w:val="00CC31D5"/>
    <w:rsid w:val="00CC3CBD"/>
    <w:rsid w:val="00CC41FA"/>
    <w:rsid w:val="00CC43E3"/>
    <w:rsid w:val="00CC45A4"/>
    <w:rsid w:val="00CC4BB6"/>
    <w:rsid w:val="00CC52F6"/>
    <w:rsid w:val="00CC564F"/>
    <w:rsid w:val="00CC5871"/>
    <w:rsid w:val="00CC5AF0"/>
    <w:rsid w:val="00CC5DE4"/>
    <w:rsid w:val="00CC607F"/>
    <w:rsid w:val="00CC636B"/>
    <w:rsid w:val="00CC64C8"/>
    <w:rsid w:val="00CC658B"/>
    <w:rsid w:val="00CC67A1"/>
    <w:rsid w:val="00CC67C0"/>
    <w:rsid w:val="00CC6A81"/>
    <w:rsid w:val="00CC6E99"/>
    <w:rsid w:val="00CC7360"/>
    <w:rsid w:val="00CC787B"/>
    <w:rsid w:val="00CC79ED"/>
    <w:rsid w:val="00CC7A43"/>
    <w:rsid w:val="00CD0A11"/>
    <w:rsid w:val="00CD156E"/>
    <w:rsid w:val="00CD15AD"/>
    <w:rsid w:val="00CD209B"/>
    <w:rsid w:val="00CD2E92"/>
    <w:rsid w:val="00CD2FBF"/>
    <w:rsid w:val="00CD3AB3"/>
    <w:rsid w:val="00CD3D82"/>
    <w:rsid w:val="00CD40FF"/>
    <w:rsid w:val="00CD41FB"/>
    <w:rsid w:val="00CD4C41"/>
    <w:rsid w:val="00CD4E23"/>
    <w:rsid w:val="00CD5301"/>
    <w:rsid w:val="00CD6040"/>
    <w:rsid w:val="00CD60DF"/>
    <w:rsid w:val="00CD626E"/>
    <w:rsid w:val="00CD63F9"/>
    <w:rsid w:val="00CD6466"/>
    <w:rsid w:val="00CD6FE1"/>
    <w:rsid w:val="00CD7330"/>
    <w:rsid w:val="00CD740D"/>
    <w:rsid w:val="00CD7839"/>
    <w:rsid w:val="00CD79AD"/>
    <w:rsid w:val="00CE0543"/>
    <w:rsid w:val="00CE0BFB"/>
    <w:rsid w:val="00CE0F19"/>
    <w:rsid w:val="00CE17B8"/>
    <w:rsid w:val="00CE1986"/>
    <w:rsid w:val="00CE1B5A"/>
    <w:rsid w:val="00CE1D45"/>
    <w:rsid w:val="00CE2332"/>
    <w:rsid w:val="00CE265E"/>
    <w:rsid w:val="00CE2ADD"/>
    <w:rsid w:val="00CE344D"/>
    <w:rsid w:val="00CE3A2B"/>
    <w:rsid w:val="00CE478E"/>
    <w:rsid w:val="00CE4DCB"/>
    <w:rsid w:val="00CE4F09"/>
    <w:rsid w:val="00CE5CFC"/>
    <w:rsid w:val="00CE667A"/>
    <w:rsid w:val="00CE6914"/>
    <w:rsid w:val="00CE6D03"/>
    <w:rsid w:val="00CE6DBA"/>
    <w:rsid w:val="00CE7A17"/>
    <w:rsid w:val="00CE7F71"/>
    <w:rsid w:val="00CE7FC0"/>
    <w:rsid w:val="00CF04C1"/>
    <w:rsid w:val="00CF0838"/>
    <w:rsid w:val="00CF0CDB"/>
    <w:rsid w:val="00CF1342"/>
    <w:rsid w:val="00CF1734"/>
    <w:rsid w:val="00CF21CB"/>
    <w:rsid w:val="00CF2F7E"/>
    <w:rsid w:val="00CF2F85"/>
    <w:rsid w:val="00CF39F5"/>
    <w:rsid w:val="00CF3BDD"/>
    <w:rsid w:val="00CF481F"/>
    <w:rsid w:val="00CF507E"/>
    <w:rsid w:val="00CF5248"/>
    <w:rsid w:val="00CF563B"/>
    <w:rsid w:val="00CF6012"/>
    <w:rsid w:val="00CF62C6"/>
    <w:rsid w:val="00CF745E"/>
    <w:rsid w:val="00D0006D"/>
    <w:rsid w:val="00D00A39"/>
    <w:rsid w:val="00D014B4"/>
    <w:rsid w:val="00D01A1A"/>
    <w:rsid w:val="00D032A3"/>
    <w:rsid w:val="00D03336"/>
    <w:rsid w:val="00D03A10"/>
    <w:rsid w:val="00D03C09"/>
    <w:rsid w:val="00D03C8B"/>
    <w:rsid w:val="00D04366"/>
    <w:rsid w:val="00D046A5"/>
    <w:rsid w:val="00D05A60"/>
    <w:rsid w:val="00D05B7B"/>
    <w:rsid w:val="00D06A58"/>
    <w:rsid w:val="00D06D7F"/>
    <w:rsid w:val="00D06F5B"/>
    <w:rsid w:val="00D100FC"/>
    <w:rsid w:val="00D10A1C"/>
    <w:rsid w:val="00D11EF2"/>
    <w:rsid w:val="00D12E24"/>
    <w:rsid w:val="00D12E59"/>
    <w:rsid w:val="00D136B1"/>
    <w:rsid w:val="00D14135"/>
    <w:rsid w:val="00D15507"/>
    <w:rsid w:val="00D15946"/>
    <w:rsid w:val="00D15A17"/>
    <w:rsid w:val="00D15E69"/>
    <w:rsid w:val="00D168EB"/>
    <w:rsid w:val="00D17A7F"/>
    <w:rsid w:val="00D17AFA"/>
    <w:rsid w:val="00D20112"/>
    <w:rsid w:val="00D2013D"/>
    <w:rsid w:val="00D206B3"/>
    <w:rsid w:val="00D20912"/>
    <w:rsid w:val="00D20C57"/>
    <w:rsid w:val="00D2176C"/>
    <w:rsid w:val="00D225B7"/>
    <w:rsid w:val="00D22A1E"/>
    <w:rsid w:val="00D23765"/>
    <w:rsid w:val="00D2388B"/>
    <w:rsid w:val="00D24797"/>
    <w:rsid w:val="00D24B6A"/>
    <w:rsid w:val="00D257B2"/>
    <w:rsid w:val="00D2618B"/>
    <w:rsid w:val="00D2645D"/>
    <w:rsid w:val="00D26D1E"/>
    <w:rsid w:val="00D27094"/>
    <w:rsid w:val="00D30370"/>
    <w:rsid w:val="00D3059F"/>
    <w:rsid w:val="00D309AC"/>
    <w:rsid w:val="00D309F3"/>
    <w:rsid w:val="00D30A10"/>
    <w:rsid w:val="00D3113B"/>
    <w:rsid w:val="00D311C7"/>
    <w:rsid w:val="00D32242"/>
    <w:rsid w:val="00D32D91"/>
    <w:rsid w:val="00D32E21"/>
    <w:rsid w:val="00D3335A"/>
    <w:rsid w:val="00D33617"/>
    <w:rsid w:val="00D338A1"/>
    <w:rsid w:val="00D338C3"/>
    <w:rsid w:val="00D34EA5"/>
    <w:rsid w:val="00D353BA"/>
    <w:rsid w:val="00D35556"/>
    <w:rsid w:val="00D3602B"/>
    <w:rsid w:val="00D36C4D"/>
    <w:rsid w:val="00D371AA"/>
    <w:rsid w:val="00D3754B"/>
    <w:rsid w:val="00D40DB7"/>
    <w:rsid w:val="00D413E0"/>
    <w:rsid w:val="00D41753"/>
    <w:rsid w:val="00D419EA"/>
    <w:rsid w:val="00D41E16"/>
    <w:rsid w:val="00D41ECE"/>
    <w:rsid w:val="00D42382"/>
    <w:rsid w:val="00D4276F"/>
    <w:rsid w:val="00D429C8"/>
    <w:rsid w:val="00D42E9D"/>
    <w:rsid w:val="00D431F3"/>
    <w:rsid w:val="00D4377E"/>
    <w:rsid w:val="00D4385E"/>
    <w:rsid w:val="00D439FC"/>
    <w:rsid w:val="00D43D4E"/>
    <w:rsid w:val="00D440AB"/>
    <w:rsid w:val="00D46A86"/>
    <w:rsid w:val="00D46BC5"/>
    <w:rsid w:val="00D4729C"/>
    <w:rsid w:val="00D479FF"/>
    <w:rsid w:val="00D5024D"/>
    <w:rsid w:val="00D504D3"/>
    <w:rsid w:val="00D5117A"/>
    <w:rsid w:val="00D51407"/>
    <w:rsid w:val="00D51C81"/>
    <w:rsid w:val="00D5310F"/>
    <w:rsid w:val="00D534A8"/>
    <w:rsid w:val="00D53CAD"/>
    <w:rsid w:val="00D5404B"/>
    <w:rsid w:val="00D54484"/>
    <w:rsid w:val="00D550C6"/>
    <w:rsid w:val="00D55545"/>
    <w:rsid w:val="00D55F8A"/>
    <w:rsid w:val="00D56593"/>
    <w:rsid w:val="00D57307"/>
    <w:rsid w:val="00D57B22"/>
    <w:rsid w:val="00D57B26"/>
    <w:rsid w:val="00D600B1"/>
    <w:rsid w:val="00D60528"/>
    <w:rsid w:val="00D610D5"/>
    <w:rsid w:val="00D61273"/>
    <w:rsid w:val="00D612E2"/>
    <w:rsid w:val="00D61AC7"/>
    <w:rsid w:val="00D63B11"/>
    <w:rsid w:val="00D640AE"/>
    <w:rsid w:val="00D64113"/>
    <w:rsid w:val="00D64462"/>
    <w:rsid w:val="00D65328"/>
    <w:rsid w:val="00D670DE"/>
    <w:rsid w:val="00D67750"/>
    <w:rsid w:val="00D67FB4"/>
    <w:rsid w:val="00D705AB"/>
    <w:rsid w:val="00D710EF"/>
    <w:rsid w:val="00D71C44"/>
    <w:rsid w:val="00D71CD5"/>
    <w:rsid w:val="00D71E7A"/>
    <w:rsid w:val="00D721BD"/>
    <w:rsid w:val="00D722DB"/>
    <w:rsid w:val="00D725FD"/>
    <w:rsid w:val="00D726F7"/>
    <w:rsid w:val="00D7274B"/>
    <w:rsid w:val="00D729FC"/>
    <w:rsid w:val="00D73D87"/>
    <w:rsid w:val="00D747DF"/>
    <w:rsid w:val="00D74A2C"/>
    <w:rsid w:val="00D75419"/>
    <w:rsid w:val="00D7558E"/>
    <w:rsid w:val="00D7572A"/>
    <w:rsid w:val="00D7587A"/>
    <w:rsid w:val="00D75BB3"/>
    <w:rsid w:val="00D76770"/>
    <w:rsid w:val="00D7725E"/>
    <w:rsid w:val="00D773D5"/>
    <w:rsid w:val="00D77B0C"/>
    <w:rsid w:val="00D806CA"/>
    <w:rsid w:val="00D80C6B"/>
    <w:rsid w:val="00D80DFD"/>
    <w:rsid w:val="00D8232B"/>
    <w:rsid w:val="00D82879"/>
    <w:rsid w:val="00D82E96"/>
    <w:rsid w:val="00D82E9E"/>
    <w:rsid w:val="00D83237"/>
    <w:rsid w:val="00D83DA5"/>
    <w:rsid w:val="00D844FC"/>
    <w:rsid w:val="00D848A9"/>
    <w:rsid w:val="00D8500E"/>
    <w:rsid w:val="00D85018"/>
    <w:rsid w:val="00D8509C"/>
    <w:rsid w:val="00D8510A"/>
    <w:rsid w:val="00D85F27"/>
    <w:rsid w:val="00D85F8D"/>
    <w:rsid w:val="00D85F98"/>
    <w:rsid w:val="00D86033"/>
    <w:rsid w:val="00D86366"/>
    <w:rsid w:val="00D86468"/>
    <w:rsid w:val="00D866AD"/>
    <w:rsid w:val="00D86A08"/>
    <w:rsid w:val="00D8727E"/>
    <w:rsid w:val="00D875FF"/>
    <w:rsid w:val="00D8780B"/>
    <w:rsid w:val="00D879C0"/>
    <w:rsid w:val="00D90737"/>
    <w:rsid w:val="00D90A24"/>
    <w:rsid w:val="00D90AB1"/>
    <w:rsid w:val="00D9137B"/>
    <w:rsid w:val="00D91A97"/>
    <w:rsid w:val="00D91AD8"/>
    <w:rsid w:val="00D91B15"/>
    <w:rsid w:val="00D91B20"/>
    <w:rsid w:val="00D91F71"/>
    <w:rsid w:val="00D92449"/>
    <w:rsid w:val="00D924D8"/>
    <w:rsid w:val="00D93C5E"/>
    <w:rsid w:val="00D93CD1"/>
    <w:rsid w:val="00D9415E"/>
    <w:rsid w:val="00D94793"/>
    <w:rsid w:val="00D95110"/>
    <w:rsid w:val="00D955CD"/>
    <w:rsid w:val="00D95949"/>
    <w:rsid w:val="00D95A0C"/>
    <w:rsid w:val="00D95B2A"/>
    <w:rsid w:val="00D965DC"/>
    <w:rsid w:val="00D96D3B"/>
    <w:rsid w:val="00DA0496"/>
    <w:rsid w:val="00DA065C"/>
    <w:rsid w:val="00DA072E"/>
    <w:rsid w:val="00DA0BED"/>
    <w:rsid w:val="00DA0EC3"/>
    <w:rsid w:val="00DA1568"/>
    <w:rsid w:val="00DA258E"/>
    <w:rsid w:val="00DA2CEC"/>
    <w:rsid w:val="00DA2DE6"/>
    <w:rsid w:val="00DA3483"/>
    <w:rsid w:val="00DA3B60"/>
    <w:rsid w:val="00DA40E5"/>
    <w:rsid w:val="00DA43B2"/>
    <w:rsid w:val="00DA4471"/>
    <w:rsid w:val="00DA46BB"/>
    <w:rsid w:val="00DA47E3"/>
    <w:rsid w:val="00DA4BCF"/>
    <w:rsid w:val="00DA5B38"/>
    <w:rsid w:val="00DA668D"/>
    <w:rsid w:val="00DA67DC"/>
    <w:rsid w:val="00DA71E3"/>
    <w:rsid w:val="00DA7673"/>
    <w:rsid w:val="00DA7853"/>
    <w:rsid w:val="00DA7A0B"/>
    <w:rsid w:val="00DA7C2D"/>
    <w:rsid w:val="00DB00E0"/>
    <w:rsid w:val="00DB010D"/>
    <w:rsid w:val="00DB157A"/>
    <w:rsid w:val="00DB1E23"/>
    <w:rsid w:val="00DB30C8"/>
    <w:rsid w:val="00DB3B5D"/>
    <w:rsid w:val="00DB3EE0"/>
    <w:rsid w:val="00DB4CB9"/>
    <w:rsid w:val="00DB506B"/>
    <w:rsid w:val="00DB534C"/>
    <w:rsid w:val="00DB6751"/>
    <w:rsid w:val="00DB70FE"/>
    <w:rsid w:val="00DB7167"/>
    <w:rsid w:val="00DB7F51"/>
    <w:rsid w:val="00DC03B4"/>
    <w:rsid w:val="00DC0E70"/>
    <w:rsid w:val="00DC1415"/>
    <w:rsid w:val="00DC14EB"/>
    <w:rsid w:val="00DC1716"/>
    <w:rsid w:val="00DC1DEC"/>
    <w:rsid w:val="00DC1E4C"/>
    <w:rsid w:val="00DC1EB4"/>
    <w:rsid w:val="00DC2EDA"/>
    <w:rsid w:val="00DC329D"/>
    <w:rsid w:val="00DC32C3"/>
    <w:rsid w:val="00DC4D3A"/>
    <w:rsid w:val="00DC4D54"/>
    <w:rsid w:val="00DC62E9"/>
    <w:rsid w:val="00DC67C1"/>
    <w:rsid w:val="00DC795B"/>
    <w:rsid w:val="00DC7B3B"/>
    <w:rsid w:val="00DC7CD1"/>
    <w:rsid w:val="00DC7D03"/>
    <w:rsid w:val="00DC7F93"/>
    <w:rsid w:val="00DD062F"/>
    <w:rsid w:val="00DD122B"/>
    <w:rsid w:val="00DD1757"/>
    <w:rsid w:val="00DD2352"/>
    <w:rsid w:val="00DD3E59"/>
    <w:rsid w:val="00DD3E7B"/>
    <w:rsid w:val="00DD400A"/>
    <w:rsid w:val="00DD4378"/>
    <w:rsid w:val="00DD4D22"/>
    <w:rsid w:val="00DD4F3E"/>
    <w:rsid w:val="00DD5010"/>
    <w:rsid w:val="00DD575C"/>
    <w:rsid w:val="00DD64E9"/>
    <w:rsid w:val="00DD687C"/>
    <w:rsid w:val="00DD76B0"/>
    <w:rsid w:val="00DE06DE"/>
    <w:rsid w:val="00DE0F2F"/>
    <w:rsid w:val="00DE2303"/>
    <w:rsid w:val="00DE2A1B"/>
    <w:rsid w:val="00DE2F13"/>
    <w:rsid w:val="00DE2FAA"/>
    <w:rsid w:val="00DE421C"/>
    <w:rsid w:val="00DE4857"/>
    <w:rsid w:val="00DE4BE0"/>
    <w:rsid w:val="00DE4CEE"/>
    <w:rsid w:val="00DE5281"/>
    <w:rsid w:val="00DE5E7D"/>
    <w:rsid w:val="00DE6478"/>
    <w:rsid w:val="00DE66E5"/>
    <w:rsid w:val="00DE68BC"/>
    <w:rsid w:val="00DE6B72"/>
    <w:rsid w:val="00DE70C6"/>
    <w:rsid w:val="00DE76A2"/>
    <w:rsid w:val="00DE7B01"/>
    <w:rsid w:val="00DE7B3F"/>
    <w:rsid w:val="00DE7DF5"/>
    <w:rsid w:val="00DE7EE0"/>
    <w:rsid w:val="00DF0733"/>
    <w:rsid w:val="00DF0B20"/>
    <w:rsid w:val="00DF0ED5"/>
    <w:rsid w:val="00DF1031"/>
    <w:rsid w:val="00DF152A"/>
    <w:rsid w:val="00DF21B7"/>
    <w:rsid w:val="00DF26AB"/>
    <w:rsid w:val="00DF2754"/>
    <w:rsid w:val="00DF2C28"/>
    <w:rsid w:val="00DF2EEE"/>
    <w:rsid w:val="00DF3532"/>
    <w:rsid w:val="00DF4422"/>
    <w:rsid w:val="00DF4F3E"/>
    <w:rsid w:val="00DF5792"/>
    <w:rsid w:val="00DF63CD"/>
    <w:rsid w:val="00DF65E1"/>
    <w:rsid w:val="00DF669B"/>
    <w:rsid w:val="00DF67BA"/>
    <w:rsid w:val="00DF6C2C"/>
    <w:rsid w:val="00DF7239"/>
    <w:rsid w:val="00DF77E6"/>
    <w:rsid w:val="00DF78C7"/>
    <w:rsid w:val="00E0085C"/>
    <w:rsid w:val="00E00F87"/>
    <w:rsid w:val="00E01229"/>
    <w:rsid w:val="00E03617"/>
    <w:rsid w:val="00E03863"/>
    <w:rsid w:val="00E03F10"/>
    <w:rsid w:val="00E0461E"/>
    <w:rsid w:val="00E04A7F"/>
    <w:rsid w:val="00E04CEF"/>
    <w:rsid w:val="00E05725"/>
    <w:rsid w:val="00E05D3F"/>
    <w:rsid w:val="00E068C7"/>
    <w:rsid w:val="00E06BA9"/>
    <w:rsid w:val="00E0755F"/>
    <w:rsid w:val="00E07752"/>
    <w:rsid w:val="00E07D56"/>
    <w:rsid w:val="00E106F9"/>
    <w:rsid w:val="00E10B83"/>
    <w:rsid w:val="00E112D3"/>
    <w:rsid w:val="00E11502"/>
    <w:rsid w:val="00E11AE9"/>
    <w:rsid w:val="00E120DB"/>
    <w:rsid w:val="00E126D4"/>
    <w:rsid w:val="00E13041"/>
    <w:rsid w:val="00E1363B"/>
    <w:rsid w:val="00E138E5"/>
    <w:rsid w:val="00E13B09"/>
    <w:rsid w:val="00E13D51"/>
    <w:rsid w:val="00E14BFE"/>
    <w:rsid w:val="00E14C49"/>
    <w:rsid w:val="00E15C68"/>
    <w:rsid w:val="00E15CE9"/>
    <w:rsid w:val="00E15DFB"/>
    <w:rsid w:val="00E16851"/>
    <w:rsid w:val="00E1735A"/>
    <w:rsid w:val="00E17642"/>
    <w:rsid w:val="00E1795F"/>
    <w:rsid w:val="00E17F8B"/>
    <w:rsid w:val="00E20F03"/>
    <w:rsid w:val="00E21E16"/>
    <w:rsid w:val="00E21ECF"/>
    <w:rsid w:val="00E22184"/>
    <w:rsid w:val="00E22AA3"/>
    <w:rsid w:val="00E22D9E"/>
    <w:rsid w:val="00E234AA"/>
    <w:rsid w:val="00E23E12"/>
    <w:rsid w:val="00E23FD5"/>
    <w:rsid w:val="00E24291"/>
    <w:rsid w:val="00E24779"/>
    <w:rsid w:val="00E248CB"/>
    <w:rsid w:val="00E24A3E"/>
    <w:rsid w:val="00E24AEB"/>
    <w:rsid w:val="00E25E02"/>
    <w:rsid w:val="00E26693"/>
    <w:rsid w:val="00E26C4E"/>
    <w:rsid w:val="00E276F5"/>
    <w:rsid w:val="00E30348"/>
    <w:rsid w:val="00E30393"/>
    <w:rsid w:val="00E309D6"/>
    <w:rsid w:val="00E30EDB"/>
    <w:rsid w:val="00E325CA"/>
    <w:rsid w:val="00E32CBC"/>
    <w:rsid w:val="00E3319B"/>
    <w:rsid w:val="00E33467"/>
    <w:rsid w:val="00E34032"/>
    <w:rsid w:val="00E34E65"/>
    <w:rsid w:val="00E34F79"/>
    <w:rsid w:val="00E350F1"/>
    <w:rsid w:val="00E3555D"/>
    <w:rsid w:val="00E35A7E"/>
    <w:rsid w:val="00E35D36"/>
    <w:rsid w:val="00E35E0F"/>
    <w:rsid w:val="00E35E39"/>
    <w:rsid w:val="00E3636C"/>
    <w:rsid w:val="00E36798"/>
    <w:rsid w:val="00E36B3A"/>
    <w:rsid w:val="00E36CA5"/>
    <w:rsid w:val="00E3704B"/>
    <w:rsid w:val="00E37325"/>
    <w:rsid w:val="00E37394"/>
    <w:rsid w:val="00E373F5"/>
    <w:rsid w:val="00E4053D"/>
    <w:rsid w:val="00E40583"/>
    <w:rsid w:val="00E41221"/>
    <w:rsid w:val="00E41223"/>
    <w:rsid w:val="00E41A58"/>
    <w:rsid w:val="00E41CA3"/>
    <w:rsid w:val="00E41F3E"/>
    <w:rsid w:val="00E42C8D"/>
    <w:rsid w:val="00E42D86"/>
    <w:rsid w:val="00E42F74"/>
    <w:rsid w:val="00E436FF"/>
    <w:rsid w:val="00E43F3F"/>
    <w:rsid w:val="00E4410B"/>
    <w:rsid w:val="00E44316"/>
    <w:rsid w:val="00E44817"/>
    <w:rsid w:val="00E4528B"/>
    <w:rsid w:val="00E452E7"/>
    <w:rsid w:val="00E475E3"/>
    <w:rsid w:val="00E47968"/>
    <w:rsid w:val="00E47D27"/>
    <w:rsid w:val="00E50106"/>
    <w:rsid w:val="00E50784"/>
    <w:rsid w:val="00E50F51"/>
    <w:rsid w:val="00E5134C"/>
    <w:rsid w:val="00E527E3"/>
    <w:rsid w:val="00E52FA3"/>
    <w:rsid w:val="00E5331D"/>
    <w:rsid w:val="00E537A5"/>
    <w:rsid w:val="00E5382F"/>
    <w:rsid w:val="00E53E89"/>
    <w:rsid w:val="00E53EB9"/>
    <w:rsid w:val="00E54286"/>
    <w:rsid w:val="00E54894"/>
    <w:rsid w:val="00E54AE9"/>
    <w:rsid w:val="00E54BA5"/>
    <w:rsid w:val="00E54C25"/>
    <w:rsid w:val="00E5500E"/>
    <w:rsid w:val="00E56791"/>
    <w:rsid w:val="00E56AAF"/>
    <w:rsid w:val="00E57B0A"/>
    <w:rsid w:val="00E57C17"/>
    <w:rsid w:val="00E60839"/>
    <w:rsid w:val="00E60C26"/>
    <w:rsid w:val="00E61048"/>
    <w:rsid w:val="00E623B5"/>
    <w:rsid w:val="00E62BA0"/>
    <w:rsid w:val="00E62DDB"/>
    <w:rsid w:val="00E63006"/>
    <w:rsid w:val="00E635E8"/>
    <w:rsid w:val="00E636BC"/>
    <w:rsid w:val="00E6487C"/>
    <w:rsid w:val="00E648FE"/>
    <w:rsid w:val="00E64F84"/>
    <w:rsid w:val="00E652D6"/>
    <w:rsid w:val="00E65995"/>
    <w:rsid w:val="00E662BB"/>
    <w:rsid w:val="00E664F0"/>
    <w:rsid w:val="00E667CE"/>
    <w:rsid w:val="00E67701"/>
    <w:rsid w:val="00E67CA1"/>
    <w:rsid w:val="00E705A4"/>
    <w:rsid w:val="00E705AB"/>
    <w:rsid w:val="00E708D2"/>
    <w:rsid w:val="00E71033"/>
    <w:rsid w:val="00E71353"/>
    <w:rsid w:val="00E7172F"/>
    <w:rsid w:val="00E71742"/>
    <w:rsid w:val="00E717A9"/>
    <w:rsid w:val="00E71A1B"/>
    <w:rsid w:val="00E71D9F"/>
    <w:rsid w:val="00E71DF7"/>
    <w:rsid w:val="00E72007"/>
    <w:rsid w:val="00E720E2"/>
    <w:rsid w:val="00E721B5"/>
    <w:rsid w:val="00E7334F"/>
    <w:rsid w:val="00E7382B"/>
    <w:rsid w:val="00E73B09"/>
    <w:rsid w:val="00E73C30"/>
    <w:rsid w:val="00E73C91"/>
    <w:rsid w:val="00E73C9C"/>
    <w:rsid w:val="00E748D1"/>
    <w:rsid w:val="00E74B70"/>
    <w:rsid w:val="00E74F7E"/>
    <w:rsid w:val="00E754BF"/>
    <w:rsid w:val="00E76955"/>
    <w:rsid w:val="00E770A8"/>
    <w:rsid w:val="00E77144"/>
    <w:rsid w:val="00E7757C"/>
    <w:rsid w:val="00E77B96"/>
    <w:rsid w:val="00E77C00"/>
    <w:rsid w:val="00E80703"/>
    <w:rsid w:val="00E8076E"/>
    <w:rsid w:val="00E815C9"/>
    <w:rsid w:val="00E81FEE"/>
    <w:rsid w:val="00E83E64"/>
    <w:rsid w:val="00E83E6A"/>
    <w:rsid w:val="00E84105"/>
    <w:rsid w:val="00E8440E"/>
    <w:rsid w:val="00E84519"/>
    <w:rsid w:val="00E84A62"/>
    <w:rsid w:val="00E85432"/>
    <w:rsid w:val="00E85814"/>
    <w:rsid w:val="00E85EA3"/>
    <w:rsid w:val="00E86BD6"/>
    <w:rsid w:val="00E8798E"/>
    <w:rsid w:val="00E87A84"/>
    <w:rsid w:val="00E90062"/>
    <w:rsid w:val="00E90C98"/>
    <w:rsid w:val="00E92565"/>
    <w:rsid w:val="00E92731"/>
    <w:rsid w:val="00E92800"/>
    <w:rsid w:val="00E92882"/>
    <w:rsid w:val="00E93334"/>
    <w:rsid w:val="00E93B43"/>
    <w:rsid w:val="00E94988"/>
    <w:rsid w:val="00E94A44"/>
    <w:rsid w:val="00E94A69"/>
    <w:rsid w:val="00E95040"/>
    <w:rsid w:val="00E95B0B"/>
    <w:rsid w:val="00E95B24"/>
    <w:rsid w:val="00E95BED"/>
    <w:rsid w:val="00E9637A"/>
    <w:rsid w:val="00E970EA"/>
    <w:rsid w:val="00E9796A"/>
    <w:rsid w:val="00E97B53"/>
    <w:rsid w:val="00E97E39"/>
    <w:rsid w:val="00EA0BEB"/>
    <w:rsid w:val="00EA0F59"/>
    <w:rsid w:val="00EA1738"/>
    <w:rsid w:val="00EA1B5D"/>
    <w:rsid w:val="00EA1CB0"/>
    <w:rsid w:val="00EA2A6A"/>
    <w:rsid w:val="00EA2AC5"/>
    <w:rsid w:val="00EA2C74"/>
    <w:rsid w:val="00EA2D3F"/>
    <w:rsid w:val="00EA2EE4"/>
    <w:rsid w:val="00EA3FCC"/>
    <w:rsid w:val="00EA516C"/>
    <w:rsid w:val="00EA5771"/>
    <w:rsid w:val="00EA59F3"/>
    <w:rsid w:val="00EA5ACD"/>
    <w:rsid w:val="00EA61CE"/>
    <w:rsid w:val="00EA62EF"/>
    <w:rsid w:val="00EA68E1"/>
    <w:rsid w:val="00EA6C8D"/>
    <w:rsid w:val="00EA72A7"/>
    <w:rsid w:val="00EA77AC"/>
    <w:rsid w:val="00EB0249"/>
    <w:rsid w:val="00EB029F"/>
    <w:rsid w:val="00EB03BA"/>
    <w:rsid w:val="00EB0603"/>
    <w:rsid w:val="00EB119F"/>
    <w:rsid w:val="00EB1392"/>
    <w:rsid w:val="00EB17AA"/>
    <w:rsid w:val="00EB1B2A"/>
    <w:rsid w:val="00EB257E"/>
    <w:rsid w:val="00EB292A"/>
    <w:rsid w:val="00EB2A68"/>
    <w:rsid w:val="00EB2C93"/>
    <w:rsid w:val="00EB31C5"/>
    <w:rsid w:val="00EB37D7"/>
    <w:rsid w:val="00EB39FA"/>
    <w:rsid w:val="00EB3AB9"/>
    <w:rsid w:val="00EB4C2E"/>
    <w:rsid w:val="00EB5328"/>
    <w:rsid w:val="00EB5336"/>
    <w:rsid w:val="00EB565F"/>
    <w:rsid w:val="00EB5C34"/>
    <w:rsid w:val="00EB5E8F"/>
    <w:rsid w:val="00EB6506"/>
    <w:rsid w:val="00EB68EA"/>
    <w:rsid w:val="00EB690A"/>
    <w:rsid w:val="00EB6E4A"/>
    <w:rsid w:val="00EB7135"/>
    <w:rsid w:val="00EB7394"/>
    <w:rsid w:val="00EB7654"/>
    <w:rsid w:val="00EB7CA2"/>
    <w:rsid w:val="00EC0842"/>
    <w:rsid w:val="00EC0B1D"/>
    <w:rsid w:val="00EC1D08"/>
    <w:rsid w:val="00EC2053"/>
    <w:rsid w:val="00EC3539"/>
    <w:rsid w:val="00EC4275"/>
    <w:rsid w:val="00EC445A"/>
    <w:rsid w:val="00EC4D2A"/>
    <w:rsid w:val="00EC52D9"/>
    <w:rsid w:val="00EC5E20"/>
    <w:rsid w:val="00EC5FEC"/>
    <w:rsid w:val="00EC647E"/>
    <w:rsid w:val="00EC696B"/>
    <w:rsid w:val="00EC6D0E"/>
    <w:rsid w:val="00EC7854"/>
    <w:rsid w:val="00EC79E6"/>
    <w:rsid w:val="00ED0093"/>
    <w:rsid w:val="00ED05C0"/>
    <w:rsid w:val="00ED09DE"/>
    <w:rsid w:val="00ED0C02"/>
    <w:rsid w:val="00ED1423"/>
    <w:rsid w:val="00ED163E"/>
    <w:rsid w:val="00ED1E25"/>
    <w:rsid w:val="00ED20F0"/>
    <w:rsid w:val="00ED27E2"/>
    <w:rsid w:val="00ED2B40"/>
    <w:rsid w:val="00ED34D6"/>
    <w:rsid w:val="00ED397A"/>
    <w:rsid w:val="00ED4694"/>
    <w:rsid w:val="00ED4E87"/>
    <w:rsid w:val="00ED52F1"/>
    <w:rsid w:val="00ED5639"/>
    <w:rsid w:val="00ED627E"/>
    <w:rsid w:val="00ED7C85"/>
    <w:rsid w:val="00ED7EA3"/>
    <w:rsid w:val="00EE0443"/>
    <w:rsid w:val="00EE0C0C"/>
    <w:rsid w:val="00EE1501"/>
    <w:rsid w:val="00EE1907"/>
    <w:rsid w:val="00EE1BB4"/>
    <w:rsid w:val="00EE1E64"/>
    <w:rsid w:val="00EE21F9"/>
    <w:rsid w:val="00EE2F12"/>
    <w:rsid w:val="00EE35D1"/>
    <w:rsid w:val="00EE4605"/>
    <w:rsid w:val="00EE489A"/>
    <w:rsid w:val="00EE5364"/>
    <w:rsid w:val="00EE5700"/>
    <w:rsid w:val="00EE57F7"/>
    <w:rsid w:val="00EE5D8E"/>
    <w:rsid w:val="00EE6952"/>
    <w:rsid w:val="00EE6B11"/>
    <w:rsid w:val="00EE7247"/>
    <w:rsid w:val="00EE7460"/>
    <w:rsid w:val="00EE78AA"/>
    <w:rsid w:val="00EE78FE"/>
    <w:rsid w:val="00EE7FF3"/>
    <w:rsid w:val="00EE7FFE"/>
    <w:rsid w:val="00EF108F"/>
    <w:rsid w:val="00EF11D6"/>
    <w:rsid w:val="00EF1421"/>
    <w:rsid w:val="00EF1624"/>
    <w:rsid w:val="00EF1973"/>
    <w:rsid w:val="00EF22D0"/>
    <w:rsid w:val="00EF24C1"/>
    <w:rsid w:val="00EF2D1F"/>
    <w:rsid w:val="00EF35A2"/>
    <w:rsid w:val="00EF3642"/>
    <w:rsid w:val="00EF396B"/>
    <w:rsid w:val="00EF3E32"/>
    <w:rsid w:val="00EF3EB7"/>
    <w:rsid w:val="00EF4437"/>
    <w:rsid w:val="00EF5615"/>
    <w:rsid w:val="00EF5BE2"/>
    <w:rsid w:val="00EF5C2C"/>
    <w:rsid w:val="00EF6009"/>
    <w:rsid w:val="00EF62FB"/>
    <w:rsid w:val="00EF64AC"/>
    <w:rsid w:val="00EF651A"/>
    <w:rsid w:val="00EF6A5A"/>
    <w:rsid w:val="00EF7620"/>
    <w:rsid w:val="00EF7638"/>
    <w:rsid w:val="00EF7E4A"/>
    <w:rsid w:val="00F009C1"/>
    <w:rsid w:val="00F00D60"/>
    <w:rsid w:val="00F00D7A"/>
    <w:rsid w:val="00F01EF0"/>
    <w:rsid w:val="00F02A61"/>
    <w:rsid w:val="00F02F8A"/>
    <w:rsid w:val="00F038AC"/>
    <w:rsid w:val="00F045D5"/>
    <w:rsid w:val="00F04D12"/>
    <w:rsid w:val="00F0570F"/>
    <w:rsid w:val="00F07430"/>
    <w:rsid w:val="00F07752"/>
    <w:rsid w:val="00F07994"/>
    <w:rsid w:val="00F1051A"/>
    <w:rsid w:val="00F10645"/>
    <w:rsid w:val="00F1087B"/>
    <w:rsid w:val="00F1098E"/>
    <w:rsid w:val="00F10A7C"/>
    <w:rsid w:val="00F10E4E"/>
    <w:rsid w:val="00F11724"/>
    <w:rsid w:val="00F12C4E"/>
    <w:rsid w:val="00F13BB1"/>
    <w:rsid w:val="00F13D9C"/>
    <w:rsid w:val="00F1408D"/>
    <w:rsid w:val="00F1472B"/>
    <w:rsid w:val="00F147B9"/>
    <w:rsid w:val="00F14911"/>
    <w:rsid w:val="00F14C46"/>
    <w:rsid w:val="00F14ED0"/>
    <w:rsid w:val="00F151DF"/>
    <w:rsid w:val="00F153E2"/>
    <w:rsid w:val="00F155F9"/>
    <w:rsid w:val="00F156FD"/>
    <w:rsid w:val="00F157DC"/>
    <w:rsid w:val="00F15C5D"/>
    <w:rsid w:val="00F15D82"/>
    <w:rsid w:val="00F16868"/>
    <w:rsid w:val="00F16921"/>
    <w:rsid w:val="00F16960"/>
    <w:rsid w:val="00F169D7"/>
    <w:rsid w:val="00F16A1C"/>
    <w:rsid w:val="00F16AC8"/>
    <w:rsid w:val="00F16D5B"/>
    <w:rsid w:val="00F16ED7"/>
    <w:rsid w:val="00F20426"/>
    <w:rsid w:val="00F2082E"/>
    <w:rsid w:val="00F21913"/>
    <w:rsid w:val="00F21DCD"/>
    <w:rsid w:val="00F21E4C"/>
    <w:rsid w:val="00F226C2"/>
    <w:rsid w:val="00F22BA0"/>
    <w:rsid w:val="00F22CEC"/>
    <w:rsid w:val="00F23313"/>
    <w:rsid w:val="00F234CA"/>
    <w:rsid w:val="00F23FEB"/>
    <w:rsid w:val="00F2403D"/>
    <w:rsid w:val="00F240D8"/>
    <w:rsid w:val="00F251DF"/>
    <w:rsid w:val="00F253E6"/>
    <w:rsid w:val="00F2575F"/>
    <w:rsid w:val="00F25F02"/>
    <w:rsid w:val="00F260E7"/>
    <w:rsid w:val="00F26D45"/>
    <w:rsid w:val="00F27357"/>
    <w:rsid w:val="00F275DE"/>
    <w:rsid w:val="00F2760E"/>
    <w:rsid w:val="00F27802"/>
    <w:rsid w:val="00F308B6"/>
    <w:rsid w:val="00F320B3"/>
    <w:rsid w:val="00F3275E"/>
    <w:rsid w:val="00F329D1"/>
    <w:rsid w:val="00F32E86"/>
    <w:rsid w:val="00F33BCD"/>
    <w:rsid w:val="00F34682"/>
    <w:rsid w:val="00F347AD"/>
    <w:rsid w:val="00F3482E"/>
    <w:rsid w:val="00F3493E"/>
    <w:rsid w:val="00F34972"/>
    <w:rsid w:val="00F3575C"/>
    <w:rsid w:val="00F35FA2"/>
    <w:rsid w:val="00F3657D"/>
    <w:rsid w:val="00F365E3"/>
    <w:rsid w:val="00F36857"/>
    <w:rsid w:val="00F36D5A"/>
    <w:rsid w:val="00F37825"/>
    <w:rsid w:val="00F40022"/>
    <w:rsid w:val="00F40A5C"/>
    <w:rsid w:val="00F41637"/>
    <w:rsid w:val="00F41AEB"/>
    <w:rsid w:val="00F429EF"/>
    <w:rsid w:val="00F42A92"/>
    <w:rsid w:val="00F42BC0"/>
    <w:rsid w:val="00F43310"/>
    <w:rsid w:val="00F4344F"/>
    <w:rsid w:val="00F43781"/>
    <w:rsid w:val="00F43A20"/>
    <w:rsid w:val="00F440DA"/>
    <w:rsid w:val="00F44211"/>
    <w:rsid w:val="00F44311"/>
    <w:rsid w:val="00F44AEF"/>
    <w:rsid w:val="00F44B12"/>
    <w:rsid w:val="00F44D4F"/>
    <w:rsid w:val="00F45079"/>
    <w:rsid w:val="00F4511E"/>
    <w:rsid w:val="00F45711"/>
    <w:rsid w:val="00F46761"/>
    <w:rsid w:val="00F46BD9"/>
    <w:rsid w:val="00F46EDE"/>
    <w:rsid w:val="00F506C6"/>
    <w:rsid w:val="00F516A5"/>
    <w:rsid w:val="00F51D73"/>
    <w:rsid w:val="00F52589"/>
    <w:rsid w:val="00F525EE"/>
    <w:rsid w:val="00F52826"/>
    <w:rsid w:val="00F528D3"/>
    <w:rsid w:val="00F52BEB"/>
    <w:rsid w:val="00F53F6F"/>
    <w:rsid w:val="00F5443E"/>
    <w:rsid w:val="00F54AC7"/>
    <w:rsid w:val="00F54CD4"/>
    <w:rsid w:val="00F54D40"/>
    <w:rsid w:val="00F5525F"/>
    <w:rsid w:val="00F55458"/>
    <w:rsid w:val="00F5586A"/>
    <w:rsid w:val="00F55F00"/>
    <w:rsid w:val="00F5601D"/>
    <w:rsid w:val="00F56143"/>
    <w:rsid w:val="00F5614A"/>
    <w:rsid w:val="00F5654C"/>
    <w:rsid w:val="00F567D6"/>
    <w:rsid w:val="00F5685A"/>
    <w:rsid w:val="00F56EF3"/>
    <w:rsid w:val="00F57043"/>
    <w:rsid w:val="00F570F7"/>
    <w:rsid w:val="00F57B63"/>
    <w:rsid w:val="00F57FDF"/>
    <w:rsid w:val="00F6006C"/>
    <w:rsid w:val="00F60819"/>
    <w:rsid w:val="00F61388"/>
    <w:rsid w:val="00F614EE"/>
    <w:rsid w:val="00F617A7"/>
    <w:rsid w:val="00F61B20"/>
    <w:rsid w:val="00F61B2D"/>
    <w:rsid w:val="00F62573"/>
    <w:rsid w:val="00F627A3"/>
    <w:rsid w:val="00F627AA"/>
    <w:rsid w:val="00F62B30"/>
    <w:rsid w:val="00F62C8F"/>
    <w:rsid w:val="00F62DE7"/>
    <w:rsid w:val="00F62E38"/>
    <w:rsid w:val="00F6444F"/>
    <w:rsid w:val="00F64CE0"/>
    <w:rsid w:val="00F64D61"/>
    <w:rsid w:val="00F64DD4"/>
    <w:rsid w:val="00F669F9"/>
    <w:rsid w:val="00F66D64"/>
    <w:rsid w:val="00F670B3"/>
    <w:rsid w:val="00F67E1B"/>
    <w:rsid w:val="00F70348"/>
    <w:rsid w:val="00F70399"/>
    <w:rsid w:val="00F70B50"/>
    <w:rsid w:val="00F71152"/>
    <w:rsid w:val="00F711C0"/>
    <w:rsid w:val="00F71239"/>
    <w:rsid w:val="00F717B9"/>
    <w:rsid w:val="00F71C98"/>
    <w:rsid w:val="00F7238A"/>
    <w:rsid w:val="00F727F3"/>
    <w:rsid w:val="00F72AF1"/>
    <w:rsid w:val="00F72F0A"/>
    <w:rsid w:val="00F73973"/>
    <w:rsid w:val="00F73E3B"/>
    <w:rsid w:val="00F76BC6"/>
    <w:rsid w:val="00F77641"/>
    <w:rsid w:val="00F77B4B"/>
    <w:rsid w:val="00F8000B"/>
    <w:rsid w:val="00F80709"/>
    <w:rsid w:val="00F80BB0"/>
    <w:rsid w:val="00F80DF1"/>
    <w:rsid w:val="00F80F6C"/>
    <w:rsid w:val="00F8133A"/>
    <w:rsid w:val="00F81783"/>
    <w:rsid w:val="00F817F2"/>
    <w:rsid w:val="00F82B34"/>
    <w:rsid w:val="00F82D8D"/>
    <w:rsid w:val="00F845C4"/>
    <w:rsid w:val="00F847EF"/>
    <w:rsid w:val="00F84834"/>
    <w:rsid w:val="00F858A7"/>
    <w:rsid w:val="00F85F1C"/>
    <w:rsid w:val="00F85F2E"/>
    <w:rsid w:val="00F8624D"/>
    <w:rsid w:val="00F86847"/>
    <w:rsid w:val="00F86AD7"/>
    <w:rsid w:val="00F86FA6"/>
    <w:rsid w:val="00F87BAA"/>
    <w:rsid w:val="00F87CF1"/>
    <w:rsid w:val="00F87D3D"/>
    <w:rsid w:val="00F9006A"/>
    <w:rsid w:val="00F902D0"/>
    <w:rsid w:val="00F90458"/>
    <w:rsid w:val="00F90C51"/>
    <w:rsid w:val="00F9106F"/>
    <w:rsid w:val="00F9122B"/>
    <w:rsid w:val="00F913C5"/>
    <w:rsid w:val="00F91698"/>
    <w:rsid w:val="00F91EAB"/>
    <w:rsid w:val="00F920F7"/>
    <w:rsid w:val="00F94167"/>
    <w:rsid w:val="00F9434F"/>
    <w:rsid w:val="00F946F2"/>
    <w:rsid w:val="00F948D2"/>
    <w:rsid w:val="00F94957"/>
    <w:rsid w:val="00F9526B"/>
    <w:rsid w:val="00F95A85"/>
    <w:rsid w:val="00F96187"/>
    <w:rsid w:val="00F962BC"/>
    <w:rsid w:val="00F96BAA"/>
    <w:rsid w:val="00F96D11"/>
    <w:rsid w:val="00F97223"/>
    <w:rsid w:val="00FA03C9"/>
    <w:rsid w:val="00FA053C"/>
    <w:rsid w:val="00FA1395"/>
    <w:rsid w:val="00FA17AA"/>
    <w:rsid w:val="00FA180A"/>
    <w:rsid w:val="00FA247F"/>
    <w:rsid w:val="00FA2513"/>
    <w:rsid w:val="00FA3344"/>
    <w:rsid w:val="00FA334D"/>
    <w:rsid w:val="00FA335F"/>
    <w:rsid w:val="00FA3448"/>
    <w:rsid w:val="00FA4211"/>
    <w:rsid w:val="00FA50D1"/>
    <w:rsid w:val="00FA534D"/>
    <w:rsid w:val="00FA5939"/>
    <w:rsid w:val="00FA5E16"/>
    <w:rsid w:val="00FA65E0"/>
    <w:rsid w:val="00FA7609"/>
    <w:rsid w:val="00FA7C5B"/>
    <w:rsid w:val="00FB0236"/>
    <w:rsid w:val="00FB029D"/>
    <w:rsid w:val="00FB0B67"/>
    <w:rsid w:val="00FB0DC6"/>
    <w:rsid w:val="00FB0DEA"/>
    <w:rsid w:val="00FB1BC2"/>
    <w:rsid w:val="00FB1DED"/>
    <w:rsid w:val="00FB3443"/>
    <w:rsid w:val="00FB4459"/>
    <w:rsid w:val="00FB4C02"/>
    <w:rsid w:val="00FB4C17"/>
    <w:rsid w:val="00FB5269"/>
    <w:rsid w:val="00FB6832"/>
    <w:rsid w:val="00FB6B4D"/>
    <w:rsid w:val="00FB71B8"/>
    <w:rsid w:val="00FB7848"/>
    <w:rsid w:val="00FB78AA"/>
    <w:rsid w:val="00FB7BEE"/>
    <w:rsid w:val="00FC10C6"/>
    <w:rsid w:val="00FC25F2"/>
    <w:rsid w:val="00FC3A14"/>
    <w:rsid w:val="00FC3D9D"/>
    <w:rsid w:val="00FC3DAA"/>
    <w:rsid w:val="00FC4017"/>
    <w:rsid w:val="00FC42AF"/>
    <w:rsid w:val="00FC4621"/>
    <w:rsid w:val="00FC4C72"/>
    <w:rsid w:val="00FC526A"/>
    <w:rsid w:val="00FC6323"/>
    <w:rsid w:val="00FC64A2"/>
    <w:rsid w:val="00FC68F8"/>
    <w:rsid w:val="00FC7387"/>
    <w:rsid w:val="00FC7531"/>
    <w:rsid w:val="00FC7868"/>
    <w:rsid w:val="00FC7A1B"/>
    <w:rsid w:val="00FD1F81"/>
    <w:rsid w:val="00FD3BEB"/>
    <w:rsid w:val="00FD4568"/>
    <w:rsid w:val="00FD4C47"/>
    <w:rsid w:val="00FD4E8E"/>
    <w:rsid w:val="00FD5406"/>
    <w:rsid w:val="00FD6450"/>
    <w:rsid w:val="00FD71E4"/>
    <w:rsid w:val="00FD7AE1"/>
    <w:rsid w:val="00FD7B6C"/>
    <w:rsid w:val="00FE009A"/>
    <w:rsid w:val="00FE02CD"/>
    <w:rsid w:val="00FE0379"/>
    <w:rsid w:val="00FE0FF8"/>
    <w:rsid w:val="00FE1981"/>
    <w:rsid w:val="00FE1AE3"/>
    <w:rsid w:val="00FE1D6F"/>
    <w:rsid w:val="00FE2839"/>
    <w:rsid w:val="00FE3C61"/>
    <w:rsid w:val="00FE44E6"/>
    <w:rsid w:val="00FE4A63"/>
    <w:rsid w:val="00FE4B0E"/>
    <w:rsid w:val="00FE533C"/>
    <w:rsid w:val="00FE56E9"/>
    <w:rsid w:val="00FE5844"/>
    <w:rsid w:val="00FE66CA"/>
    <w:rsid w:val="00FE6BAA"/>
    <w:rsid w:val="00FE7026"/>
    <w:rsid w:val="00FE7CF0"/>
    <w:rsid w:val="00FF0545"/>
    <w:rsid w:val="00FF1314"/>
    <w:rsid w:val="00FF2ADC"/>
    <w:rsid w:val="00FF2DA9"/>
    <w:rsid w:val="00FF2E4F"/>
    <w:rsid w:val="00FF3EEB"/>
    <w:rsid w:val="00FF3F98"/>
    <w:rsid w:val="00FF3FF3"/>
    <w:rsid w:val="00FF41A0"/>
    <w:rsid w:val="00FF4571"/>
    <w:rsid w:val="00FF49DC"/>
    <w:rsid w:val="00FF4B46"/>
    <w:rsid w:val="00FF57D5"/>
    <w:rsid w:val="00FF59F4"/>
    <w:rsid w:val="00FF6521"/>
    <w:rsid w:val="00FF6D1B"/>
    <w:rsid w:val="00FF7DBB"/>
    <w:rsid w:val="00FF7EB0"/>
    <w:rsid w:val="012D1F51"/>
    <w:rsid w:val="016BCC04"/>
    <w:rsid w:val="0271BAA4"/>
    <w:rsid w:val="02F0AB92"/>
    <w:rsid w:val="02F85F2F"/>
    <w:rsid w:val="03B338B5"/>
    <w:rsid w:val="0417A476"/>
    <w:rsid w:val="0429F478"/>
    <w:rsid w:val="045CBE2A"/>
    <w:rsid w:val="04921C65"/>
    <w:rsid w:val="04BF9DD5"/>
    <w:rsid w:val="04EF6EEB"/>
    <w:rsid w:val="05230CDC"/>
    <w:rsid w:val="0539D9E2"/>
    <w:rsid w:val="054155D5"/>
    <w:rsid w:val="05A8BBA8"/>
    <w:rsid w:val="05AB690A"/>
    <w:rsid w:val="060B9DE5"/>
    <w:rsid w:val="06B14A94"/>
    <w:rsid w:val="06ED24C4"/>
    <w:rsid w:val="06EE1F44"/>
    <w:rsid w:val="07046831"/>
    <w:rsid w:val="070EEA2B"/>
    <w:rsid w:val="0715EB89"/>
    <w:rsid w:val="0724A4EF"/>
    <w:rsid w:val="0724C942"/>
    <w:rsid w:val="07B592A8"/>
    <w:rsid w:val="08318EBC"/>
    <w:rsid w:val="087BAC47"/>
    <w:rsid w:val="09D9EC47"/>
    <w:rsid w:val="0A0D95D5"/>
    <w:rsid w:val="0BADE21A"/>
    <w:rsid w:val="0BE20E84"/>
    <w:rsid w:val="0DEE0F34"/>
    <w:rsid w:val="0EF39D24"/>
    <w:rsid w:val="0F053B5C"/>
    <w:rsid w:val="0F7CA1F2"/>
    <w:rsid w:val="0F9F6C47"/>
    <w:rsid w:val="0FF70A0A"/>
    <w:rsid w:val="10AA1B4B"/>
    <w:rsid w:val="115DABD6"/>
    <w:rsid w:val="11C8EFAF"/>
    <w:rsid w:val="1277DDE6"/>
    <w:rsid w:val="129C3C17"/>
    <w:rsid w:val="1370994C"/>
    <w:rsid w:val="14EF9BE3"/>
    <w:rsid w:val="15947959"/>
    <w:rsid w:val="15CE8572"/>
    <w:rsid w:val="15FA7916"/>
    <w:rsid w:val="160434BE"/>
    <w:rsid w:val="16C70219"/>
    <w:rsid w:val="174E61DC"/>
    <w:rsid w:val="178B8932"/>
    <w:rsid w:val="17F37C95"/>
    <w:rsid w:val="18A546A2"/>
    <w:rsid w:val="18D477D0"/>
    <w:rsid w:val="19429B0E"/>
    <w:rsid w:val="1A0120A9"/>
    <w:rsid w:val="1A1850EA"/>
    <w:rsid w:val="1AAF0DFE"/>
    <w:rsid w:val="1B858466"/>
    <w:rsid w:val="1DBCD540"/>
    <w:rsid w:val="1E28677D"/>
    <w:rsid w:val="1F7ADD36"/>
    <w:rsid w:val="201D41D4"/>
    <w:rsid w:val="205C4CF0"/>
    <w:rsid w:val="20AE8BA0"/>
    <w:rsid w:val="21DA87E1"/>
    <w:rsid w:val="21ECBADF"/>
    <w:rsid w:val="21FBF8DA"/>
    <w:rsid w:val="220FB090"/>
    <w:rsid w:val="22227A82"/>
    <w:rsid w:val="223DDBC3"/>
    <w:rsid w:val="22792FDE"/>
    <w:rsid w:val="22CA5851"/>
    <w:rsid w:val="23154917"/>
    <w:rsid w:val="2491D35F"/>
    <w:rsid w:val="25464300"/>
    <w:rsid w:val="25B5EE12"/>
    <w:rsid w:val="26EED9F3"/>
    <w:rsid w:val="2710F6CB"/>
    <w:rsid w:val="273FCD4C"/>
    <w:rsid w:val="274ACB95"/>
    <w:rsid w:val="27A911ED"/>
    <w:rsid w:val="27DF3998"/>
    <w:rsid w:val="28FD3BE9"/>
    <w:rsid w:val="291753EF"/>
    <w:rsid w:val="296203ED"/>
    <w:rsid w:val="298FCE5B"/>
    <w:rsid w:val="2A985689"/>
    <w:rsid w:val="2AA0B658"/>
    <w:rsid w:val="2ACB0E7F"/>
    <w:rsid w:val="2B54C81C"/>
    <w:rsid w:val="2BA8F155"/>
    <w:rsid w:val="2BE2DDEB"/>
    <w:rsid w:val="2BE87CB0"/>
    <w:rsid w:val="2BFF3068"/>
    <w:rsid w:val="2C416E08"/>
    <w:rsid w:val="2CF64EA9"/>
    <w:rsid w:val="2DF323C2"/>
    <w:rsid w:val="2E2B367F"/>
    <w:rsid w:val="2E2B8E90"/>
    <w:rsid w:val="2E6DA572"/>
    <w:rsid w:val="2E8A1BBB"/>
    <w:rsid w:val="2E9ED1F6"/>
    <w:rsid w:val="2E9FEA28"/>
    <w:rsid w:val="2ECBFAE9"/>
    <w:rsid w:val="2F584EB3"/>
    <w:rsid w:val="2F84E3ED"/>
    <w:rsid w:val="2FD644E2"/>
    <w:rsid w:val="315EE7CA"/>
    <w:rsid w:val="3241C53B"/>
    <w:rsid w:val="332D0D6B"/>
    <w:rsid w:val="3349CC3E"/>
    <w:rsid w:val="33979EC4"/>
    <w:rsid w:val="343456BD"/>
    <w:rsid w:val="34A573B8"/>
    <w:rsid w:val="34AA07EA"/>
    <w:rsid w:val="34FC7C51"/>
    <w:rsid w:val="35460791"/>
    <w:rsid w:val="35A9C26C"/>
    <w:rsid w:val="36759FF3"/>
    <w:rsid w:val="36C00B25"/>
    <w:rsid w:val="36F88268"/>
    <w:rsid w:val="37182976"/>
    <w:rsid w:val="371AF43B"/>
    <w:rsid w:val="375958D9"/>
    <w:rsid w:val="3780A1DC"/>
    <w:rsid w:val="379E3970"/>
    <w:rsid w:val="37DAF289"/>
    <w:rsid w:val="37E109C5"/>
    <w:rsid w:val="38860DC3"/>
    <w:rsid w:val="390F1587"/>
    <w:rsid w:val="39C04674"/>
    <w:rsid w:val="39FFD0DA"/>
    <w:rsid w:val="3A0974CC"/>
    <w:rsid w:val="3A210672"/>
    <w:rsid w:val="3B166BA3"/>
    <w:rsid w:val="3B6ABD63"/>
    <w:rsid w:val="3BFF5CB3"/>
    <w:rsid w:val="3C9DFC45"/>
    <w:rsid w:val="3CB89B21"/>
    <w:rsid w:val="3CBED036"/>
    <w:rsid w:val="3CDD97DD"/>
    <w:rsid w:val="3CFF8491"/>
    <w:rsid w:val="3D44BD2A"/>
    <w:rsid w:val="3D8D2EAB"/>
    <w:rsid w:val="3F318C1E"/>
    <w:rsid w:val="3FC486C3"/>
    <w:rsid w:val="400ADF1B"/>
    <w:rsid w:val="417C870A"/>
    <w:rsid w:val="41C50216"/>
    <w:rsid w:val="42108FCA"/>
    <w:rsid w:val="427AAB7C"/>
    <w:rsid w:val="431B3360"/>
    <w:rsid w:val="436FE268"/>
    <w:rsid w:val="43AC0DA3"/>
    <w:rsid w:val="443E5292"/>
    <w:rsid w:val="447440C7"/>
    <w:rsid w:val="45009BA3"/>
    <w:rsid w:val="45609CA5"/>
    <w:rsid w:val="45C1760F"/>
    <w:rsid w:val="4615EE9A"/>
    <w:rsid w:val="461820CD"/>
    <w:rsid w:val="46220995"/>
    <w:rsid w:val="4686C1B3"/>
    <w:rsid w:val="471B0A9B"/>
    <w:rsid w:val="4774C9E7"/>
    <w:rsid w:val="47775B64"/>
    <w:rsid w:val="47A08702"/>
    <w:rsid w:val="482AD17C"/>
    <w:rsid w:val="489AEB79"/>
    <w:rsid w:val="49619A25"/>
    <w:rsid w:val="4AC69A32"/>
    <w:rsid w:val="4B6727D3"/>
    <w:rsid w:val="4C040E40"/>
    <w:rsid w:val="4C3F85D8"/>
    <w:rsid w:val="4C471D39"/>
    <w:rsid w:val="4D7F03B7"/>
    <w:rsid w:val="4DF70445"/>
    <w:rsid w:val="4E3382E7"/>
    <w:rsid w:val="4E6826E2"/>
    <w:rsid w:val="4E8280CA"/>
    <w:rsid w:val="4EC4FA36"/>
    <w:rsid w:val="4F23F77C"/>
    <w:rsid w:val="4F9355FD"/>
    <w:rsid w:val="5009F372"/>
    <w:rsid w:val="500E3BDE"/>
    <w:rsid w:val="50F59DE8"/>
    <w:rsid w:val="5130BBEF"/>
    <w:rsid w:val="51D4D2EA"/>
    <w:rsid w:val="5205B1F1"/>
    <w:rsid w:val="526B4B14"/>
    <w:rsid w:val="533ED239"/>
    <w:rsid w:val="5374D1A1"/>
    <w:rsid w:val="539F1B4B"/>
    <w:rsid w:val="53C09B75"/>
    <w:rsid w:val="53D4CBDC"/>
    <w:rsid w:val="53DF2DD4"/>
    <w:rsid w:val="54E1C117"/>
    <w:rsid w:val="550B8628"/>
    <w:rsid w:val="5516E6CB"/>
    <w:rsid w:val="55260BB6"/>
    <w:rsid w:val="553549AA"/>
    <w:rsid w:val="553DEF94"/>
    <w:rsid w:val="55481B51"/>
    <w:rsid w:val="557C0337"/>
    <w:rsid w:val="55CBA23D"/>
    <w:rsid w:val="55FADA5A"/>
    <w:rsid w:val="56219EF0"/>
    <w:rsid w:val="563B0921"/>
    <w:rsid w:val="563B3238"/>
    <w:rsid w:val="565CFCC8"/>
    <w:rsid w:val="565EC3CE"/>
    <w:rsid w:val="568B2B9F"/>
    <w:rsid w:val="56FCA66F"/>
    <w:rsid w:val="574403F8"/>
    <w:rsid w:val="577C22BF"/>
    <w:rsid w:val="57E454B4"/>
    <w:rsid w:val="57FF7EF5"/>
    <w:rsid w:val="5823C462"/>
    <w:rsid w:val="5883B698"/>
    <w:rsid w:val="58AB7D0A"/>
    <w:rsid w:val="59C9BDB9"/>
    <w:rsid w:val="59E9D8C6"/>
    <w:rsid w:val="5A189CA0"/>
    <w:rsid w:val="5A65EDA1"/>
    <w:rsid w:val="5AEC7DAC"/>
    <w:rsid w:val="5B414F62"/>
    <w:rsid w:val="5B4A4FD6"/>
    <w:rsid w:val="5B9E4242"/>
    <w:rsid w:val="5CAF2C3F"/>
    <w:rsid w:val="5D1D5D3D"/>
    <w:rsid w:val="5D6EBF94"/>
    <w:rsid w:val="5D8FAFFD"/>
    <w:rsid w:val="5E0B76AC"/>
    <w:rsid w:val="5E122EEA"/>
    <w:rsid w:val="5EF13AF3"/>
    <w:rsid w:val="5F8FC87E"/>
    <w:rsid w:val="5FA4AF1C"/>
    <w:rsid w:val="60754F70"/>
    <w:rsid w:val="60B6DAC8"/>
    <w:rsid w:val="60BAD8B4"/>
    <w:rsid w:val="60EDB640"/>
    <w:rsid w:val="6100A1D7"/>
    <w:rsid w:val="611E93B9"/>
    <w:rsid w:val="6226765B"/>
    <w:rsid w:val="624EC8CA"/>
    <w:rsid w:val="62C788C8"/>
    <w:rsid w:val="635BD879"/>
    <w:rsid w:val="6498A6FB"/>
    <w:rsid w:val="64BC4C90"/>
    <w:rsid w:val="64F0F9F9"/>
    <w:rsid w:val="656D3609"/>
    <w:rsid w:val="65B64F9D"/>
    <w:rsid w:val="6659F8F8"/>
    <w:rsid w:val="6731FD01"/>
    <w:rsid w:val="6758F344"/>
    <w:rsid w:val="67CE1A3F"/>
    <w:rsid w:val="67F55581"/>
    <w:rsid w:val="6844C1BB"/>
    <w:rsid w:val="6969026E"/>
    <w:rsid w:val="6A0230B8"/>
    <w:rsid w:val="6A136370"/>
    <w:rsid w:val="6A6E7800"/>
    <w:rsid w:val="6AE9E2C1"/>
    <w:rsid w:val="6B854810"/>
    <w:rsid w:val="6C4BE43A"/>
    <w:rsid w:val="6C4CACED"/>
    <w:rsid w:val="6CB20A00"/>
    <w:rsid w:val="6D130979"/>
    <w:rsid w:val="6D53751C"/>
    <w:rsid w:val="6D70307E"/>
    <w:rsid w:val="6D8430D2"/>
    <w:rsid w:val="6E0B2275"/>
    <w:rsid w:val="6E900314"/>
    <w:rsid w:val="6FA7D09B"/>
    <w:rsid w:val="6FCDC148"/>
    <w:rsid w:val="7043ABB4"/>
    <w:rsid w:val="70590568"/>
    <w:rsid w:val="70867E8B"/>
    <w:rsid w:val="72A0C067"/>
    <w:rsid w:val="72A9A8FA"/>
    <w:rsid w:val="72DC1167"/>
    <w:rsid w:val="73EDE577"/>
    <w:rsid w:val="740E4A92"/>
    <w:rsid w:val="7497EE4E"/>
    <w:rsid w:val="74DB382E"/>
    <w:rsid w:val="74F577D0"/>
    <w:rsid w:val="75425966"/>
    <w:rsid w:val="75898A67"/>
    <w:rsid w:val="7592548B"/>
    <w:rsid w:val="75DE98EE"/>
    <w:rsid w:val="7619AB97"/>
    <w:rsid w:val="76263263"/>
    <w:rsid w:val="7647BC61"/>
    <w:rsid w:val="7695228F"/>
    <w:rsid w:val="76B10629"/>
    <w:rsid w:val="76CA62FF"/>
    <w:rsid w:val="77121166"/>
    <w:rsid w:val="7771A6F1"/>
    <w:rsid w:val="77B78715"/>
    <w:rsid w:val="77C6E689"/>
    <w:rsid w:val="7850336F"/>
    <w:rsid w:val="78807EFD"/>
    <w:rsid w:val="78D8719A"/>
    <w:rsid w:val="78E057D3"/>
    <w:rsid w:val="797A9AF0"/>
    <w:rsid w:val="7A41CF68"/>
    <w:rsid w:val="7B76CAAF"/>
    <w:rsid w:val="7BDF0566"/>
    <w:rsid w:val="7BE82016"/>
    <w:rsid w:val="7C0E4E39"/>
    <w:rsid w:val="7C626509"/>
    <w:rsid w:val="7CE1D5D6"/>
    <w:rsid w:val="7CF74FA8"/>
    <w:rsid w:val="7D0D1A13"/>
    <w:rsid w:val="7D385D6E"/>
    <w:rsid w:val="7DA1FBEC"/>
    <w:rsid w:val="7DB2C560"/>
    <w:rsid w:val="7E4D358D"/>
    <w:rsid w:val="7E65351D"/>
    <w:rsid w:val="7E8C85B9"/>
    <w:rsid w:val="7EBF9168"/>
    <w:rsid w:val="7ED2466A"/>
    <w:rsid w:val="7F0512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994D06"/>
  <w15:chartTrackingRefBased/>
  <w15:docId w15:val="{51DFE9F2-2668-48B0-9FA5-395D0D9A5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16A5F"/>
    <w:pPr>
      <w:ind w:left="720"/>
      <w:contextualSpacing/>
    </w:pPr>
  </w:style>
  <w:style w:type="paragraph" w:styleId="StandardWeb">
    <w:name w:val="Normal (Web)"/>
    <w:basedOn w:val="Standard"/>
    <w:uiPriority w:val="99"/>
    <w:semiHidden/>
    <w:unhideWhenUsed/>
    <w:rsid w:val="001F0CD7"/>
    <w:pPr>
      <w:spacing w:before="100" w:beforeAutospacing="1" w:after="100" w:afterAutospacing="1" w:line="240" w:lineRule="auto"/>
    </w:pPr>
    <w:rPr>
      <w:rFonts w:ascii="Times New Roman" w:eastAsia="Times New Roman" w:hAnsi="Times New Roman" w:cs="Times New Roman"/>
      <w:kern w:val="0"/>
      <w:sz w:val="24"/>
      <w:szCs w:val="24"/>
      <w:lang w:val="de-DE" w:eastAsia="de-DE"/>
      <w14:ligatures w14:val="none"/>
    </w:rPr>
  </w:style>
  <w:style w:type="character" w:styleId="Zeilennummer">
    <w:name w:val="line number"/>
    <w:basedOn w:val="Absatz-Standardschriftart"/>
    <w:uiPriority w:val="99"/>
    <w:semiHidden/>
    <w:unhideWhenUsed/>
    <w:rsid w:val="006C0717"/>
  </w:style>
  <w:style w:type="paragraph" w:styleId="Kopfzeile">
    <w:name w:val="header"/>
    <w:basedOn w:val="Standard"/>
    <w:link w:val="KopfzeileZchn"/>
    <w:uiPriority w:val="99"/>
    <w:unhideWhenUsed/>
    <w:rsid w:val="0020259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02592"/>
  </w:style>
  <w:style w:type="paragraph" w:styleId="Fuzeile">
    <w:name w:val="footer"/>
    <w:basedOn w:val="Standard"/>
    <w:link w:val="FuzeileZchn"/>
    <w:uiPriority w:val="99"/>
    <w:unhideWhenUsed/>
    <w:rsid w:val="0020259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02592"/>
  </w:style>
  <w:style w:type="paragraph" w:customStyle="1" w:styleId="EndNoteBibliographyTitle">
    <w:name w:val="EndNote Bibliography Title"/>
    <w:basedOn w:val="Standard"/>
    <w:link w:val="EndNoteBibliographyTitleZchn"/>
    <w:rsid w:val="00897E99"/>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897E99"/>
    <w:rPr>
      <w:rFonts w:ascii="Calibri" w:hAnsi="Calibri" w:cs="Calibri"/>
      <w:noProof/>
    </w:rPr>
  </w:style>
  <w:style w:type="paragraph" w:customStyle="1" w:styleId="EndNoteBibliography">
    <w:name w:val="EndNote Bibliography"/>
    <w:basedOn w:val="Standard"/>
    <w:link w:val="EndNoteBibliographyZchn"/>
    <w:rsid w:val="00897E99"/>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897E99"/>
    <w:rPr>
      <w:rFonts w:ascii="Calibri" w:hAnsi="Calibri" w:cs="Calibri"/>
      <w:noProof/>
    </w:rPr>
  </w:style>
  <w:style w:type="character" w:styleId="Hyperlink">
    <w:name w:val="Hyperlink"/>
    <w:basedOn w:val="Absatz-Standardschriftart"/>
    <w:uiPriority w:val="99"/>
    <w:unhideWhenUsed/>
    <w:rsid w:val="007B0E7B"/>
    <w:rPr>
      <w:color w:val="0563C1" w:themeColor="hyperlink"/>
      <w:u w:val="single"/>
    </w:rPr>
  </w:style>
  <w:style w:type="character" w:styleId="NichtaufgelsteErwhnung">
    <w:name w:val="Unresolved Mention"/>
    <w:basedOn w:val="Absatz-Standardschriftart"/>
    <w:uiPriority w:val="99"/>
    <w:semiHidden/>
    <w:unhideWhenUsed/>
    <w:rsid w:val="007B0E7B"/>
    <w:rPr>
      <w:color w:val="605E5C"/>
      <w:shd w:val="clear" w:color="auto" w:fill="E1DFDD"/>
    </w:rPr>
  </w:style>
  <w:style w:type="character" w:styleId="Kommentarzeichen">
    <w:name w:val="annotation reference"/>
    <w:basedOn w:val="Absatz-Standardschriftart"/>
    <w:uiPriority w:val="99"/>
    <w:semiHidden/>
    <w:unhideWhenUsed/>
    <w:rsid w:val="002409C9"/>
    <w:rPr>
      <w:sz w:val="16"/>
      <w:szCs w:val="16"/>
    </w:rPr>
  </w:style>
  <w:style w:type="paragraph" w:styleId="berarbeitung">
    <w:name w:val="Revision"/>
    <w:hidden/>
    <w:uiPriority w:val="99"/>
    <w:semiHidden/>
    <w:rsid w:val="002F2FF6"/>
    <w:pPr>
      <w:spacing w:after="0" w:line="240" w:lineRule="auto"/>
    </w:pPr>
  </w:style>
  <w:style w:type="paragraph" w:styleId="Kommentartext">
    <w:name w:val="annotation text"/>
    <w:basedOn w:val="Standard"/>
    <w:link w:val="KommentartextZchn"/>
    <w:uiPriority w:val="99"/>
    <w:unhideWhenUsed/>
    <w:rsid w:val="00FE3C61"/>
    <w:pPr>
      <w:spacing w:line="240" w:lineRule="auto"/>
    </w:pPr>
    <w:rPr>
      <w:sz w:val="20"/>
      <w:szCs w:val="20"/>
    </w:rPr>
  </w:style>
  <w:style w:type="character" w:customStyle="1" w:styleId="KommentartextZchn">
    <w:name w:val="Kommentartext Zchn"/>
    <w:basedOn w:val="Absatz-Standardschriftart"/>
    <w:link w:val="Kommentartext"/>
    <w:uiPriority w:val="99"/>
    <w:rsid w:val="00FE3C61"/>
    <w:rPr>
      <w:sz w:val="20"/>
      <w:szCs w:val="20"/>
    </w:rPr>
  </w:style>
  <w:style w:type="paragraph" w:styleId="Kommentarthema">
    <w:name w:val="annotation subject"/>
    <w:basedOn w:val="Kommentartext"/>
    <w:next w:val="Kommentartext"/>
    <w:link w:val="KommentarthemaZchn"/>
    <w:uiPriority w:val="99"/>
    <w:semiHidden/>
    <w:unhideWhenUsed/>
    <w:rsid w:val="00FE3C61"/>
    <w:rPr>
      <w:b/>
      <w:bCs/>
    </w:rPr>
  </w:style>
  <w:style w:type="character" w:customStyle="1" w:styleId="KommentarthemaZchn">
    <w:name w:val="Kommentarthema Zchn"/>
    <w:basedOn w:val="KommentartextZchn"/>
    <w:link w:val="Kommentarthema"/>
    <w:uiPriority w:val="99"/>
    <w:semiHidden/>
    <w:rsid w:val="00FE3C61"/>
    <w:rPr>
      <w:b/>
      <w:bCs/>
      <w:sz w:val="20"/>
      <w:szCs w:val="20"/>
    </w:rPr>
  </w:style>
  <w:style w:type="character" w:styleId="Seitenzahl">
    <w:name w:val="page number"/>
    <w:basedOn w:val="Absatz-Standardschriftart"/>
    <w:uiPriority w:val="99"/>
    <w:semiHidden/>
    <w:unhideWhenUsed/>
    <w:rsid w:val="004B7EA1"/>
  </w:style>
  <w:style w:type="paragraph" w:styleId="Beschriftung">
    <w:name w:val="caption"/>
    <w:basedOn w:val="Standard"/>
    <w:next w:val="Standard"/>
    <w:uiPriority w:val="35"/>
    <w:unhideWhenUsed/>
    <w:qFormat/>
    <w:rsid w:val="005E3D3E"/>
    <w:pPr>
      <w:spacing w:after="200" w:line="240" w:lineRule="auto"/>
    </w:pPr>
    <w:rPr>
      <w:i/>
      <w:iCs/>
      <w:color w:val="44546A" w:themeColor="text2"/>
      <w:sz w:val="18"/>
      <w:szCs w:val="18"/>
    </w:rPr>
  </w:style>
  <w:style w:type="paragraph" w:customStyle="1" w:styleId="character">
    <w:name w:val="character"/>
    <w:basedOn w:val="Standard"/>
    <w:rsid w:val="00116BD1"/>
    <w:pPr>
      <w:spacing w:before="100" w:beforeAutospacing="1" w:after="100" w:afterAutospacing="1" w:line="240" w:lineRule="auto"/>
    </w:pPr>
    <w:rPr>
      <w:rFonts w:ascii="Times New Roman" w:eastAsia="Times New Roman" w:hAnsi="Times New Roman" w:cs="Times New Roman"/>
      <w:kern w:val="0"/>
      <w:sz w:val="24"/>
      <w:szCs w:val="24"/>
      <w:lang w:val="de-DE" w:eastAsia="de-DE"/>
      <w14:ligatures w14:val="none"/>
    </w:rPr>
  </w:style>
  <w:style w:type="character" w:styleId="Erwhnung">
    <w:name w:val="Mention"/>
    <w:basedOn w:val="Absatz-Standardschriftart"/>
    <w:uiPriority w:val="99"/>
    <w:unhideWhenUsed/>
    <w:rsid w:val="004761BB"/>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193138">
      <w:bodyDiv w:val="1"/>
      <w:marLeft w:val="0"/>
      <w:marRight w:val="0"/>
      <w:marTop w:val="0"/>
      <w:marBottom w:val="0"/>
      <w:divBdr>
        <w:top w:val="none" w:sz="0" w:space="0" w:color="auto"/>
        <w:left w:val="none" w:sz="0" w:space="0" w:color="auto"/>
        <w:bottom w:val="none" w:sz="0" w:space="0" w:color="auto"/>
        <w:right w:val="none" w:sz="0" w:space="0" w:color="auto"/>
      </w:divBdr>
    </w:div>
    <w:div w:id="58750506">
      <w:bodyDiv w:val="1"/>
      <w:marLeft w:val="0"/>
      <w:marRight w:val="0"/>
      <w:marTop w:val="0"/>
      <w:marBottom w:val="0"/>
      <w:divBdr>
        <w:top w:val="none" w:sz="0" w:space="0" w:color="auto"/>
        <w:left w:val="none" w:sz="0" w:space="0" w:color="auto"/>
        <w:bottom w:val="none" w:sz="0" w:space="0" w:color="auto"/>
        <w:right w:val="none" w:sz="0" w:space="0" w:color="auto"/>
      </w:divBdr>
    </w:div>
    <w:div w:id="194655161">
      <w:bodyDiv w:val="1"/>
      <w:marLeft w:val="0"/>
      <w:marRight w:val="0"/>
      <w:marTop w:val="0"/>
      <w:marBottom w:val="0"/>
      <w:divBdr>
        <w:top w:val="none" w:sz="0" w:space="0" w:color="auto"/>
        <w:left w:val="none" w:sz="0" w:space="0" w:color="auto"/>
        <w:bottom w:val="none" w:sz="0" w:space="0" w:color="auto"/>
        <w:right w:val="none" w:sz="0" w:space="0" w:color="auto"/>
      </w:divBdr>
    </w:div>
    <w:div w:id="266348455">
      <w:bodyDiv w:val="1"/>
      <w:marLeft w:val="0"/>
      <w:marRight w:val="0"/>
      <w:marTop w:val="0"/>
      <w:marBottom w:val="0"/>
      <w:divBdr>
        <w:top w:val="none" w:sz="0" w:space="0" w:color="auto"/>
        <w:left w:val="none" w:sz="0" w:space="0" w:color="auto"/>
        <w:bottom w:val="none" w:sz="0" w:space="0" w:color="auto"/>
        <w:right w:val="none" w:sz="0" w:space="0" w:color="auto"/>
      </w:divBdr>
    </w:div>
    <w:div w:id="352151273">
      <w:bodyDiv w:val="1"/>
      <w:marLeft w:val="0"/>
      <w:marRight w:val="0"/>
      <w:marTop w:val="0"/>
      <w:marBottom w:val="0"/>
      <w:divBdr>
        <w:top w:val="none" w:sz="0" w:space="0" w:color="auto"/>
        <w:left w:val="none" w:sz="0" w:space="0" w:color="auto"/>
        <w:bottom w:val="none" w:sz="0" w:space="0" w:color="auto"/>
        <w:right w:val="none" w:sz="0" w:space="0" w:color="auto"/>
      </w:divBdr>
    </w:div>
    <w:div w:id="396631334">
      <w:bodyDiv w:val="1"/>
      <w:marLeft w:val="0"/>
      <w:marRight w:val="0"/>
      <w:marTop w:val="0"/>
      <w:marBottom w:val="0"/>
      <w:divBdr>
        <w:top w:val="none" w:sz="0" w:space="0" w:color="auto"/>
        <w:left w:val="none" w:sz="0" w:space="0" w:color="auto"/>
        <w:bottom w:val="none" w:sz="0" w:space="0" w:color="auto"/>
        <w:right w:val="none" w:sz="0" w:space="0" w:color="auto"/>
      </w:divBdr>
    </w:div>
    <w:div w:id="400062382">
      <w:bodyDiv w:val="1"/>
      <w:marLeft w:val="0"/>
      <w:marRight w:val="0"/>
      <w:marTop w:val="0"/>
      <w:marBottom w:val="0"/>
      <w:divBdr>
        <w:top w:val="none" w:sz="0" w:space="0" w:color="auto"/>
        <w:left w:val="none" w:sz="0" w:space="0" w:color="auto"/>
        <w:bottom w:val="none" w:sz="0" w:space="0" w:color="auto"/>
        <w:right w:val="none" w:sz="0" w:space="0" w:color="auto"/>
      </w:divBdr>
    </w:div>
    <w:div w:id="539821318">
      <w:bodyDiv w:val="1"/>
      <w:marLeft w:val="0"/>
      <w:marRight w:val="0"/>
      <w:marTop w:val="0"/>
      <w:marBottom w:val="0"/>
      <w:divBdr>
        <w:top w:val="none" w:sz="0" w:space="0" w:color="auto"/>
        <w:left w:val="none" w:sz="0" w:space="0" w:color="auto"/>
        <w:bottom w:val="none" w:sz="0" w:space="0" w:color="auto"/>
        <w:right w:val="none" w:sz="0" w:space="0" w:color="auto"/>
      </w:divBdr>
    </w:div>
    <w:div w:id="618027460">
      <w:bodyDiv w:val="1"/>
      <w:marLeft w:val="0"/>
      <w:marRight w:val="0"/>
      <w:marTop w:val="0"/>
      <w:marBottom w:val="0"/>
      <w:divBdr>
        <w:top w:val="none" w:sz="0" w:space="0" w:color="auto"/>
        <w:left w:val="none" w:sz="0" w:space="0" w:color="auto"/>
        <w:bottom w:val="none" w:sz="0" w:space="0" w:color="auto"/>
        <w:right w:val="none" w:sz="0" w:space="0" w:color="auto"/>
      </w:divBdr>
    </w:div>
    <w:div w:id="642388801">
      <w:bodyDiv w:val="1"/>
      <w:marLeft w:val="0"/>
      <w:marRight w:val="0"/>
      <w:marTop w:val="0"/>
      <w:marBottom w:val="0"/>
      <w:divBdr>
        <w:top w:val="none" w:sz="0" w:space="0" w:color="auto"/>
        <w:left w:val="none" w:sz="0" w:space="0" w:color="auto"/>
        <w:bottom w:val="none" w:sz="0" w:space="0" w:color="auto"/>
        <w:right w:val="none" w:sz="0" w:space="0" w:color="auto"/>
      </w:divBdr>
    </w:div>
    <w:div w:id="683361883">
      <w:bodyDiv w:val="1"/>
      <w:marLeft w:val="0"/>
      <w:marRight w:val="0"/>
      <w:marTop w:val="0"/>
      <w:marBottom w:val="0"/>
      <w:divBdr>
        <w:top w:val="none" w:sz="0" w:space="0" w:color="auto"/>
        <w:left w:val="none" w:sz="0" w:space="0" w:color="auto"/>
        <w:bottom w:val="none" w:sz="0" w:space="0" w:color="auto"/>
        <w:right w:val="none" w:sz="0" w:space="0" w:color="auto"/>
      </w:divBdr>
    </w:div>
    <w:div w:id="713504795">
      <w:bodyDiv w:val="1"/>
      <w:marLeft w:val="0"/>
      <w:marRight w:val="0"/>
      <w:marTop w:val="0"/>
      <w:marBottom w:val="0"/>
      <w:divBdr>
        <w:top w:val="none" w:sz="0" w:space="0" w:color="auto"/>
        <w:left w:val="none" w:sz="0" w:space="0" w:color="auto"/>
        <w:bottom w:val="none" w:sz="0" w:space="0" w:color="auto"/>
        <w:right w:val="none" w:sz="0" w:space="0" w:color="auto"/>
      </w:divBdr>
    </w:div>
    <w:div w:id="964232661">
      <w:bodyDiv w:val="1"/>
      <w:marLeft w:val="0"/>
      <w:marRight w:val="0"/>
      <w:marTop w:val="0"/>
      <w:marBottom w:val="0"/>
      <w:divBdr>
        <w:top w:val="none" w:sz="0" w:space="0" w:color="auto"/>
        <w:left w:val="none" w:sz="0" w:space="0" w:color="auto"/>
        <w:bottom w:val="none" w:sz="0" w:space="0" w:color="auto"/>
        <w:right w:val="none" w:sz="0" w:space="0" w:color="auto"/>
      </w:divBdr>
    </w:div>
    <w:div w:id="1003824590">
      <w:bodyDiv w:val="1"/>
      <w:marLeft w:val="0"/>
      <w:marRight w:val="0"/>
      <w:marTop w:val="0"/>
      <w:marBottom w:val="0"/>
      <w:divBdr>
        <w:top w:val="none" w:sz="0" w:space="0" w:color="auto"/>
        <w:left w:val="none" w:sz="0" w:space="0" w:color="auto"/>
        <w:bottom w:val="none" w:sz="0" w:space="0" w:color="auto"/>
        <w:right w:val="none" w:sz="0" w:space="0" w:color="auto"/>
      </w:divBdr>
    </w:div>
    <w:div w:id="1021207467">
      <w:bodyDiv w:val="1"/>
      <w:marLeft w:val="0"/>
      <w:marRight w:val="0"/>
      <w:marTop w:val="0"/>
      <w:marBottom w:val="0"/>
      <w:divBdr>
        <w:top w:val="none" w:sz="0" w:space="0" w:color="auto"/>
        <w:left w:val="none" w:sz="0" w:space="0" w:color="auto"/>
        <w:bottom w:val="none" w:sz="0" w:space="0" w:color="auto"/>
        <w:right w:val="none" w:sz="0" w:space="0" w:color="auto"/>
      </w:divBdr>
    </w:div>
    <w:div w:id="1070276591">
      <w:bodyDiv w:val="1"/>
      <w:marLeft w:val="0"/>
      <w:marRight w:val="0"/>
      <w:marTop w:val="0"/>
      <w:marBottom w:val="0"/>
      <w:divBdr>
        <w:top w:val="none" w:sz="0" w:space="0" w:color="auto"/>
        <w:left w:val="none" w:sz="0" w:space="0" w:color="auto"/>
        <w:bottom w:val="none" w:sz="0" w:space="0" w:color="auto"/>
        <w:right w:val="none" w:sz="0" w:space="0" w:color="auto"/>
      </w:divBdr>
    </w:div>
    <w:div w:id="1074082788">
      <w:bodyDiv w:val="1"/>
      <w:marLeft w:val="0"/>
      <w:marRight w:val="0"/>
      <w:marTop w:val="0"/>
      <w:marBottom w:val="0"/>
      <w:divBdr>
        <w:top w:val="none" w:sz="0" w:space="0" w:color="auto"/>
        <w:left w:val="none" w:sz="0" w:space="0" w:color="auto"/>
        <w:bottom w:val="none" w:sz="0" w:space="0" w:color="auto"/>
        <w:right w:val="none" w:sz="0" w:space="0" w:color="auto"/>
      </w:divBdr>
    </w:div>
    <w:div w:id="1121654773">
      <w:bodyDiv w:val="1"/>
      <w:marLeft w:val="0"/>
      <w:marRight w:val="0"/>
      <w:marTop w:val="0"/>
      <w:marBottom w:val="0"/>
      <w:divBdr>
        <w:top w:val="none" w:sz="0" w:space="0" w:color="auto"/>
        <w:left w:val="none" w:sz="0" w:space="0" w:color="auto"/>
        <w:bottom w:val="none" w:sz="0" w:space="0" w:color="auto"/>
        <w:right w:val="none" w:sz="0" w:space="0" w:color="auto"/>
      </w:divBdr>
    </w:div>
    <w:div w:id="1200780766">
      <w:bodyDiv w:val="1"/>
      <w:marLeft w:val="0"/>
      <w:marRight w:val="0"/>
      <w:marTop w:val="0"/>
      <w:marBottom w:val="0"/>
      <w:divBdr>
        <w:top w:val="none" w:sz="0" w:space="0" w:color="auto"/>
        <w:left w:val="none" w:sz="0" w:space="0" w:color="auto"/>
        <w:bottom w:val="none" w:sz="0" w:space="0" w:color="auto"/>
        <w:right w:val="none" w:sz="0" w:space="0" w:color="auto"/>
      </w:divBdr>
    </w:div>
    <w:div w:id="1209797369">
      <w:bodyDiv w:val="1"/>
      <w:marLeft w:val="0"/>
      <w:marRight w:val="0"/>
      <w:marTop w:val="0"/>
      <w:marBottom w:val="0"/>
      <w:divBdr>
        <w:top w:val="none" w:sz="0" w:space="0" w:color="auto"/>
        <w:left w:val="none" w:sz="0" w:space="0" w:color="auto"/>
        <w:bottom w:val="none" w:sz="0" w:space="0" w:color="auto"/>
        <w:right w:val="none" w:sz="0" w:space="0" w:color="auto"/>
      </w:divBdr>
    </w:div>
    <w:div w:id="1210802452">
      <w:bodyDiv w:val="1"/>
      <w:marLeft w:val="0"/>
      <w:marRight w:val="0"/>
      <w:marTop w:val="0"/>
      <w:marBottom w:val="0"/>
      <w:divBdr>
        <w:top w:val="none" w:sz="0" w:space="0" w:color="auto"/>
        <w:left w:val="none" w:sz="0" w:space="0" w:color="auto"/>
        <w:bottom w:val="none" w:sz="0" w:space="0" w:color="auto"/>
        <w:right w:val="none" w:sz="0" w:space="0" w:color="auto"/>
      </w:divBdr>
    </w:div>
    <w:div w:id="1230726135">
      <w:bodyDiv w:val="1"/>
      <w:marLeft w:val="0"/>
      <w:marRight w:val="0"/>
      <w:marTop w:val="0"/>
      <w:marBottom w:val="0"/>
      <w:divBdr>
        <w:top w:val="none" w:sz="0" w:space="0" w:color="auto"/>
        <w:left w:val="none" w:sz="0" w:space="0" w:color="auto"/>
        <w:bottom w:val="none" w:sz="0" w:space="0" w:color="auto"/>
        <w:right w:val="none" w:sz="0" w:space="0" w:color="auto"/>
      </w:divBdr>
    </w:div>
    <w:div w:id="1275484357">
      <w:bodyDiv w:val="1"/>
      <w:marLeft w:val="0"/>
      <w:marRight w:val="0"/>
      <w:marTop w:val="0"/>
      <w:marBottom w:val="0"/>
      <w:divBdr>
        <w:top w:val="none" w:sz="0" w:space="0" w:color="auto"/>
        <w:left w:val="none" w:sz="0" w:space="0" w:color="auto"/>
        <w:bottom w:val="none" w:sz="0" w:space="0" w:color="auto"/>
        <w:right w:val="none" w:sz="0" w:space="0" w:color="auto"/>
      </w:divBdr>
    </w:div>
    <w:div w:id="1275867339">
      <w:bodyDiv w:val="1"/>
      <w:marLeft w:val="0"/>
      <w:marRight w:val="0"/>
      <w:marTop w:val="0"/>
      <w:marBottom w:val="0"/>
      <w:divBdr>
        <w:top w:val="none" w:sz="0" w:space="0" w:color="auto"/>
        <w:left w:val="none" w:sz="0" w:space="0" w:color="auto"/>
        <w:bottom w:val="none" w:sz="0" w:space="0" w:color="auto"/>
        <w:right w:val="none" w:sz="0" w:space="0" w:color="auto"/>
      </w:divBdr>
    </w:div>
    <w:div w:id="1306937506">
      <w:bodyDiv w:val="1"/>
      <w:marLeft w:val="0"/>
      <w:marRight w:val="0"/>
      <w:marTop w:val="0"/>
      <w:marBottom w:val="0"/>
      <w:divBdr>
        <w:top w:val="none" w:sz="0" w:space="0" w:color="auto"/>
        <w:left w:val="none" w:sz="0" w:space="0" w:color="auto"/>
        <w:bottom w:val="none" w:sz="0" w:space="0" w:color="auto"/>
        <w:right w:val="none" w:sz="0" w:space="0" w:color="auto"/>
      </w:divBdr>
      <w:divsChild>
        <w:div w:id="1512261115">
          <w:marLeft w:val="446"/>
          <w:marRight w:val="0"/>
          <w:marTop w:val="0"/>
          <w:marBottom w:val="0"/>
          <w:divBdr>
            <w:top w:val="none" w:sz="0" w:space="0" w:color="auto"/>
            <w:left w:val="none" w:sz="0" w:space="0" w:color="auto"/>
            <w:bottom w:val="none" w:sz="0" w:space="0" w:color="auto"/>
            <w:right w:val="none" w:sz="0" w:space="0" w:color="auto"/>
          </w:divBdr>
        </w:div>
        <w:div w:id="1933539436">
          <w:marLeft w:val="446"/>
          <w:marRight w:val="0"/>
          <w:marTop w:val="0"/>
          <w:marBottom w:val="0"/>
          <w:divBdr>
            <w:top w:val="none" w:sz="0" w:space="0" w:color="auto"/>
            <w:left w:val="none" w:sz="0" w:space="0" w:color="auto"/>
            <w:bottom w:val="none" w:sz="0" w:space="0" w:color="auto"/>
            <w:right w:val="none" w:sz="0" w:space="0" w:color="auto"/>
          </w:divBdr>
        </w:div>
        <w:div w:id="867182796">
          <w:marLeft w:val="446"/>
          <w:marRight w:val="0"/>
          <w:marTop w:val="0"/>
          <w:marBottom w:val="0"/>
          <w:divBdr>
            <w:top w:val="none" w:sz="0" w:space="0" w:color="auto"/>
            <w:left w:val="none" w:sz="0" w:space="0" w:color="auto"/>
            <w:bottom w:val="none" w:sz="0" w:space="0" w:color="auto"/>
            <w:right w:val="none" w:sz="0" w:space="0" w:color="auto"/>
          </w:divBdr>
        </w:div>
        <w:div w:id="1852990409">
          <w:marLeft w:val="446"/>
          <w:marRight w:val="0"/>
          <w:marTop w:val="0"/>
          <w:marBottom w:val="0"/>
          <w:divBdr>
            <w:top w:val="none" w:sz="0" w:space="0" w:color="auto"/>
            <w:left w:val="none" w:sz="0" w:space="0" w:color="auto"/>
            <w:bottom w:val="none" w:sz="0" w:space="0" w:color="auto"/>
            <w:right w:val="none" w:sz="0" w:space="0" w:color="auto"/>
          </w:divBdr>
        </w:div>
        <w:div w:id="289481883">
          <w:marLeft w:val="446"/>
          <w:marRight w:val="0"/>
          <w:marTop w:val="0"/>
          <w:marBottom w:val="0"/>
          <w:divBdr>
            <w:top w:val="none" w:sz="0" w:space="0" w:color="auto"/>
            <w:left w:val="none" w:sz="0" w:space="0" w:color="auto"/>
            <w:bottom w:val="none" w:sz="0" w:space="0" w:color="auto"/>
            <w:right w:val="none" w:sz="0" w:space="0" w:color="auto"/>
          </w:divBdr>
        </w:div>
        <w:div w:id="1887403155">
          <w:marLeft w:val="446"/>
          <w:marRight w:val="0"/>
          <w:marTop w:val="0"/>
          <w:marBottom w:val="0"/>
          <w:divBdr>
            <w:top w:val="none" w:sz="0" w:space="0" w:color="auto"/>
            <w:left w:val="none" w:sz="0" w:space="0" w:color="auto"/>
            <w:bottom w:val="none" w:sz="0" w:space="0" w:color="auto"/>
            <w:right w:val="none" w:sz="0" w:space="0" w:color="auto"/>
          </w:divBdr>
        </w:div>
        <w:div w:id="1850438137">
          <w:marLeft w:val="446"/>
          <w:marRight w:val="0"/>
          <w:marTop w:val="0"/>
          <w:marBottom w:val="0"/>
          <w:divBdr>
            <w:top w:val="none" w:sz="0" w:space="0" w:color="auto"/>
            <w:left w:val="none" w:sz="0" w:space="0" w:color="auto"/>
            <w:bottom w:val="none" w:sz="0" w:space="0" w:color="auto"/>
            <w:right w:val="none" w:sz="0" w:space="0" w:color="auto"/>
          </w:divBdr>
        </w:div>
        <w:div w:id="1489977017">
          <w:marLeft w:val="446"/>
          <w:marRight w:val="0"/>
          <w:marTop w:val="0"/>
          <w:marBottom w:val="0"/>
          <w:divBdr>
            <w:top w:val="none" w:sz="0" w:space="0" w:color="auto"/>
            <w:left w:val="none" w:sz="0" w:space="0" w:color="auto"/>
            <w:bottom w:val="none" w:sz="0" w:space="0" w:color="auto"/>
            <w:right w:val="none" w:sz="0" w:space="0" w:color="auto"/>
          </w:divBdr>
        </w:div>
      </w:divsChild>
    </w:div>
    <w:div w:id="1344628293">
      <w:bodyDiv w:val="1"/>
      <w:marLeft w:val="0"/>
      <w:marRight w:val="0"/>
      <w:marTop w:val="0"/>
      <w:marBottom w:val="0"/>
      <w:divBdr>
        <w:top w:val="none" w:sz="0" w:space="0" w:color="auto"/>
        <w:left w:val="none" w:sz="0" w:space="0" w:color="auto"/>
        <w:bottom w:val="none" w:sz="0" w:space="0" w:color="auto"/>
        <w:right w:val="none" w:sz="0" w:space="0" w:color="auto"/>
      </w:divBdr>
    </w:div>
    <w:div w:id="1357344836">
      <w:bodyDiv w:val="1"/>
      <w:marLeft w:val="0"/>
      <w:marRight w:val="0"/>
      <w:marTop w:val="0"/>
      <w:marBottom w:val="0"/>
      <w:divBdr>
        <w:top w:val="none" w:sz="0" w:space="0" w:color="auto"/>
        <w:left w:val="none" w:sz="0" w:space="0" w:color="auto"/>
        <w:bottom w:val="none" w:sz="0" w:space="0" w:color="auto"/>
        <w:right w:val="none" w:sz="0" w:space="0" w:color="auto"/>
      </w:divBdr>
    </w:div>
    <w:div w:id="1358969998">
      <w:bodyDiv w:val="1"/>
      <w:marLeft w:val="0"/>
      <w:marRight w:val="0"/>
      <w:marTop w:val="0"/>
      <w:marBottom w:val="0"/>
      <w:divBdr>
        <w:top w:val="none" w:sz="0" w:space="0" w:color="auto"/>
        <w:left w:val="none" w:sz="0" w:space="0" w:color="auto"/>
        <w:bottom w:val="none" w:sz="0" w:space="0" w:color="auto"/>
        <w:right w:val="none" w:sz="0" w:space="0" w:color="auto"/>
      </w:divBdr>
    </w:div>
    <w:div w:id="1384791113">
      <w:bodyDiv w:val="1"/>
      <w:marLeft w:val="0"/>
      <w:marRight w:val="0"/>
      <w:marTop w:val="0"/>
      <w:marBottom w:val="0"/>
      <w:divBdr>
        <w:top w:val="none" w:sz="0" w:space="0" w:color="auto"/>
        <w:left w:val="none" w:sz="0" w:space="0" w:color="auto"/>
        <w:bottom w:val="none" w:sz="0" w:space="0" w:color="auto"/>
        <w:right w:val="none" w:sz="0" w:space="0" w:color="auto"/>
      </w:divBdr>
    </w:div>
    <w:div w:id="1406564406">
      <w:bodyDiv w:val="1"/>
      <w:marLeft w:val="0"/>
      <w:marRight w:val="0"/>
      <w:marTop w:val="0"/>
      <w:marBottom w:val="0"/>
      <w:divBdr>
        <w:top w:val="none" w:sz="0" w:space="0" w:color="auto"/>
        <w:left w:val="none" w:sz="0" w:space="0" w:color="auto"/>
        <w:bottom w:val="none" w:sz="0" w:space="0" w:color="auto"/>
        <w:right w:val="none" w:sz="0" w:space="0" w:color="auto"/>
      </w:divBdr>
      <w:divsChild>
        <w:div w:id="1222710686">
          <w:marLeft w:val="0"/>
          <w:marRight w:val="0"/>
          <w:marTop w:val="0"/>
          <w:marBottom w:val="0"/>
          <w:divBdr>
            <w:top w:val="none" w:sz="0" w:space="0" w:color="auto"/>
            <w:left w:val="none" w:sz="0" w:space="0" w:color="auto"/>
            <w:bottom w:val="none" w:sz="0" w:space="0" w:color="auto"/>
            <w:right w:val="none" w:sz="0" w:space="0" w:color="auto"/>
          </w:divBdr>
          <w:divsChild>
            <w:div w:id="1239175592">
              <w:marLeft w:val="0"/>
              <w:marRight w:val="0"/>
              <w:marTop w:val="0"/>
              <w:marBottom w:val="0"/>
              <w:divBdr>
                <w:top w:val="none" w:sz="0" w:space="0" w:color="auto"/>
                <w:left w:val="none" w:sz="0" w:space="0" w:color="auto"/>
                <w:bottom w:val="none" w:sz="0" w:space="0" w:color="auto"/>
                <w:right w:val="none" w:sz="0" w:space="0" w:color="auto"/>
              </w:divBdr>
              <w:divsChild>
                <w:div w:id="274140289">
                  <w:marLeft w:val="0"/>
                  <w:marRight w:val="0"/>
                  <w:marTop w:val="0"/>
                  <w:marBottom w:val="0"/>
                  <w:divBdr>
                    <w:top w:val="none" w:sz="0" w:space="0" w:color="auto"/>
                    <w:left w:val="none" w:sz="0" w:space="0" w:color="auto"/>
                    <w:bottom w:val="none" w:sz="0" w:space="0" w:color="auto"/>
                    <w:right w:val="none" w:sz="0" w:space="0" w:color="auto"/>
                  </w:divBdr>
                  <w:divsChild>
                    <w:div w:id="1804038189">
                      <w:marLeft w:val="0"/>
                      <w:marRight w:val="0"/>
                      <w:marTop w:val="0"/>
                      <w:marBottom w:val="0"/>
                      <w:divBdr>
                        <w:top w:val="none" w:sz="0" w:space="0" w:color="auto"/>
                        <w:left w:val="none" w:sz="0" w:space="0" w:color="auto"/>
                        <w:bottom w:val="none" w:sz="0" w:space="0" w:color="auto"/>
                        <w:right w:val="none" w:sz="0" w:space="0" w:color="auto"/>
                      </w:divBdr>
                      <w:divsChild>
                        <w:div w:id="896432453">
                          <w:marLeft w:val="0"/>
                          <w:marRight w:val="0"/>
                          <w:marTop w:val="0"/>
                          <w:marBottom w:val="0"/>
                          <w:divBdr>
                            <w:top w:val="none" w:sz="0" w:space="0" w:color="auto"/>
                            <w:left w:val="none" w:sz="0" w:space="0" w:color="auto"/>
                            <w:bottom w:val="none" w:sz="0" w:space="0" w:color="auto"/>
                            <w:right w:val="none" w:sz="0" w:space="0" w:color="auto"/>
                          </w:divBdr>
                          <w:divsChild>
                            <w:div w:id="1148476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3272227">
      <w:bodyDiv w:val="1"/>
      <w:marLeft w:val="0"/>
      <w:marRight w:val="0"/>
      <w:marTop w:val="0"/>
      <w:marBottom w:val="0"/>
      <w:divBdr>
        <w:top w:val="none" w:sz="0" w:space="0" w:color="auto"/>
        <w:left w:val="none" w:sz="0" w:space="0" w:color="auto"/>
        <w:bottom w:val="none" w:sz="0" w:space="0" w:color="auto"/>
        <w:right w:val="none" w:sz="0" w:space="0" w:color="auto"/>
      </w:divBdr>
    </w:div>
    <w:div w:id="1638990737">
      <w:bodyDiv w:val="1"/>
      <w:marLeft w:val="0"/>
      <w:marRight w:val="0"/>
      <w:marTop w:val="0"/>
      <w:marBottom w:val="0"/>
      <w:divBdr>
        <w:top w:val="none" w:sz="0" w:space="0" w:color="auto"/>
        <w:left w:val="none" w:sz="0" w:space="0" w:color="auto"/>
        <w:bottom w:val="none" w:sz="0" w:space="0" w:color="auto"/>
        <w:right w:val="none" w:sz="0" w:space="0" w:color="auto"/>
      </w:divBdr>
    </w:div>
    <w:div w:id="1655137893">
      <w:bodyDiv w:val="1"/>
      <w:marLeft w:val="0"/>
      <w:marRight w:val="0"/>
      <w:marTop w:val="0"/>
      <w:marBottom w:val="0"/>
      <w:divBdr>
        <w:top w:val="none" w:sz="0" w:space="0" w:color="auto"/>
        <w:left w:val="none" w:sz="0" w:space="0" w:color="auto"/>
        <w:bottom w:val="none" w:sz="0" w:space="0" w:color="auto"/>
        <w:right w:val="none" w:sz="0" w:space="0" w:color="auto"/>
      </w:divBdr>
    </w:div>
    <w:div w:id="1710107168">
      <w:bodyDiv w:val="1"/>
      <w:marLeft w:val="0"/>
      <w:marRight w:val="0"/>
      <w:marTop w:val="0"/>
      <w:marBottom w:val="0"/>
      <w:divBdr>
        <w:top w:val="none" w:sz="0" w:space="0" w:color="auto"/>
        <w:left w:val="none" w:sz="0" w:space="0" w:color="auto"/>
        <w:bottom w:val="none" w:sz="0" w:space="0" w:color="auto"/>
        <w:right w:val="none" w:sz="0" w:space="0" w:color="auto"/>
      </w:divBdr>
    </w:div>
    <w:div w:id="1756635431">
      <w:bodyDiv w:val="1"/>
      <w:marLeft w:val="0"/>
      <w:marRight w:val="0"/>
      <w:marTop w:val="0"/>
      <w:marBottom w:val="0"/>
      <w:divBdr>
        <w:top w:val="none" w:sz="0" w:space="0" w:color="auto"/>
        <w:left w:val="none" w:sz="0" w:space="0" w:color="auto"/>
        <w:bottom w:val="none" w:sz="0" w:space="0" w:color="auto"/>
        <w:right w:val="none" w:sz="0" w:space="0" w:color="auto"/>
      </w:divBdr>
      <w:divsChild>
        <w:div w:id="226840266">
          <w:marLeft w:val="446"/>
          <w:marRight w:val="0"/>
          <w:marTop w:val="0"/>
          <w:marBottom w:val="0"/>
          <w:divBdr>
            <w:top w:val="none" w:sz="0" w:space="0" w:color="auto"/>
            <w:left w:val="none" w:sz="0" w:space="0" w:color="auto"/>
            <w:bottom w:val="none" w:sz="0" w:space="0" w:color="auto"/>
            <w:right w:val="none" w:sz="0" w:space="0" w:color="auto"/>
          </w:divBdr>
        </w:div>
        <w:div w:id="1589390742">
          <w:marLeft w:val="446"/>
          <w:marRight w:val="0"/>
          <w:marTop w:val="0"/>
          <w:marBottom w:val="0"/>
          <w:divBdr>
            <w:top w:val="none" w:sz="0" w:space="0" w:color="auto"/>
            <w:left w:val="none" w:sz="0" w:space="0" w:color="auto"/>
            <w:bottom w:val="none" w:sz="0" w:space="0" w:color="auto"/>
            <w:right w:val="none" w:sz="0" w:space="0" w:color="auto"/>
          </w:divBdr>
        </w:div>
        <w:div w:id="299189399">
          <w:marLeft w:val="446"/>
          <w:marRight w:val="0"/>
          <w:marTop w:val="0"/>
          <w:marBottom w:val="0"/>
          <w:divBdr>
            <w:top w:val="none" w:sz="0" w:space="0" w:color="auto"/>
            <w:left w:val="none" w:sz="0" w:space="0" w:color="auto"/>
            <w:bottom w:val="none" w:sz="0" w:space="0" w:color="auto"/>
            <w:right w:val="none" w:sz="0" w:space="0" w:color="auto"/>
          </w:divBdr>
        </w:div>
        <w:div w:id="1170825764">
          <w:marLeft w:val="446"/>
          <w:marRight w:val="0"/>
          <w:marTop w:val="0"/>
          <w:marBottom w:val="0"/>
          <w:divBdr>
            <w:top w:val="none" w:sz="0" w:space="0" w:color="auto"/>
            <w:left w:val="none" w:sz="0" w:space="0" w:color="auto"/>
            <w:bottom w:val="none" w:sz="0" w:space="0" w:color="auto"/>
            <w:right w:val="none" w:sz="0" w:space="0" w:color="auto"/>
          </w:divBdr>
        </w:div>
        <w:div w:id="123695399">
          <w:marLeft w:val="446"/>
          <w:marRight w:val="0"/>
          <w:marTop w:val="0"/>
          <w:marBottom w:val="0"/>
          <w:divBdr>
            <w:top w:val="none" w:sz="0" w:space="0" w:color="auto"/>
            <w:left w:val="none" w:sz="0" w:space="0" w:color="auto"/>
            <w:bottom w:val="none" w:sz="0" w:space="0" w:color="auto"/>
            <w:right w:val="none" w:sz="0" w:space="0" w:color="auto"/>
          </w:divBdr>
        </w:div>
        <w:div w:id="1916697081">
          <w:marLeft w:val="446"/>
          <w:marRight w:val="0"/>
          <w:marTop w:val="0"/>
          <w:marBottom w:val="0"/>
          <w:divBdr>
            <w:top w:val="none" w:sz="0" w:space="0" w:color="auto"/>
            <w:left w:val="none" w:sz="0" w:space="0" w:color="auto"/>
            <w:bottom w:val="none" w:sz="0" w:space="0" w:color="auto"/>
            <w:right w:val="none" w:sz="0" w:space="0" w:color="auto"/>
          </w:divBdr>
        </w:div>
      </w:divsChild>
    </w:div>
    <w:div w:id="1882862493">
      <w:bodyDiv w:val="1"/>
      <w:marLeft w:val="0"/>
      <w:marRight w:val="0"/>
      <w:marTop w:val="0"/>
      <w:marBottom w:val="0"/>
      <w:divBdr>
        <w:top w:val="none" w:sz="0" w:space="0" w:color="auto"/>
        <w:left w:val="none" w:sz="0" w:space="0" w:color="auto"/>
        <w:bottom w:val="none" w:sz="0" w:space="0" w:color="auto"/>
        <w:right w:val="none" w:sz="0" w:space="0" w:color="auto"/>
      </w:divBdr>
    </w:div>
    <w:div w:id="1925072402">
      <w:bodyDiv w:val="1"/>
      <w:marLeft w:val="0"/>
      <w:marRight w:val="0"/>
      <w:marTop w:val="0"/>
      <w:marBottom w:val="0"/>
      <w:divBdr>
        <w:top w:val="none" w:sz="0" w:space="0" w:color="auto"/>
        <w:left w:val="none" w:sz="0" w:space="0" w:color="auto"/>
        <w:bottom w:val="none" w:sz="0" w:space="0" w:color="auto"/>
        <w:right w:val="none" w:sz="0" w:space="0" w:color="auto"/>
      </w:divBdr>
    </w:div>
    <w:div w:id="1929804467">
      <w:bodyDiv w:val="1"/>
      <w:marLeft w:val="0"/>
      <w:marRight w:val="0"/>
      <w:marTop w:val="0"/>
      <w:marBottom w:val="0"/>
      <w:divBdr>
        <w:top w:val="none" w:sz="0" w:space="0" w:color="auto"/>
        <w:left w:val="none" w:sz="0" w:space="0" w:color="auto"/>
        <w:bottom w:val="none" w:sz="0" w:space="0" w:color="auto"/>
        <w:right w:val="none" w:sz="0" w:space="0" w:color="auto"/>
      </w:divBdr>
    </w:div>
    <w:div w:id="2036686499">
      <w:bodyDiv w:val="1"/>
      <w:marLeft w:val="0"/>
      <w:marRight w:val="0"/>
      <w:marTop w:val="0"/>
      <w:marBottom w:val="0"/>
      <w:divBdr>
        <w:top w:val="none" w:sz="0" w:space="0" w:color="auto"/>
        <w:left w:val="none" w:sz="0" w:space="0" w:color="auto"/>
        <w:bottom w:val="none" w:sz="0" w:space="0" w:color="auto"/>
        <w:right w:val="none" w:sz="0" w:space="0" w:color="auto"/>
      </w:divBdr>
    </w:div>
    <w:div w:id="2039769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rie.standl@helmholtz-munich.de"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e8d41be6-3c58-4868-a3b0-b946aa7ab7b7">
      <Terms xmlns="http://schemas.microsoft.com/office/infopath/2007/PartnerControls"/>
    </lcf76f155ced4ddcb4097134ff3c332f>
    <TaxCatchAll xmlns="5b13af8e-163c-44e5-8c0f-274241a3a628"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CE6AA6BCF9FB9A48945F33E9A9E2D890" ma:contentTypeVersion="11" ma:contentTypeDescription="Ein neues Dokument erstellen." ma:contentTypeScope="" ma:versionID="77cbb84a36b4b5214bab722424d8a860">
  <xsd:schema xmlns:xsd="http://www.w3.org/2001/XMLSchema" xmlns:xs="http://www.w3.org/2001/XMLSchema" xmlns:p="http://schemas.microsoft.com/office/2006/metadata/properties" xmlns:ns2="e8d41be6-3c58-4868-a3b0-b946aa7ab7b7" xmlns:ns3="5b13af8e-163c-44e5-8c0f-274241a3a628" targetNamespace="http://schemas.microsoft.com/office/2006/metadata/properties" ma:root="true" ma:fieldsID="9663cc3cb9d58765299f3993fedbc58e" ns2:_="" ns3:_="">
    <xsd:import namespace="e8d41be6-3c58-4868-a3b0-b946aa7ab7b7"/>
    <xsd:import namespace="5b13af8e-163c-44e5-8c0f-274241a3a628"/>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d41be6-3c58-4868-a3b0-b946aa7ab7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Bildmarkierungen" ma:readOnly="false" ma:fieldId="{5cf76f15-5ced-4ddc-b409-7134ff3c332f}" ma:taxonomyMulti="true" ma:sspId="35d33079-0ec2-4629-b015-13445a9c6f68"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DateTaken" ma:index="18"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b13af8e-163c-44e5-8c0f-274241a3a628"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788e91ad-f666-4962-8835-bda43b9aaad8}" ma:internalName="TaxCatchAll" ma:showField="CatchAllData" ma:web="5b13af8e-163c-44e5-8c0f-274241a3a62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399131E-9A8E-41DF-A2B3-7A529FC7075C}">
  <ds:schemaRefs>
    <ds:schemaRef ds:uri="http://schemas.microsoft.com/office/2006/metadata/properties"/>
    <ds:schemaRef ds:uri="http://schemas.microsoft.com/office/infopath/2007/PartnerControls"/>
    <ds:schemaRef ds:uri="e8d41be6-3c58-4868-a3b0-b946aa7ab7b7"/>
    <ds:schemaRef ds:uri="5b13af8e-163c-44e5-8c0f-274241a3a628"/>
  </ds:schemaRefs>
</ds:datastoreItem>
</file>

<file path=customXml/itemProps2.xml><?xml version="1.0" encoding="utf-8"?>
<ds:datastoreItem xmlns:ds="http://schemas.openxmlformats.org/officeDocument/2006/customXml" ds:itemID="{B7209198-F2C8-479D-8B38-2F6BF2B00592}">
  <ds:schemaRefs>
    <ds:schemaRef ds:uri="http://schemas.openxmlformats.org/officeDocument/2006/bibliography"/>
  </ds:schemaRefs>
</ds:datastoreItem>
</file>

<file path=customXml/itemProps3.xml><?xml version="1.0" encoding="utf-8"?>
<ds:datastoreItem xmlns:ds="http://schemas.openxmlformats.org/officeDocument/2006/customXml" ds:itemID="{6FFFFB82-5217-446F-BEF2-A7DD40C8B926}">
  <ds:schemaRefs>
    <ds:schemaRef ds:uri="http://schemas.microsoft.com/sharepoint/v3/contenttype/forms"/>
  </ds:schemaRefs>
</ds:datastoreItem>
</file>

<file path=customXml/itemProps4.xml><?xml version="1.0" encoding="utf-8"?>
<ds:datastoreItem xmlns:ds="http://schemas.openxmlformats.org/officeDocument/2006/customXml" ds:itemID="{48AE4253-9304-4F77-A33C-1DAFB67619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d41be6-3c58-4868-a3b0-b946aa7ab7b7"/>
    <ds:schemaRef ds:uri="5b13af8e-163c-44e5-8c0f-274241a3a6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0971</Words>
  <Characters>69123</Characters>
  <Application>Microsoft Office Word</Application>
  <DocSecurity>0</DocSecurity>
  <Lines>576</Lines>
  <Paragraphs>159</Paragraphs>
  <ScaleCrop>false</ScaleCrop>
  <Company>Helmholtz Zentrum München</Company>
  <LinksUpToDate>false</LinksUpToDate>
  <CharactersWithSpaces>79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Maier</dc:creator>
  <cp:keywords/>
  <dc:description/>
  <cp:lastModifiedBy>Anna Paulini</cp:lastModifiedBy>
  <cp:revision>3</cp:revision>
  <cp:lastPrinted>2026-03-06T09:31:00Z</cp:lastPrinted>
  <dcterms:created xsi:type="dcterms:W3CDTF">2026-03-05T10:21:00Z</dcterms:created>
  <dcterms:modified xsi:type="dcterms:W3CDTF">2026-03-06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E6AA6BCF9FB9A48945F33E9A9E2D890</vt:lpwstr>
  </property>
  <property fmtid="{D5CDD505-2E9C-101B-9397-08002B2CF9AE}" pid="3" name="MediaServiceImageTags">
    <vt:lpwstr/>
  </property>
</Properties>
</file>